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66878" w:rsidRPr="00BD33CB" w:rsidRDefault="00A43CEE" w:rsidP="00266878">
      <w:pPr>
        <w:spacing w:after="235"/>
        <w:ind w:left="103"/>
        <w:jc w:val="center"/>
        <w:rPr>
          <w:b/>
          <w:bCs/>
          <w:iCs/>
          <w:sz w:val="32"/>
          <w:szCs w:val="32"/>
        </w:rPr>
      </w:pPr>
      <w:r w:rsidRPr="00BD33CB">
        <w:rPr>
          <w:rFonts w:ascii="Times New Roman" w:eastAsia="Times New Roman" w:hAnsi="Times New Roman" w:cs="Times New Roman"/>
          <w:b/>
          <w:bCs/>
          <w:iCs/>
          <w:sz w:val="32"/>
          <w:szCs w:val="32"/>
        </w:rPr>
        <w:t>DETECTOR DE GASES: DETECTA</w:t>
      </w:r>
      <w:r w:rsidR="00266878" w:rsidRPr="00BD33CB">
        <w:rPr>
          <w:rFonts w:ascii="Times New Roman" w:eastAsia="Times New Roman" w:hAnsi="Times New Roman" w:cs="Times New Roman"/>
          <w:b/>
          <w:bCs/>
          <w:iCs/>
          <w:sz w:val="32"/>
          <w:szCs w:val="32"/>
        </w:rPr>
        <w:t xml:space="preserve"> GASES </w:t>
      </w:r>
      <w:r w:rsidRPr="00BD33CB">
        <w:rPr>
          <w:rFonts w:ascii="Times New Roman" w:eastAsia="Times New Roman" w:hAnsi="Times New Roman" w:cs="Times New Roman"/>
          <w:b/>
          <w:bCs/>
          <w:iCs/>
          <w:sz w:val="32"/>
          <w:szCs w:val="32"/>
        </w:rPr>
        <w:t xml:space="preserve">ACIMA DO LIMITE </w:t>
      </w:r>
      <w:r w:rsidR="00266878" w:rsidRPr="00BD33CB">
        <w:rPr>
          <w:rFonts w:ascii="Times New Roman" w:eastAsia="Times New Roman" w:hAnsi="Times New Roman" w:cs="Times New Roman"/>
          <w:b/>
          <w:bCs/>
          <w:iCs/>
          <w:sz w:val="32"/>
          <w:szCs w:val="32"/>
        </w:rPr>
        <w:t xml:space="preserve">NO AMBIENTE </w:t>
      </w:r>
      <w:r w:rsidR="00266878" w:rsidRPr="00BD33CB">
        <w:rPr>
          <w:b/>
          <w:bCs/>
          <w:iCs/>
          <w:sz w:val="32"/>
          <w:szCs w:val="32"/>
        </w:rPr>
        <w:t xml:space="preserve"> </w:t>
      </w:r>
    </w:p>
    <w:p w:rsidR="00BD51D9" w:rsidRDefault="00391B42" w:rsidP="00877AFA">
      <w:pPr>
        <w:pBdr>
          <w:top w:val="nil"/>
          <w:left w:val="nil"/>
          <w:bottom w:val="nil"/>
          <w:right w:val="nil"/>
          <w:between w:val="nil"/>
        </w:pBdr>
        <w:spacing w:before="240"/>
        <w:jc w:val="center"/>
        <w:rPr>
          <w:b/>
          <w:color w:val="000000"/>
        </w:rPr>
      </w:pPr>
      <w:r>
        <w:rPr>
          <w:b/>
          <w:color w:val="000000"/>
        </w:rPr>
        <w:t xml:space="preserve">Bruno Onishi Yoshizumi, Alan </w:t>
      </w:r>
      <w:r w:rsidR="00877AFA">
        <w:rPr>
          <w:b/>
          <w:color w:val="000000"/>
        </w:rPr>
        <w:t>Collinetti Fonseca</w:t>
      </w:r>
    </w:p>
    <w:p w:rsidR="00BD51D9" w:rsidRDefault="00A43CEE">
      <w:pPr>
        <w:spacing w:before="240"/>
        <w:jc w:val="center"/>
      </w:pPr>
      <w:r>
        <w:rPr>
          <w:vertAlign w:val="superscript"/>
        </w:rPr>
        <w:t xml:space="preserve"> </w:t>
      </w:r>
      <w:r w:rsidR="00031223">
        <w:t>Universidade Presbiteriana Mackenzie (UPM)</w:t>
      </w:r>
      <w:r w:rsidR="00031223">
        <w:br/>
        <w:t xml:space="preserve">Rua da Consolação, 930 Consolação, São Paulo - SP, 01302-907 – </w:t>
      </w:r>
      <w:r>
        <w:t>Brasil</w:t>
      </w:r>
    </w:p>
    <w:p w:rsidR="00BD51D9" w:rsidRDefault="00BD51D9">
      <w:pPr>
        <w:pBdr>
          <w:top w:val="nil"/>
          <w:left w:val="nil"/>
          <w:bottom w:val="nil"/>
          <w:right w:val="nil"/>
          <w:between w:val="nil"/>
        </w:pBdr>
        <w:spacing w:after="120"/>
        <w:jc w:val="center"/>
        <w:rPr>
          <w:rFonts w:ascii="Courier New" w:eastAsia="Courier New" w:hAnsi="Courier New" w:cs="Courier New"/>
          <w:color w:val="000000"/>
          <w:sz w:val="20"/>
          <w:szCs w:val="20"/>
        </w:rPr>
      </w:pPr>
    </w:p>
    <w:p w:rsidR="00391B42" w:rsidRPr="00A43CEE" w:rsidRDefault="00391B42" w:rsidP="00266878">
      <w:pPr>
        <w:tabs>
          <w:tab w:val="center" w:pos="576"/>
          <w:tab w:val="center" w:pos="4830"/>
        </w:tabs>
      </w:pPr>
      <w:r>
        <w:rPr>
          <w:rFonts w:ascii="Times New Roman" w:eastAsia="Times New Roman" w:hAnsi="Times New Roman" w:cs="Times New Roman"/>
          <w:color w:val="0000FF"/>
        </w:rPr>
        <w:tab/>
      </w:r>
      <w:r>
        <w:rPr>
          <w:rFonts w:ascii="Times New Roman" w:eastAsia="Times New Roman" w:hAnsi="Times New Roman" w:cs="Times New Roman"/>
          <w:color w:val="0000FF"/>
        </w:rPr>
        <w:tab/>
        <w:t xml:space="preserve">             </w:t>
      </w:r>
      <w:r w:rsidRPr="00A43CEE">
        <w:rPr>
          <w:rFonts w:ascii="Times New Roman" w:eastAsia="Times New Roman" w:hAnsi="Times New Roman" w:cs="Times New Roman"/>
        </w:rPr>
        <w:t xml:space="preserve">onishi.bruno2@gmail.com.br, </w:t>
      </w:r>
      <w:r w:rsidR="00266878" w:rsidRPr="00A43CEE">
        <w:rPr>
          <w:rFonts w:ascii="Times New Roman" w:eastAsia="Times New Roman" w:hAnsi="Times New Roman" w:cs="Times New Roman"/>
        </w:rPr>
        <w:t>alanrunescape@hotmail.com</w:t>
      </w:r>
    </w:p>
    <w:p w:rsidR="00A43CEE" w:rsidRDefault="00391B42" w:rsidP="00A43CEE">
      <w:pPr>
        <w:ind w:left="576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 </w:t>
      </w:r>
    </w:p>
    <w:p w:rsidR="00BD51D9" w:rsidRDefault="00031223" w:rsidP="00A43CEE">
      <w:pPr>
        <w:ind w:left="576"/>
        <w:rPr>
          <w:b/>
          <w:i/>
          <w:color w:val="000000"/>
        </w:rPr>
      </w:pPr>
      <w:r>
        <w:rPr>
          <w:b/>
          <w:i/>
          <w:color w:val="000000"/>
        </w:rPr>
        <w:t xml:space="preserve">   </w:t>
      </w:r>
    </w:p>
    <w:p w:rsidR="00BD51D9" w:rsidRPr="00BD33CB" w:rsidRDefault="00031223">
      <w:pPr>
        <w:pBdr>
          <w:top w:val="nil"/>
          <w:left w:val="nil"/>
          <w:bottom w:val="nil"/>
          <w:right w:val="nil"/>
          <w:between w:val="nil"/>
        </w:pBdr>
        <w:spacing w:after="120"/>
        <w:ind w:left="454" w:right="454" w:hanging="454"/>
        <w:rPr>
          <w:i/>
          <w:sz w:val="26"/>
          <w:szCs w:val="26"/>
        </w:rPr>
      </w:pPr>
      <w:r w:rsidRPr="00BD33CB">
        <w:rPr>
          <w:b/>
          <w:i/>
          <w:sz w:val="26"/>
          <w:szCs w:val="26"/>
        </w:rPr>
        <w:t>Abstract.</w:t>
      </w:r>
      <w:r w:rsidRPr="00BD33CB">
        <w:rPr>
          <w:i/>
          <w:sz w:val="26"/>
          <w:szCs w:val="26"/>
        </w:rPr>
        <w:t xml:space="preserve"> </w:t>
      </w:r>
    </w:p>
    <w:p w:rsidR="007904FE" w:rsidRDefault="00031223" w:rsidP="007904FE">
      <w:pPr>
        <w:pBdr>
          <w:top w:val="nil"/>
          <w:left w:val="nil"/>
          <w:bottom w:val="nil"/>
          <w:right w:val="nil"/>
          <w:between w:val="nil"/>
        </w:pBdr>
        <w:spacing w:after="120"/>
        <w:ind w:left="454" w:right="454" w:hanging="454"/>
        <w:rPr>
          <w:i/>
          <w:color w:val="000000"/>
        </w:rPr>
      </w:pPr>
      <w:r>
        <w:rPr>
          <w:i/>
          <w:color w:val="000000"/>
        </w:rPr>
        <w:tab/>
      </w:r>
      <w:r w:rsidR="005809B3" w:rsidRPr="005809B3">
        <w:rPr>
          <w:i/>
          <w:color w:val="000000"/>
        </w:rPr>
        <w:t xml:space="preserve">In </w:t>
      </w:r>
      <w:proofErr w:type="spellStart"/>
      <w:r w:rsidR="005809B3" w:rsidRPr="005809B3">
        <w:rPr>
          <w:i/>
          <w:color w:val="000000"/>
        </w:rPr>
        <w:t>this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project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we’ll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demonstrat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th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assembly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of</w:t>
      </w:r>
      <w:proofErr w:type="spellEnd"/>
      <w:r w:rsidR="005809B3" w:rsidRPr="005809B3">
        <w:rPr>
          <w:i/>
          <w:color w:val="000000"/>
        </w:rPr>
        <w:t xml:space="preserve"> a </w:t>
      </w:r>
      <w:proofErr w:type="spellStart"/>
      <w:r w:rsidR="005809B3" w:rsidRPr="005809B3">
        <w:rPr>
          <w:i/>
          <w:color w:val="000000"/>
        </w:rPr>
        <w:t>gas</w:t>
      </w:r>
      <w:proofErr w:type="spellEnd"/>
      <w:r w:rsidR="005809B3" w:rsidRPr="005809B3">
        <w:rPr>
          <w:i/>
          <w:color w:val="000000"/>
        </w:rPr>
        <w:t xml:space="preserve"> detector </w:t>
      </w:r>
      <w:proofErr w:type="spellStart"/>
      <w:r w:rsidR="005809B3" w:rsidRPr="005809B3">
        <w:rPr>
          <w:i/>
          <w:color w:val="000000"/>
        </w:rPr>
        <w:t>capabl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of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detecting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and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informing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when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toxic</w:t>
      </w:r>
      <w:proofErr w:type="spellEnd"/>
      <w:r w:rsidR="005809B3" w:rsidRPr="005809B3">
        <w:rPr>
          <w:i/>
          <w:color w:val="000000"/>
        </w:rPr>
        <w:t xml:space="preserve"> gases are </w:t>
      </w:r>
      <w:proofErr w:type="spellStart"/>
      <w:r w:rsidR="005809B3" w:rsidRPr="005809B3">
        <w:rPr>
          <w:i/>
          <w:color w:val="000000"/>
        </w:rPr>
        <w:t>abov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th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permitted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limit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by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firing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an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audibl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signal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and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using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an</w:t>
      </w:r>
      <w:proofErr w:type="spellEnd"/>
      <w:r w:rsidR="005809B3" w:rsidRPr="005809B3">
        <w:rPr>
          <w:i/>
          <w:color w:val="000000"/>
        </w:rPr>
        <w:t xml:space="preserve"> MQTT </w:t>
      </w:r>
      <w:proofErr w:type="spellStart"/>
      <w:r w:rsidR="005809B3" w:rsidRPr="005809B3">
        <w:rPr>
          <w:i/>
          <w:color w:val="000000"/>
        </w:rPr>
        <w:t>protocol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sending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an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alert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to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your</w:t>
      </w:r>
      <w:proofErr w:type="spellEnd"/>
      <w:r w:rsidR="005809B3" w:rsidRPr="005809B3">
        <w:rPr>
          <w:i/>
          <w:color w:val="000000"/>
        </w:rPr>
        <w:t xml:space="preserve"> mobile </w:t>
      </w:r>
      <w:proofErr w:type="spellStart"/>
      <w:r w:rsidR="005809B3" w:rsidRPr="005809B3">
        <w:rPr>
          <w:i/>
          <w:color w:val="000000"/>
        </w:rPr>
        <w:t>devic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to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control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th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gas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leak</w:t>
      </w:r>
      <w:proofErr w:type="spellEnd"/>
      <w:r w:rsidR="005809B3" w:rsidRPr="005809B3">
        <w:rPr>
          <w:i/>
          <w:color w:val="000000"/>
        </w:rPr>
        <w:t xml:space="preserve">. </w:t>
      </w:r>
      <w:proofErr w:type="spellStart"/>
      <w:r w:rsidR="005809B3" w:rsidRPr="005809B3">
        <w:rPr>
          <w:i/>
          <w:color w:val="000000"/>
        </w:rPr>
        <w:t>This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way</w:t>
      </w:r>
      <w:proofErr w:type="spellEnd"/>
      <w:r w:rsidR="005809B3" w:rsidRPr="005809B3">
        <w:rPr>
          <w:i/>
          <w:color w:val="000000"/>
        </w:rPr>
        <w:t xml:space="preserve">, </w:t>
      </w:r>
      <w:proofErr w:type="spellStart"/>
      <w:r w:rsidR="005809B3" w:rsidRPr="005809B3">
        <w:rPr>
          <w:i/>
          <w:color w:val="000000"/>
        </w:rPr>
        <w:t>peopl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can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leav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th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environment</w:t>
      </w:r>
      <w:proofErr w:type="spellEnd"/>
      <w:r w:rsidR="005809B3" w:rsidRPr="005809B3">
        <w:rPr>
          <w:i/>
          <w:color w:val="000000"/>
        </w:rPr>
        <w:t xml:space="preserve"> in time. So, </w:t>
      </w:r>
      <w:proofErr w:type="spellStart"/>
      <w:r w:rsidR="005809B3" w:rsidRPr="005809B3">
        <w:rPr>
          <w:i/>
          <w:color w:val="000000"/>
        </w:rPr>
        <w:t>w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intend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to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provide</w:t>
      </w:r>
      <w:proofErr w:type="spellEnd"/>
      <w:r w:rsidR="005809B3" w:rsidRPr="005809B3">
        <w:rPr>
          <w:i/>
          <w:color w:val="000000"/>
        </w:rPr>
        <w:t xml:space="preserve"> more </w:t>
      </w:r>
      <w:proofErr w:type="spellStart"/>
      <w:r w:rsidR="005809B3" w:rsidRPr="005809B3">
        <w:rPr>
          <w:i/>
          <w:color w:val="000000"/>
        </w:rPr>
        <w:t>safety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and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comfort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to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environments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wher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ther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is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th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possibility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of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gas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leaks</w:t>
      </w:r>
      <w:proofErr w:type="spellEnd"/>
      <w:r w:rsidR="005809B3" w:rsidRPr="005809B3">
        <w:rPr>
          <w:i/>
          <w:color w:val="000000"/>
        </w:rPr>
        <w:t xml:space="preserve">, </w:t>
      </w:r>
      <w:proofErr w:type="spellStart"/>
      <w:r w:rsidR="005809B3" w:rsidRPr="005809B3">
        <w:rPr>
          <w:i/>
          <w:color w:val="000000"/>
        </w:rPr>
        <w:t>such</w:t>
      </w:r>
      <w:proofErr w:type="spellEnd"/>
      <w:r w:rsidR="005809B3" w:rsidRPr="005809B3">
        <w:rPr>
          <w:i/>
          <w:color w:val="000000"/>
        </w:rPr>
        <w:t xml:space="preserve"> as </w:t>
      </w:r>
      <w:proofErr w:type="spellStart"/>
      <w:r w:rsidR="005809B3" w:rsidRPr="005809B3">
        <w:rPr>
          <w:i/>
          <w:color w:val="000000"/>
        </w:rPr>
        <w:t>houses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with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gas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heaters</w:t>
      </w:r>
      <w:proofErr w:type="spellEnd"/>
      <w:r w:rsidR="005809B3" w:rsidRPr="005809B3">
        <w:rPr>
          <w:i/>
          <w:color w:val="000000"/>
        </w:rPr>
        <w:t xml:space="preserve">, </w:t>
      </w:r>
      <w:proofErr w:type="spellStart"/>
      <w:r w:rsidR="005809B3" w:rsidRPr="005809B3">
        <w:rPr>
          <w:i/>
          <w:color w:val="000000"/>
        </w:rPr>
        <w:t>kitchens</w:t>
      </w:r>
      <w:proofErr w:type="spellEnd"/>
      <w:r w:rsidR="005809B3" w:rsidRPr="005809B3">
        <w:rPr>
          <w:i/>
          <w:color w:val="000000"/>
        </w:rPr>
        <w:t xml:space="preserve">, indoor </w:t>
      </w:r>
      <w:proofErr w:type="spellStart"/>
      <w:r w:rsidR="005809B3" w:rsidRPr="005809B3">
        <w:rPr>
          <w:i/>
          <w:color w:val="000000"/>
        </w:rPr>
        <w:t>environments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with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accomodation</w:t>
      </w:r>
      <w:proofErr w:type="spellEnd"/>
      <w:r w:rsidR="005809B3" w:rsidRPr="005809B3">
        <w:rPr>
          <w:i/>
          <w:color w:val="000000"/>
        </w:rPr>
        <w:t xml:space="preserve"> for </w:t>
      </w:r>
      <w:proofErr w:type="spellStart"/>
      <w:r w:rsidR="005809B3" w:rsidRPr="005809B3">
        <w:rPr>
          <w:i/>
          <w:color w:val="000000"/>
        </w:rPr>
        <w:t>people</w:t>
      </w:r>
      <w:proofErr w:type="spellEnd"/>
      <w:r w:rsidR="005809B3" w:rsidRPr="005809B3">
        <w:rPr>
          <w:i/>
          <w:color w:val="000000"/>
        </w:rPr>
        <w:t xml:space="preserve">. </w:t>
      </w:r>
      <w:proofErr w:type="spellStart"/>
      <w:r w:rsidR="005809B3" w:rsidRPr="005809B3">
        <w:rPr>
          <w:i/>
          <w:color w:val="000000"/>
        </w:rPr>
        <w:t>We’ll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demomstrat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step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by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step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the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challenges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and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difficulties</w:t>
      </w:r>
      <w:proofErr w:type="spellEnd"/>
      <w:r w:rsidR="005809B3" w:rsidRPr="005809B3">
        <w:rPr>
          <w:i/>
          <w:color w:val="000000"/>
        </w:rPr>
        <w:t xml:space="preserve"> in </w:t>
      </w:r>
      <w:proofErr w:type="spellStart"/>
      <w:r w:rsidR="005809B3" w:rsidRPr="005809B3">
        <w:rPr>
          <w:i/>
          <w:color w:val="000000"/>
        </w:rPr>
        <w:t>assembling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this</w:t>
      </w:r>
      <w:proofErr w:type="spellEnd"/>
      <w:r w:rsidR="005809B3" w:rsidRPr="005809B3">
        <w:rPr>
          <w:i/>
          <w:color w:val="000000"/>
        </w:rPr>
        <w:t xml:space="preserve"> </w:t>
      </w:r>
      <w:proofErr w:type="spellStart"/>
      <w:r w:rsidR="005809B3" w:rsidRPr="005809B3">
        <w:rPr>
          <w:i/>
          <w:color w:val="000000"/>
        </w:rPr>
        <w:t>device</w:t>
      </w:r>
      <w:proofErr w:type="spellEnd"/>
      <w:r w:rsidR="005809B3" w:rsidRPr="005809B3">
        <w:rPr>
          <w:i/>
          <w:color w:val="000000"/>
        </w:rPr>
        <w:t>.</w:t>
      </w:r>
    </w:p>
    <w:p w:rsidR="00BD51D9" w:rsidRDefault="00BD51D9">
      <w:pPr>
        <w:pBdr>
          <w:top w:val="nil"/>
          <w:left w:val="nil"/>
          <w:bottom w:val="nil"/>
          <w:right w:val="nil"/>
          <w:between w:val="nil"/>
        </w:pBdr>
        <w:spacing w:after="120"/>
        <w:ind w:right="454"/>
        <w:rPr>
          <w:i/>
          <w:color w:val="000000"/>
        </w:rPr>
      </w:pPr>
    </w:p>
    <w:p w:rsidR="00BD51D9" w:rsidRPr="00BD33CB" w:rsidRDefault="00031223">
      <w:pPr>
        <w:pBdr>
          <w:top w:val="nil"/>
          <w:left w:val="nil"/>
          <w:bottom w:val="nil"/>
          <w:right w:val="nil"/>
          <w:between w:val="nil"/>
        </w:pBdr>
        <w:spacing w:after="120"/>
        <w:ind w:left="454" w:right="454" w:hanging="454"/>
        <w:rPr>
          <w:b/>
          <w:i/>
          <w:color w:val="000000"/>
          <w:sz w:val="26"/>
          <w:szCs w:val="26"/>
        </w:rPr>
      </w:pPr>
      <w:r w:rsidRPr="00BD33CB">
        <w:rPr>
          <w:b/>
          <w:i/>
          <w:color w:val="000000"/>
          <w:sz w:val="26"/>
          <w:szCs w:val="26"/>
        </w:rPr>
        <w:t>Resumo</w:t>
      </w:r>
      <w:r w:rsidR="00BD33CB" w:rsidRPr="00BD33CB">
        <w:rPr>
          <w:b/>
          <w:i/>
          <w:color w:val="000000"/>
          <w:sz w:val="26"/>
          <w:szCs w:val="26"/>
        </w:rPr>
        <w:t>.</w:t>
      </w:r>
    </w:p>
    <w:p w:rsidR="00BD51D9" w:rsidRDefault="00A43CEE" w:rsidP="002C1032">
      <w:pPr>
        <w:pBdr>
          <w:top w:val="nil"/>
          <w:left w:val="nil"/>
          <w:bottom w:val="nil"/>
          <w:right w:val="nil"/>
          <w:between w:val="nil"/>
        </w:pBdr>
        <w:spacing w:after="120"/>
        <w:ind w:left="454" w:right="454" w:hanging="454"/>
        <w:rPr>
          <w:i/>
          <w:color w:val="000000"/>
        </w:rPr>
      </w:pPr>
      <w:r>
        <w:rPr>
          <w:b/>
          <w:i/>
          <w:color w:val="000000"/>
        </w:rPr>
        <w:tab/>
      </w:r>
      <w:r w:rsidRPr="00BD33CB">
        <w:rPr>
          <w:i/>
          <w:color w:val="000000"/>
        </w:rPr>
        <w:t>Neste projeto vamos demonstrar a montagem de um detector de gases capaz de detectar e informar quando gases tóxicos estão acima do limite permitido, disparando assim um sinal sonoro e através de um protocolo MQTT enviar a seu dispositivo móvel um alerta para que seja controlado o vazamento de gás e as pessoas consigam sair a tempo do ambiente. Com isso pretendemos levar mais segurança e conforto a ambientes onde existam a possibilidade de vazamentos de gases, como casas c</w:t>
      </w:r>
      <w:r w:rsidR="00BD33CB" w:rsidRPr="00BD33CB">
        <w:rPr>
          <w:i/>
          <w:color w:val="000000"/>
        </w:rPr>
        <w:t>om aquecedores a gás, cozinhas, ambientes internos com acomodação de pessoas</w:t>
      </w:r>
      <w:r w:rsidR="00BD33CB">
        <w:rPr>
          <w:i/>
          <w:color w:val="000000"/>
        </w:rPr>
        <w:t>. Demonstraremos passo a passo os desafios e dificuldades na montagem deste dispositivo.</w:t>
      </w:r>
      <w:r w:rsidR="00BD33CB" w:rsidRPr="00BD33CB">
        <w:rPr>
          <w:i/>
          <w:color w:val="000000"/>
        </w:rPr>
        <w:t xml:space="preserve"> </w:t>
      </w:r>
    </w:p>
    <w:p w:rsidR="002C1032" w:rsidRDefault="002C1032" w:rsidP="002C1032">
      <w:pPr>
        <w:pBdr>
          <w:top w:val="nil"/>
          <w:left w:val="nil"/>
          <w:bottom w:val="nil"/>
          <w:right w:val="nil"/>
          <w:between w:val="nil"/>
        </w:pBdr>
        <w:spacing w:after="120"/>
        <w:ind w:left="454" w:right="454" w:hanging="454"/>
      </w:pPr>
    </w:p>
    <w:p w:rsidR="002C1032" w:rsidRDefault="002C1032" w:rsidP="002C1032">
      <w:pPr>
        <w:pBdr>
          <w:top w:val="nil"/>
          <w:left w:val="nil"/>
          <w:bottom w:val="nil"/>
          <w:right w:val="nil"/>
          <w:between w:val="nil"/>
        </w:pBdr>
        <w:spacing w:after="120"/>
        <w:ind w:left="454" w:right="454" w:hanging="454"/>
      </w:pPr>
    </w:p>
    <w:p w:rsidR="00BD51D9" w:rsidRDefault="00031223" w:rsidP="00266878">
      <w:pPr>
        <w:keepNext/>
        <w:numPr>
          <w:ilvl w:val="0"/>
          <w:numId w:val="4"/>
        </w:numPr>
        <w:pBdr>
          <w:top w:val="nil"/>
          <w:left w:val="nil"/>
          <w:bottom w:val="nil"/>
          <w:right w:val="nil"/>
          <w:between w:val="nil"/>
        </w:pBdr>
        <w:spacing w:before="240"/>
        <w:rPr>
          <w:b/>
          <w:color w:val="000000"/>
          <w:sz w:val="26"/>
          <w:szCs w:val="26"/>
        </w:rPr>
      </w:pPr>
      <w:r>
        <w:rPr>
          <w:b/>
          <w:color w:val="000000"/>
          <w:sz w:val="26"/>
          <w:szCs w:val="26"/>
        </w:rPr>
        <w:t>Introdução</w:t>
      </w:r>
    </w:p>
    <w:p w:rsidR="00BD33CB" w:rsidRPr="002C1032" w:rsidRDefault="00BD33CB" w:rsidP="00BD33CB">
      <w:pPr>
        <w:keepNext/>
        <w:pBdr>
          <w:top w:val="nil"/>
          <w:left w:val="nil"/>
          <w:bottom w:val="nil"/>
          <w:right w:val="nil"/>
          <w:between w:val="nil"/>
        </w:pBdr>
        <w:spacing w:before="240"/>
        <w:ind w:left="718"/>
        <w:rPr>
          <w:color w:val="000000"/>
          <w:szCs w:val="26"/>
        </w:rPr>
      </w:pPr>
      <w:r w:rsidRPr="002C1032">
        <w:rPr>
          <w:color w:val="000000"/>
          <w:szCs w:val="26"/>
        </w:rPr>
        <w:t xml:space="preserve">Este projeto tem como principal objetivo salvar vidas de pessoas que estejam </w:t>
      </w:r>
      <w:r w:rsidR="00CF3D3C" w:rsidRPr="002C1032">
        <w:rPr>
          <w:color w:val="000000"/>
          <w:szCs w:val="26"/>
        </w:rPr>
        <w:t xml:space="preserve">correndo perigo e não conseguem detectar a causa, em alguns lugares ainda são utilizados gases de aquecedores ou fogões que são inodoros, como foi o caso de uma família brasileira hospedada em um apartamento no Chile que infelizmente foram </w:t>
      </w:r>
      <w:r w:rsidR="00CF3D3C" w:rsidRPr="002C1032">
        <w:rPr>
          <w:color w:val="000000"/>
          <w:szCs w:val="26"/>
        </w:rPr>
        <w:lastRenderedPageBreak/>
        <w:t xml:space="preserve">asfixiados[2019], e caso na residência existisse um dispositivo como o demonstrado neste projeto </w:t>
      </w:r>
      <w:r w:rsidR="002C1032" w:rsidRPr="002C1032">
        <w:rPr>
          <w:color w:val="000000"/>
          <w:szCs w:val="26"/>
        </w:rPr>
        <w:t xml:space="preserve">este problema não teria acontecido. </w:t>
      </w:r>
    </w:p>
    <w:p w:rsidR="002C1032" w:rsidRPr="002C1032" w:rsidRDefault="002C1032" w:rsidP="00BD33CB">
      <w:pPr>
        <w:keepNext/>
        <w:pBdr>
          <w:top w:val="nil"/>
          <w:left w:val="nil"/>
          <w:bottom w:val="nil"/>
          <w:right w:val="nil"/>
          <w:between w:val="nil"/>
        </w:pBdr>
        <w:spacing w:before="240"/>
        <w:ind w:left="718"/>
        <w:rPr>
          <w:b/>
          <w:color w:val="000000"/>
          <w:szCs w:val="26"/>
        </w:rPr>
      </w:pPr>
      <w:r w:rsidRPr="002C1032">
        <w:rPr>
          <w:color w:val="000000"/>
          <w:szCs w:val="26"/>
        </w:rPr>
        <w:t>Este dispositivo possibilita a detecção de gases (mesmo que inodoros) em ambientes, utilizando um sensor MQ135 que em conjunto com um módulo NodeMCU esp8266, um buzzer e um protocolo MQTT devidamente configurados e instalados em uma protoboard vão disparar um alarme sonoro e uma notificação em qualquer dispositivo móvel configurado através de um broker, alertando os ocupantes do ambiente que o local não está seguro.</w:t>
      </w:r>
    </w:p>
    <w:p w:rsidR="00BD51D9" w:rsidRDefault="00BD51D9">
      <w:pPr>
        <w:rPr>
          <w:i/>
        </w:rPr>
      </w:pPr>
    </w:p>
    <w:p w:rsidR="00E96530" w:rsidRDefault="00031223" w:rsidP="00E96530">
      <w:pPr>
        <w:keepNext/>
        <w:numPr>
          <w:ilvl w:val="0"/>
          <w:numId w:val="4"/>
        </w:numPr>
        <w:pBdr>
          <w:top w:val="nil"/>
          <w:left w:val="nil"/>
          <w:bottom w:val="nil"/>
          <w:right w:val="nil"/>
          <w:between w:val="nil"/>
        </w:pBdr>
        <w:spacing w:before="240"/>
        <w:jc w:val="left"/>
        <w:rPr>
          <w:b/>
          <w:color w:val="000000"/>
          <w:sz w:val="26"/>
          <w:szCs w:val="26"/>
        </w:rPr>
      </w:pPr>
      <w:r>
        <w:rPr>
          <w:b/>
          <w:color w:val="000000"/>
          <w:sz w:val="26"/>
          <w:szCs w:val="26"/>
        </w:rPr>
        <w:t>Materiais e Métodos</w:t>
      </w:r>
    </w:p>
    <w:p w:rsidR="00BD51D9" w:rsidRPr="00E96530" w:rsidRDefault="00031223" w:rsidP="00E96530">
      <w:pPr>
        <w:keepNext/>
        <w:pBdr>
          <w:top w:val="nil"/>
          <w:left w:val="nil"/>
          <w:bottom w:val="nil"/>
          <w:right w:val="nil"/>
          <w:between w:val="nil"/>
        </w:pBdr>
        <w:spacing w:before="240"/>
        <w:ind w:left="718"/>
        <w:jc w:val="left"/>
        <w:rPr>
          <w:b/>
          <w:color w:val="000000"/>
          <w:sz w:val="26"/>
          <w:szCs w:val="26"/>
        </w:rPr>
      </w:pPr>
      <w:r>
        <w:t>Abaixo estão listados os materiais e ferramentas utilizados pa</w:t>
      </w:r>
      <w:r w:rsidR="002C1032">
        <w:t>ra o desenvolvimento do deste</w:t>
      </w:r>
      <w:r>
        <w:t xml:space="preserve"> projeto, com os seus respectivos descritivos. </w:t>
      </w:r>
    </w:p>
    <w:p w:rsidR="00E96530" w:rsidRDefault="00E96530" w:rsidP="00E96530">
      <w:pPr>
        <w:pStyle w:val="PargrafodaLista"/>
        <w:autoSpaceDE w:val="0"/>
        <w:autoSpaceDN w:val="0"/>
        <w:adjustRightInd w:val="0"/>
        <w:rPr>
          <w:lang w:val="pt"/>
        </w:rPr>
      </w:pPr>
    </w:p>
    <w:p w:rsidR="004F2BC5" w:rsidRPr="004F2BC5" w:rsidRDefault="00E96530" w:rsidP="004F2BC5">
      <w:pPr>
        <w:pStyle w:val="PargrafodaLista"/>
        <w:numPr>
          <w:ilvl w:val="1"/>
          <w:numId w:val="13"/>
        </w:numPr>
        <w:autoSpaceDE w:val="0"/>
        <w:autoSpaceDN w:val="0"/>
        <w:adjustRightInd w:val="0"/>
        <w:rPr>
          <w:b/>
          <w:sz w:val="26"/>
          <w:szCs w:val="26"/>
          <w:lang w:val="pt"/>
        </w:rPr>
      </w:pPr>
      <w:r>
        <w:rPr>
          <w:lang w:val="pt"/>
        </w:rPr>
        <w:t xml:space="preserve"> </w:t>
      </w:r>
      <w:r w:rsidRPr="004F2BC5">
        <w:rPr>
          <w:b/>
          <w:szCs w:val="26"/>
          <w:lang w:val="pt"/>
        </w:rPr>
        <w:t xml:space="preserve">NodeMCU </w:t>
      </w:r>
      <w:r w:rsidR="004F2BC5">
        <w:rPr>
          <w:b/>
          <w:szCs w:val="26"/>
          <w:lang w:val="pt"/>
        </w:rPr>
        <w:t>esp</w:t>
      </w:r>
      <w:r w:rsidRPr="004F2BC5">
        <w:rPr>
          <w:b/>
          <w:szCs w:val="26"/>
          <w:lang w:val="pt"/>
        </w:rPr>
        <w:t>8266</w:t>
      </w:r>
    </w:p>
    <w:p w:rsidR="001B1BE8" w:rsidRDefault="001B1BE8" w:rsidP="001B1BE8">
      <w:pPr>
        <w:pStyle w:val="PargrafodaLista"/>
        <w:autoSpaceDE w:val="0"/>
        <w:autoSpaceDN w:val="0"/>
        <w:adjustRightInd w:val="0"/>
        <w:ind w:left="792"/>
        <w:rPr>
          <w:b/>
          <w:sz w:val="26"/>
          <w:szCs w:val="26"/>
          <w:lang w:val="pt"/>
        </w:rPr>
      </w:pPr>
    </w:p>
    <w:p w:rsidR="004F2BC5" w:rsidRPr="004F2BC5" w:rsidRDefault="001B1BE8" w:rsidP="004F2BC5">
      <w:pPr>
        <w:pStyle w:val="PargrafodaLista"/>
        <w:autoSpaceDE w:val="0"/>
        <w:autoSpaceDN w:val="0"/>
        <w:adjustRightInd w:val="0"/>
        <w:ind w:left="792"/>
        <w:rPr>
          <w:szCs w:val="26"/>
          <w:lang w:val="pt"/>
        </w:rPr>
      </w:pPr>
      <w:r w:rsidRPr="001B1BE8">
        <w:rPr>
          <w:szCs w:val="26"/>
          <w:lang w:val="pt"/>
        </w:rPr>
        <w:t>O módulo Wifi ESP82266 é uma placa para desenvolvimento produzido pela empresa Espressif Systems. Esta placa possui um sistema de comunicação WiFi próprio, que é o grande facilitador deste dispositivo, e por isso é cada vez mais usado em projetos IoT. Possui um firmware NodeMCU baseado no próprio ESP8266, sendo possível sua programação em Lua ou através da IDE do Arduin</w:t>
      </w:r>
      <w:r w:rsidR="004F2BC5">
        <w:rPr>
          <w:szCs w:val="26"/>
          <w:lang w:val="pt"/>
        </w:rPr>
        <w:t>o</w:t>
      </w:r>
      <w:r w:rsidRPr="001B1BE8">
        <w:rPr>
          <w:szCs w:val="26"/>
          <w:lang w:val="pt"/>
        </w:rPr>
        <w:t xml:space="preserve"> </w:t>
      </w:r>
      <w:r>
        <w:rPr>
          <w:szCs w:val="26"/>
          <w:lang w:val="pt"/>
        </w:rPr>
        <w:fldChar w:fldCharType="begin" w:fldLock="1"/>
      </w:r>
      <w:r w:rsidR="004F2BC5">
        <w:rPr>
          <w:szCs w:val="26"/>
          <w:lang w:val="pt"/>
        </w:rPr>
        <w:instrText>ADDIN CSL_CITATION {"citationItems":[{"id":"ITEM-1","itemData":{"author":[{"dropping-particle":"","family":"Oliveira","given":"Ricardo Rodrigues","non-dropping-particle":"","parse-names":false,"suffix":""}],"id":"ITEM-1","issued":{"date-parts":[["2017"]]},"page":"55","title":"Uso do Microcontrolador ESP8266 Para Automação Residencial","type":"article-journal"},"uris":["http://www.mendeley.com/documents/?uuid=e6903c91-6f49-4fcb-a88e-098dca801add"]}],"mendeley":{"formattedCitation":"(OLIVEIRA, 2017)","plainTextFormattedCitation":"(OLIVEIRA, 2017)","previouslyFormattedCitation":"(OLIVEIRA, 2017)"},"properties":{"noteIndex":0},"schema":"https://github.com/citation-style-language/schema/raw/master/csl-citation.json"}</w:instrText>
      </w:r>
      <w:r>
        <w:rPr>
          <w:szCs w:val="26"/>
          <w:lang w:val="pt"/>
        </w:rPr>
        <w:fldChar w:fldCharType="separate"/>
      </w:r>
      <w:r w:rsidRPr="001B1BE8">
        <w:rPr>
          <w:noProof/>
          <w:szCs w:val="26"/>
          <w:lang w:val="pt"/>
        </w:rPr>
        <w:t>(OLIVEIRA, 2017)</w:t>
      </w:r>
      <w:r>
        <w:rPr>
          <w:szCs w:val="26"/>
          <w:lang w:val="pt"/>
        </w:rPr>
        <w:fldChar w:fldCharType="end"/>
      </w:r>
      <w:r w:rsidR="004F2BC5">
        <w:rPr>
          <w:szCs w:val="26"/>
          <w:lang w:val="pt"/>
        </w:rPr>
        <w:t>.</w:t>
      </w:r>
    </w:p>
    <w:p w:rsidR="00E96530" w:rsidRDefault="004F2BC5" w:rsidP="00E96530">
      <w:pPr>
        <w:pStyle w:val="PargrafodaLista"/>
        <w:autoSpaceDE w:val="0"/>
        <w:autoSpaceDN w:val="0"/>
        <w:adjustRightInd w:val="0"/>
        <w:ind w:left="792"/>
        <w:rPr>
          <w:b/>
          <w:sz w:val="26"/>
          <w:szCs w:val="26"/>
          <w:lang w:val="pt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1644015</wp:posOffset>
            </wp:positionH>
            <wp:positionV relativeFrom="paragraph">
              <wp:posOffset>174625</wp:posOffset>
            </wp:positionV>
            <wp:extent cx="2744470" cy="2019300"/>
            <wp:effectExtent l="0" t="0" r="0" b="0"/>
            <wp:wrapSquare wrapText="bothSides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4470" cy="2019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E96530" w:rsidRDefault="00E96530" w:rsidP="00E96530">
      <w:pPr>
        <w:pStyle w:val="PargrafodaLista"/>
        <w:autoSpaceDE w:val="0"/>
        <w:autoSpaceDN w:val="0"/>
        <w:adjustRightInd w:val="0"/>
        <w:ind w:left="792"/>
        <w:rPr>
          <w:b/>
          <w:sz w:val="26"/>
          <w:szCs w:val="26"/>
          <w:lang w:val="pt"/>
        </w:rPr>
      </w:pPr>
    </w:p>
    <w:p w:rsidR="00E96530" w:rsidRDefault="00E96530" w:rsidP="00E96530">
      <w:pPr>
        <w:pStyle w:val="PargrafodaLista"/>
        <w:autoSpaceDE w:val="0"/>
        <w:autoSpaceDN w:val="0"/>
        <w:adjustRightInd w:val="0"/>
        <w:ind w:left="792"/>
        <w:rPr>
          <w:b/>
          <w:sz w:val="26"/>
          <w:szCs w:val="26"/>
          <w:lang w:val="pt"/>
        </w:rPr>
      </w:pPr>
    </w:p>
    <w:p w:rsidR="00E96530" w:rsidRDefault="00E96530" w:rsidP="00E96530">
      <w:pPr>
        <w:pStyle w:val="PargrafodaLista"/>
        <w:autoSpaceDE w:val="0"/>
        <w:autoSpaceDN w:val="0"/>
        <w:adjustRightInd w:val="0"/>
        <w:ind w:left="792"/>
        <w:rPr>
          <w:b/>
          <w:sz w:val="26"/>
          <w:szCs w:val="26"/>
          <w:lang w:val="pt"/>
        </w:rPr>
      </w:pPr>
    </w:p>
    <w:p w:rsidR="00E96530" w:rsidRPr="00E96530" w:rsidRDefault="00E96530" w:rsidP="00E96530">
      <w:pPr>
        <w:pStyle w:val="PargrafodaLista"/>
        <w:autoSpaceDE w:val="0"/>
        <w:autoSpaceDN w:val="0"/>
        <w:adjustRightInd w:val="0"/>
        <w:ind w:left="792"/>
        <w:rPr>
          <w:b/>
          <w:sz w:val="26"/>
          <w:szCs w:val="26"/>
          <w:lang w:val="pt"/>
        </w:rPr>
      </w:pPr>
    </w:p>
    <w:p w:rsidR="00E96530" w:rsidRPr="00E96530" w:rsidRDefault="00E96530" w:rsidP="00E96530">
      <w:pPr>
        <w:pStyle w:val="PargrafodaLista"/>
        <w:autoSpaceDE w:val="0"/>
        <w:autoSpaceDN w:val="0"/>
        <w:adjustRightInd w:val="0"/>
        <w:ind w:left="792"/>
        <w:rPr>
          <w:lang w:val="pt"/>
        </w:rPr>
      </w:pPr>
    </w:p>
    <w:p w:rsidR="00E96530" w:rsidRDefault="00E96530" w:rsidP="00E96530">
      <w:pPr>
        <w:pStyle w:val="PargrafodaLista"/>
        <w:autoSpaceDE w:val="0"/>
        <w:autoSpaceDN w:val="0"/>
        <w:adjustRightInd w:val="0"/>
        <w:rPr>
          <w:lang w:val="pt"/>
        </w:rPr>
      </w:pPr>
    </w:p>
    <w:p w:rsidR="00E96530" w:rsidRDefault="00E96530" w:rsidP="00E96530">
      <w:pPr>
        <w:pStyle w:val="PargrafodaLista"/>
        <w:autoSpaceDE w:val="0"/>
        <w:autoSpaceDN w:val="0"/>
        <w:adjustRightInd w:val="0"/>
        <w:rPr>
          <w:lang w:val="pt"/>
        </w:rPr>
      </w:pPr>
    </w:p>
    <w:p w:rsidR="00E96530" w:rsidRDefault="00E96530" w:rsidP="00E96530">
      <w:pPr>
        <w:pStyle w:val="PargrafodaLista"/>
        <w:autoSpaceDE w:val="0"/>
        <w:autoSpaceDN w:val="0"/>
        <w:adjustRightInd w:val="0"/>
        <w:rPr>
          <w:lang w:val="pt"/>
        </w:rPr>
      </w:pPr>
    </w:p>
    <w:p w:rsidR="00E96530" w:rsidRDefault="00E96530" w:rsidP="00E96530">
      <w:pPr>
        <w:pStyle w:val="PargrafodaLista"/>
        <w:autoSpaceDE w:val="0"/>
        <w:autoSpaceDN w:val="0"/>
        <w:adjustRightInd w:val="0"/>
        <w:rPr>
          <w:lang w:val="pt"/>
        </w:rPr>
      </w:pPr>
    </w:p>
    <w:p w:rsidR="004F2BC5" w:rsidRDefault="004F2BC5" w:rsidP="00E96530">
      <w:pPr>
        <w:pStyle w:val="PargrafodaLista"/>
        <w:autoSpaceDE w:val="0"/>
        <w:autoSpaceDN w:val="0"/>
        <w:adjustRightInd w:val="0"/>
        <w:rPr>
          <w:lang w:val="pt"/>
        </w:rPr>
      </w:pPr>
    </w:p>
    <w:p w:rsidR="004F2BC5" w:rsidRDefault="004F2BC5" w:rsidP="00E96530">
      <w:pPr>
        <w:pStyle w:val="PargrafodaLista"/>
        <w:autoSpaceDE w:val="0"/>
        <w:autoSpaceDN w:val="0"/>
        <w:adjustRightInd w:val="0"/>
        <w:rPr>
          <w:lang w:val="pt"/>
        </w:rPr>
      </w:pPr>
      <w:r>
        <w:rPr>
          <w:lang w:val="pt"/>
        </w:rPr>
        <w:tab/>
      </w:r>
      <w:r>
        <w:rPr>
          <w:lang w:val="pt"/>
        </w:rPr>
        <w:tab/>
      </w:r>
      <w:r>
        <w:rPr>
          <w:lang w:val="pt"/>
        </w:rPr>
        <w:tab/>
      </w:r>
    </w:p>
    <w:p w:rsidR="004F2BC5" w:rsidRDefault="004F2BC5" w:rsidP="00E96530">
      <w:pPr>
        <w:pStyle w:val="PargrafodaLista"/>
        <w:autoSpaceDE w:val="0"/>
        <w:autoSpaceDN w:val="0"/>
        <w:adjustRightInd w:val="0"/>
        <w:rPr>
          <w:lang w:val="pt"/>
        </w:rPr>
      </w:pPr>
      <w:r>
        <w:rPr>
          <w:lang w:val="pt"/>
        </w:rPr>
        <w:tab/>
      </w:r>
      <w:r>
        <w:rPr>
          <w:lang w:val="pt"/>
        </w:rPr>
        <w:tab/>
      </w:r>
      <w:r>
        <w:rPr>
          <w:lang w:val="pt"/>
        </w:rPr>
        <w:tab/>
      </w:r>
    </w:p>
    <w:p w:rsidR="004F2BC5" w:rsidRDefault="004F2BC5" w:rsidP="004F2BC5">
      <w:pPr>
        <w:autoSpaceDE w:val="0"/>
        <w:autoSpaceDN w:val="0"/>
        <w:adjustRightInd w:val="0"/>
        <w:jc w:val="center"/>
        <w:rPr>
          <w:rFonts w:ascii="Helvetica" w:hAnsi="Helvetica" w:cs="Helvetica"/>
          <w:b/>
          <w:sz w:val="20"/>
          <w:lang w:val="pt"/>
        </w:rPr>
      </w:pPr>
      <w:r w:rsidRPr="004F2BC5">
        <w:rPr>
          <w:rFonts w:ascii="Helvetica" w:hAnsi="Helvetica" w:cs="Helvetica"/>
          <w:b/>
          <w:sz w:val="20"/>
          <w:lang w:val="pt"/>
        </w:rPr>
        <w:t>Figura 1. NodeMCU esp8266</w:t>
      </w:r>
    </w:p>
    <w:p w:rsidR="004F2BC5" w:rsidRDefault="004F2BC5" w:rsidP="004F2BC5">
      <w:pPr>
        <w:autoSpaceDE w:val="0"/>
        <w:autoSpaceDN w:val="0"/>
        <w:adjustRightInd w:val="0"/>
        <w:jc w:val="center"/>
        <w:rPr>
          <w:rFonts w:ascii="Helvetica" w:hAnsi="Helvetica" w:cs="Helvetica"/>
          <w:b/>
          <w:sz w:val="20"/>
          <w:lang w:val="pt"/>
        </w:rPr>
      </w:pPr>
    </w:p>
    <w:p w:rsidR="004F2BC5" w:rsidRDefault="004F2BC5" w:rsidP="004F2BC5">
      <w:pPr>
        <w:autoSpaceDE w:val="0"/>
        <w:autoSpaceDN w:val="0"/>
        <w:adjustRightInd w:val="0"/>
        <w:jc w:val="center"/>
        <w:rPr>
          <w:rFonts w:ascii="Helvetica" w:hAnsi="Helvetica" w:cs="Helvetica"/>
          <w:b/>
          <w:sz w:val="20"/>
          <w:lang w:val="pt"/>
        </w:rPr>
      </w:pPr>
    </w:p>
    <w:p w:rsidR="00F322A4" w:rsidRDefault="00F322A4" w:rsidP="004F2BC5">
      <w:pPr>
        <w:autoSpaceDE w:val="0"/>
        <w:autoSpaceDN w:val="0"/>
        <w:adjustRightInd w:val="0"/>
        <w:jc w:val="center"/>
        <w:rPr>
          <w:rFonts w:ascii="Helvetica" w:hAnsi="Helvetica" w:cs="Helvetica"/>
          <w:b/>
          <w:sz w:val="20"/>
          <w:lang w:val="pt"/>
        </w:rPr>
      </w:pPr>
    </w:p>
    <w:p w:rsidR="00F322A4" w:rsidRDefault="00F322A4" w:rsidP="004F2BC5">
      <w:pPr>
        <w:autoSpaceDE w:val="0"/>
        <w:autoSpaceDN w:val="0"/>
        <w:adjustRightInd w:val="0"/>
        <w:jc w:val="center"/>
        <w:rPr>
          <w:rFonts w:ascii="Helvetica" w:hAnsi="Helvetica" w:cs="Helvetica"/>
          <w:b/>
          <w:sz w:val="20"/>
          <w:lang w:val="pt"/>
        </w:rPr>
      </w:pPr>
    </w:p>
    <w:p w:rsidR="00B1527D" w:rsidRDefault="00B1527D" w:rsidP="004F2BC5">
      <w:pPr>
        <w:autoSpaceDE w:val="0"/>
        <w:autoSpaceDN w:val="0"/>
        <w:adjustRightInd w:val="0"/>
        <w:jc w:val="center"/>
        <w:rPr>
          <w:rFonts w:ascii="Helvetica" w:hAnsi="Helvetica" w:cs="Helvetica"/>
          <w:b/>
          <w:sz w:val="20"/>
          <w:lang w:val="pt"/>
        </w:rPr>
      </w:pPr>
    </w:p>
    <w:p w:rsidR="004F2BC5" w:rsidRPr="004F2BC5" w:rsidRDefault="004F2BC5" w:rsidP="004F2BC5">
      <w:pPr>
        <w:pStyle w:val="PargrafodaLista"/>
        <w:numPr>
          <w:ilvl w:val="0"/>
          <w:numId w:val="23"/>
        </w:numPr>
        <w:autoSpaceDE w:val="0"/>
        <w:autoSpaceDN w:val="0"/>
        <w:adjustRightInd w:val="0"/>
        <w:rPr>
          <w:rFonts w:ascii="Helvetica" w:hAnsi="Helvetica" w:cs="Helvetica"/>
          <w:b/>
          <w:vanish/>
          <w:sz w:val="20"/>
          <w:lang w:val="pt"/>
        </w:rPr>
      </w:pPr>
    </w:p>
    <w:p w:rsidR="00B1527D" w:rsidRPr="00B1527D" w:rsidRDefault="00B1527D" w:rsidP="00B1527D">
      <w:pPr>
        <w:pStyle w:val="PargrafodaLista"/>
        <w:numPr>
          <w:ilvl w:val="0"/>
          <w:numId w:val="24"/>
        </w:numPr>
        <w:autoSpaceDE w:val="0"/>
        <w:autoSpaceDN w:val="0"/>
        <w:adjustRightInd w:val="0"/>
        <w:rPr>
          <w:rFonts w:ascii="Helvetica" w:hAnsi="Helvetica" w:cs="Helvetica"/>
          <w:b/>
          <w:vanish/>
          <w:sz w:val="20"/>
          <w:lang w:val="pt"/>
        </w:rPr>
      </w:pPr>
    </w:p>
    <w:p w:rsidR="004F2BC5" w:rsidRDefault="00B1527D" w:rsidP="00B1527D">
      <w:pPr>
        <w:pStyle w:val="PargrafodaLista"/>
        <w:numPr>
          <w:ilvl w:val="0"/>
          <w:numId w:val="24"/>
        </w:numPr>
        <w:autoSpaceDE w:val="0"/>
        <w:autoSpaceDN w:val="0"/>
        <w:adjustRightInd w:val="0"/>
        <w:rPr>
          <w:b/>
          <w:lang w:val="pt"/>
        </w:rPr>
      </w:pPr>
      <w:r w:rsidRPr="00B1527D">
        <w:rPr>
          <w:b/>
          <w:lang w:val="pt"/>
        </w:rPr>
        <w:t>Sensor MQ-135</w:t>
      </w:r>
    </w:p>
    <w:p w:rsidR="00B1527D" w:rsidRDefault="00B1527D" w:rsidP="00B1527D">
      <w:pPr>
        <w:autoSpaceDE w:val="0"/>
        <w:autoSpaceDN w:val="0"/>
        <w:adjustRightInd w:val="0"/>
        <w:ind w:left="720"/>
        <w:rPr>
          <w:b/>
          <w:lang w:val="pt"/>
        </w:rPr>
      </w:pPr>
    </w:p>
    <w:p w:rsidR="00B1527D" w:rsidRPr="003609C6" w:rsidRDefault="00B1527D" w:rsidP="00B1527D">
      <w:pPr>
        <w:autoSpaceDE w:val="0"/>
        <w:autoSpaceDN w:val="0"/>
        <w:adjustRightInd w:val="0"/>
        <w:ind w:left="720"/>
        <w:rPr>
          <w:lang w:val="pt"/>
        </w:rPr>
      </w:pPr>
      <w:r w:rsidRPr="003609C6">
        <w:rPr>
          <w:lang w:val="pt"/>
        </w:rPr>
        <w:t xml:space="preserve">Para este projeto utilizamos o sensor de gases MQ-135, capaz de detectar </w:t>
      </w:r>
      <w:r w:rsidR="003609C6" w:rsidRPr="003609C6">
        <w:rPr>
          <w:lang w:val="pt"/>
        </w:rPr>
        <w:t>diversos tipos de gases no ambiente como CO, CO², amônia, dióxido de carbono, benzeno, óxido nítrico, e também fumaça ou álcool. Sendo este o componente principal de nosso projeto</w:t>
      </w:r>
      <w:r w:rsidR="00F322A4">
        <w:rPr>
          <w:lang w:val="pt"/>
        </w:rPr>
        <w:t xml:space="preserve"> </w:t>
      </w:r>
      <w:r w:rsidR="00F322A4">
        <w:rPr>
          <w:lang w:val="pt"/>
        </w:rPr>
        <w:fldChar w:fldCharType="begin" w:fldLock="1"/>
      </w:r>
      <w:r w:rsidR="00F322A4">
        <w:rPr>
          <w:lang w:val="pt"/>
        </w:rPr>
        <w:instrText>ADDIN CSL_CITATION {"citationItems":[{"id":"ITEM-1","itemData":{"author":[{"dropping-particle":"","family":"Preto","given":"Ouro","non-dropping-particle":"","parse-names":false,"suffix":""}],"id":"ITEM-1","issued":{"date-parts":[["2016"]]},"title":"Universidade Federal De Ouro Preto Escola De Minas Colegiado Do Curso De Engenharia De Controle E Automação-Decat Felipe Seguchi Orlette Sistema De Controle De Acesso Via Celular Usando Arduino E Módulo Gsm","type":"article-journal"},"uris":["http://www.mendeley.com/documents/?uuid=f3b169c1-3343-4319-ac58-7a63005c425a"]}],"mendeley":{"formattedCitation":"(PRETO, 2016)","plainTextFormattedCitation":"(PRETO, 2016)"},"properties":{"noteIndex":0},"schema":"https://github.com/citation-style-language/schema/raw/master/csl-citation.json"}</w:instrText>
      </w:r>
      <w:r w:rsidR="00F322A4">
        <w:rPr>
          <w:lang w:val="pt"/>
        </w:rPr>
        <w:fldChar w:fldCharType="separate"/>
      </w:r>
      <w:r w:rsidR="00F322A4" w:rsidRPr="00F322A4">
        <w:rPr>
          <w:noProof/>
          <w:lang w:val="pt"/>
        </w:rPr>
        <w:t>(PRETO, 2016)</w:t>
      </w:r>
      <w:r w:rsidR="00F322A4">
        <w:rPr>
          <w:lang w:val="pt"/>
        </w:rPr>
        <w:fldChar w:fldCharType="end"/>
      </w:r>
      <w:r w:rsidR="003609C6" w:rsidRPr="003609C6">
        <w:rPr>
          <w:lang w:val="pt"/>
        </w:rPr>
        <w:t xml:space="preserve">. </w:t>
      </w:r>
    </w:p>
    <w:p w:rsidR="00B1527D" w:rsidRDefault="00B1527D" w:rsidP="00B1527D">
      <w:pPr>
        <w:autoSpaceDE w:val="0"/>
        <w:autoSpaceDN w:val="0"/>
        <w:adjustRightInd w:val="0"/>
        <w:rPr>
          <w:b/>
          <w:lang w:val="pt"/>
        </w:rPr>
      </w:pPr>
      <w:r>
        <w:rPr>
          <w:b/>
          <w:lang w:val="pt"/>
        </w:rPr>
        <w:tab/>
      </w:r>
    </w:p>
    <w:p w:rsidR="003609C6" w:rsidRPr="00B1527D" w:rsidRDefault="002E599E" w:rsidP="00B1527D">
      <w:pPr>
        <w:autoSpaceDE w:val="0"/>
        <w:autoSpaceDN w:val="0"/>
        <w:adjustRightInd w:val="0"/>
        <w:rPr>
          <w:b/>
          <w:lang w:val="pt"/>
        </w:rPr>
      </w:pPr>
      <w:r>
        <w:rPr>
          <w:noProof/>
        </w:rPr>
        <w:drawing>
          <wp:anchor distT="0" distB="0" distL="114300" distR="114300" simplePos="0" relativeHeight="251660288" behindDoc="0" locked="0" layoutInCell="1" allowOverlap="1">
            <wp:simplePos x="0" y="0"/>
            <wp:positionH relativeFrom="margin">
              <wp:align>center</wp:align>
            </wp:positionH>
            <wp:positionV relativeFrom="paragraph">
              <wp:posOffset>135255</wp:posOffset>
            </wp:positionV>
            <wp:extent cx="1988185" cy="1628775"/>
            <wp:effectExtent l="0" t="0" r="0" b="9525"/>
            <wp:wrapSquare wrapText="bothSides"/>
            <wp:docPr id="37" name="Imagem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8185" cy="16287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B1527D" w:rsidRDefault="00B1527D" w:rsidP="00B1527D">
      <w:pPr>
        <w:pStyle w:val="PargrafodaLista"/>
        <w:autoSpaceDE w:val="0"/>
        <w:autoSpaceDN w:val="0"/>
        <w:adjustRightInd w:val="0"/>
        <w:rPr>
          <w:b/>
          <w:lang w:val="pt"/>
        </w:rPr>
      </w:pPr>
    </w:p>
    <w:p w:rsidR="00B1527D" w:rsidRPr="00B1527D" w:rsidRDefault="00B1527D" w:rsidP="00B1527D">
      <w:pPr>
        <w:pStyle w:val="PargrafodaLista"/>
        <w:autoSpaceDE w:val="0"/>
        <w:autoSpaceDN w:val="0"/>
        <w:adjustRightInd w:val="0"/>
        <w:rPr>
          <w:b/>
          <w:lang w:val="pt"/>
        </w:rPr>
      </w:pPr>
    </w:p>
    <w:p w:rsidR="00B1527D" w:rsidRDefault="00B1527D" w:rsidP="00B1527D">
      <w:pPr>
        <w:pStyle w:val="PargrafodaLista"/>
        <w:autoSpaceDE w:val="0"/>
        <w:autoSpaceDN w:val="0"/>
        <w:adjustRightInd w:val="0"/>
        <w:rPr>
          <w:rFonts w:ascii="Helvetica" w:hAnsi="Helvetica" w:cs="Helvetica"/>
          <w:b/>
          <w:sz w:val="20"/>
          <w:lang w:val="pt"/>
        </w:rPr>
      </w:pPr>
    </w:p>
    <w:p w:rsidR="00B1527D" w:rsidRPr="00B1527D" w:rsidRDefault="00B1527D" w:rsidP="00B1527D">
      <w:pPr>
        <w:pStyle w:val="PargrafodaLista"/>
        <w:autoSpaceDE w:val="0"/>
        <w:autoSpaceDN w:val="0"/>
        <w:adjustRightInd w:val="0"/>
        <w:rPr>
          <w:rFonts w:ascii="Helvetica" w:hAnsi="Helvetica" w:cs="Helvetica"/>
          <w:b/>
          <w:sz w:val="20"/>
          <w:lang w:val="pt"/>
        </w:rPr>
      </w:pPr>
    </w:p>
    <w:p w:rsidR="004F2BC5" w:rsidRDefault="004F2BC5" w:rsidP="004F2BC5">
      <w:pPr>
        <w:autoSpaceDE w:val="0"/>
        <w:autoSpaceDN w:val="0"/>
        <w:adjustRightInd w:val="0"/>
        <w:rPr>
          <w:rFonts w:ascii="Helvetica" w:hAnsi="Helvetica" w:cs="Helvetica"/>
          <w:b/>
          <w:sz w:val="20"/>
          <w:lang w:val="pt"/>
        </w:rPr>
      </w:pPr>
    </w:p>
    <w:p w:rsidR="004F2BC5" w:rsidRPr="004F2BC5" w:rsidRDefault="004F2BC5" w:rsidP="004F2BC5">
      <w:pPr>
        <w:autoSpaceDE w:val="0"/>
        <w:autoSpaceDN w:val="0"/>
        <w:adjustRightInd w:val="0"/>
        <w:rPr>
          <w:rFonts w:ascii="Helvetica" w:hAnsi="Helvetica" w:cs="Helvetica"/>
          <w:b/>
          <w:sz w:val="20"/>
          <w:lang w:val="pt"/>
        </w:rPr>
      </w:pPr>
      <w:r>
        <w:rPr>
          <w:rFonts w:ascii="Helvetica" w:hAnsi="Helvetica" w:cs="Helvetica"/>
          <w:b/>
          <w:sz w:val="20"/>
          <w:lang w:val="pt"/>
        </w:rPr>
        <w:tab/>
      </w:r>
    </w:p>
    <w:p w:rsidR="004F2BC5" w:rsidRDefault="004F2BC5" w:rsidP="00E96530">
      <w:pPr>
        <w:pStyle w:val="PargrafodaLista"/>
        <w:autoSpaceDE w:val="0"/>
        <w:autoSpaceDN w:val="0"/>
        <w:adjustRightInd w:val="0"/>
        <w:rPr>
          <w:lang w:val="pt"/>
        </w:rPr>
      </w:pPr>
    </w:p>
    <w:p w:rsidR="004F2BC5" w:rsidRDefault="004F2BC5" w:rsidP="00E96530">
      <w:pPr>
        <w:pStyle w:val="PargrafodaLista"/>
        <w:autoSpaceDE w:val="0"/>
        <w:autoSpaceDN w:val="0"/>
        <w:adjustRightInd w:val="0"/>
        <w:rPr>
          <w:lang w:val="pt"/>
        </w:rPr>
      </w:pPr>
      <w:r>
        <w:rPr>
          <w:lang w:val="pt"/>
        </w:rPr>
        <w:tab/>
      </w:r>
      <w:r>
        <w:rPr>
          <w:lang w:val="pt"/>
        </w:rPr>
        <w:tab/>
      </w:r>
      <w:r>
        <w:rPr>
          <w:lang w:val="pt"/>
        </w:rPr>
        <w:tab/>
      </w:r>
      <w:r>
        <w:rPr>
          <w:lang w:val="pt"/>
        </w:rPr>
        <w:tab/>
      </w:r>
      <w:r>
        <w:rPr>
          <w:lang w:val="pt"/>
        </w:rPr>
        <w:tab/>
      </w:r>
    </w:p>
    <w:p w:rsidR="004F2BC5" w:rsidRPr="003609C6" w:rsidRDefault="003609C6" w:rsidP="003609C6">
      <w:pPr>
        <w:pStyle w:val="PargrafodaLista"/>
        <w:autoSpaceDE w:val="0"/>
        <w:autoSpaceDN w:val="0"/>
        <w:adjustRightInd w:val="0"/>
        <w:jc w:val="center"/>
        <w:rPr>
          <w:rFonts w:ascii="Helvetica" w:hAnsi="Helvetica" w:cs="Helvetica"/>
          <w:b/>
          <w:sz w:val="20"/>
          <w:szCs w:val="20"/>
          <w:lang w:val="pt"/>
        </w:rPr>
      </w:pPr>
      <w:r w:rsidRPr="003609C6">
        <w:rPr>
          <w:rFonts w:ascii="Helvetica" w:hAnsi="Helvetica" w:cs="Helvetica"/>
          <w:b/>
          <w:sz w:val="20"/>
          <w:szCs w:val="20"/>
          <w:lang w:val="pt"/>
        </w:rPr>
        <w:t>Figura 2. Sensor MQ-135</w:t>
      </w:r>
    </w:p>
    <w:p w:rsidR="004F2BC5" w:rsidRDefault="004F2BC5" w:rsidP="00E96530">
      <w:pPr>
        <w:pStyle w:val="PargrafodaLista"/>
        <w:autoSpaceDE w:val="0"/>
        <w:autoSpaceDN w:val="0"/>
        <w:adjustRightInd w:val="0"/>
        <w:rPr>
          <w:lang w:val="pt"/>
        </w:rPr>
      </w:pPr>
    </w:p>
    <w:p w:rsidR="004F2BC5" w:rsidRDefault="004F2BC5" w:rsidP="00E96530">
      <w:pPr>
        <w:pStyle w:val="PargrafodaLista"/>
        <w:autoSpaceDE w:val="0"/>
        <w:autoSpaceDN w:val="0"/>
        <w:adjustRightInd w:val="0"/>
        <w:rPr>
          <w:lang w:val="pt"/>
        </w:rPr>
      </w:pPr>
    </w:p>
    <w:p w:rsidR="004F2BC5" w:rsidRDefault="004F2BC5" w:rsidP="00E96530">
      <w:pPr>
        <w:pStyle w:val="PargrafodaLista"/>
        <w:autoSpaceDE w:val="0"/>
        <w:autoSpaceDN w:val="0"/>
        <w:adjustRightInd w:val="0"/>
        <w:rPr>
          <w:lang w:val="pt"/>
        </w:rPr>
      </w:pPr>
    </w:p>
    <w:p w:rsidR="00F322A4" w:rsidRPr="00F322A4" w:rsidRDefault="00F322A4" w:rsidP="00F322A4">
      <w:pPr>
        <w:pStyle w:val="PargrafodaLista"/>
        <w:numPr>
          <w:ilvl w:val="0"/>
          <w:numId w:val="25"/>
        </w:numPr>
        <w:pBdr>
          <w:top w:val="nil"/>
          <w:left w:val="nil"/>
          <w:bottom w:val="nil"/>
          <w:right w:val="nil"/>
          <w:between w:val="nil"/>
        </w:pBdr>
        <w:spacing w:before="0"/>
        <w:rPr>
          <w:vanish/>
        </w:rPr>
      </w:pPr>
    </w:p>
    <w:p w:rsidR="00F322A4" w:rsidRPr="00F322A4" w:rsidRDefault="00F322A4" w:rsidP="00F322A4">
      <w:pPr>
        <w:pStyle w:val="PargrafodaLista"/>
        <w:numPr>
          <w:ilvl w:val="0"/>
          <w:numId w:val="25"/>
        </w:numPr>
        <w:pBdr>
          <w:top w:val="nil"/>
          <w:left w:val="nil"/>
          <w:bottom w:val="nil"/>
          <w:right w:val="nil"/>
          <w:between w:val="nil"/>
        </w:pBdr>
        <w:spacing w:before="0"/>
        <w:rPr>
          <w:vanish/>
        </w:rPr>
      </w:pPr>
    </w:p>
    <w:p w:rsidR="00BD51D9" w:rsidRDefault="00F322A4" w:rsidP="00F322A4">
      <w:pPr>
        <w:pStyle w:val="PargrafodaLista"/>
        <w:numPr>
          <w:ilvl w:val="0"/>
          <w:numId w:val="25"/>
        </w:numPr>
        <w:pBdr>
          <w:top w:val="nil"/>
          <w:left w:val="nil"/>
          <w:bottom w:val="nil"/>
          <w:right w:val="nil"/>
          <w:between w:val="nil"/>
        </w:pBdr>
        <w:spacing w:before="0"/>
        <w:rPr>
          <w:b/>
        </w:rPr>
      </w:pPr>
      <w:r w:rsidRPr="00F322A4">
        <w:rPr>
          <w:b/>
        </w:rPr>
        <w:t xml:space="preserve">Jumpers Machos e Fêmeas </w:t>
      </w:r>
    </w:p>
    <w:p w:rsidR="00F322A4" w:rsidRDefault="00F322A4" w:rsidP="00F322A4">
      <w:pPr>
        <w:pBdr>
          <w:top w:val="nil"/>
          <w:left w:val="nil"/>
          <w:bottom w:val="nil"/>
          <w:right w:val="nil"/>
          <w:between w:val="nil"/>
        </w:pBdr>
        <w:spacing w:before="0"/>
        <w:rPr>
          <w:b/>
        </w:rPr>
      </w:pPr>
    </w:p>
    <w:p w:rsidR="00F322A4" w:rsidRDefault="00F322A4" w:rsidP="00F322A4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  <w:r w:rsidRPr="00F322A4">
        <w:t>Os </w:t>
      </w:r>
      <w:r w:rsidRPr="00F322A4">
        <w:rPr>
          <w:bCs/>
        </w:rPr>
        <w:t>jumpers</w:t>
      </w:r>
      <w:r w:rsidRPr="00F322A4">
        <w:t> são cabos ou fios elétricos com pontas devidamente preparadas para fazer as conexões elétricas entre os componentes de um circuito possibilitando a condução eletricidade ao longo do mesmo.</w:t>
      </w:r>
    </w:p>
    <w:p w:rsidR="00F322A4" w:rsidRPr="00F322A4" w:rsidRDefault="00F322A4" w:rsidP="00F322A4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F322A4" w:rsidRPr="00F322A4" w:rsidRDefault="00F322A4" w:rsidP="00F322A4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  <w:r w:rsidRPr="00F322A4">
        <w:t>Excelentes para montagem de projetos de forma rápida e organizada, os </w:t>
      </w:r>
      <w:r w:rsidRPr="00F322A4">
        <w:rPr>
          <w:bCs/>
        </w:rPr>
        <w:t>jumpers</w:t>
      </w:r>
      <w:r w:rsidRPr="00F322A4">
        <w:t> e </w:t>
      </w:r>
      <w:r w:rsidRPr="00F322A4">
        <w:rPr>
          <w:bCs/>
        </w:rPr>
        <w:t>protoboard</w:t>
      </w:r>
      <w:r>
        <w:rPr>
          <w:bCs/>
        </w:rPr>
        <w:t>s</w:t>
      </w:r>
      <w:r w:rsidRPr="00F322A4">
        <w:t> são bastante usados em projetos com Arduinos para conectar os mais diversos módulos, sensores e componentes elétricos e eletrônicos (LEDs, resistores, etc.).</w:t>
      </w:r>
    </w:p>
    <w:p w:rsidR="00F322A4" w:rsidRDefault="00F322A4" w:rsidP="00F322A4">
      <w:pPr>
        <w:pBdr>
          <w:top w:val="nil"/>
          <w:left w:val="nil"/>
          <w:bottom w:val="nil"/>
          <w:right w:val="nil"/>
          <w:between w:val="nil"/>
        </w:pBdr>
        <w:spacing w:before="0"/>
        <w:rPr>
          <w:b/>
        </w:rPr>
      </w:pPr>
    </w:p>
    <w:p w:rsidR="00F322A4" w:rsidRDefault="002E599E" w:rsidP="00F322A4">
      <w:pPr>
        <w:pBdr>
          <w:top w:val="nil"/>
          <w:left w:val="nil"/>
          <w:bottom w:val="nil"/>
          <w:right w:val="nil"/>
          <w:between w:val="nil"/>
        </w:pBdr>
        <w:spacing w:before="0"/>
        <w:rPr>
          <w:b/>
        </w:rPr>
      </w:pPr>
      <w:r>
        <w:rPr>
          <w:noProof/>
        </w:rPr>
        <w:drawing>
          <wp:anchor distT="0" distB="0" distL="114300" distR="114300" simplePos="0" relativeHeight="251661312" behindDoc="0" locked="0" layoutInCell="1" allowOverlap="1">
            <wp:simplePos x="0" y="0"/>
            <wp:positionH relativeFrom="margin">
              <wp:align>center</wp:align>
            </wp:positionH>
            <wp:positionV relativeFrom="paragraph">
              <wp:posOffset>161925</wp:posOffset>
            </wp:positionV>
            <wp:extent cx="1940560" cy="1782445"/>
            <wp:effectExtent l="0" t="0" r="2540" b="8255"/>
            <wp:wrapSquare wrapText="bothSides"/>
            <wp:docPr id="38" name="Imagem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40560" cy="17824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322A4">
        <w:rPr>
          <w:b/>
        </w:rPr>
        <w:tab/>
      </w:r>
    </w:p>
    <w:p w:rsidR="002E599E" w:rsidRPr="00F322A4" w:rsidRDefault="002E599E" w:rsidP="00F322A4">
      <w:pPr>
        <w:pBdr>
          <w:top w:val="nil"/>
          <w:left w:val="nil"/>
          <w:bottom w:val="nil"/>
          <w:right w:val="nil"/>
          <w:between w:val="nil"/>
        </w:pBdr>
        <w:spacing w:before="0"/>
        <w:rPr>
          <w:b/>
        </w:rPr>
      </w:pPr>
    </w:p>
    <w:p w:rsidR="00F322A4" w:rsidRDefault="00F322A4" w:rsidP="00F322A4">
      <w:pPr>
        <w:pBdr>
          <w:top w:val="nil"/>
          <w:left w:val="nil"/>
          <w:bottom w:val="nil"/>
          <w:right w:val="nil"/>
          <w:between w:val="nil"/>
        </w:pBdr>
        <w:spacing w:before="0"/>
      </w:pPr>
    </w:p>
    <w:p w:rsidR="00F322A4" w:rsidRDefault="00F322A4" w:rsidP="00F322A4">
      <w:pPr>
        <w:pBdr>
          <w:top w:val="nil"/>
          <w:left w:val="nil"/>
          <w:bottom w:val="nil"/>
          <w:right w:val="nil"/>
          <w:between w:val="nil"/>
        </w:pBdr>
        <w:spacing w:before="0"/>
      </w:pPr>
    </w:p>
    <w:p w:rsidR="00F322A4" w:rsidRDefault="00F322A4" w:rsidP="00F322A4">
      <w:pPr>
        <w:pBdr>
          <w:top w:val="nil"/>
          <w:left w:val="nil"/>
          <w:bottom w:val="nil"/>
          <w:right w:val="nil"/>
          <w:between w:val="nil"/>
        </w:pBdr>
        <w:spacing w:before="0"/>
      </w:pPr>
    </w:p>
    <w:p w:rsidR="00F322A4" w:rsidRDefault="00F322A4" w:rsidP="00F322A4">
      <w:pPr>
        <w:pBdr>
          <w:top w:val="nil"/>
          <w:left w:val="nil"/>
          <w:bottom w:val="nil"/>
          <w:right w:val="nil"/>
          <w:between w:val="nil"/>
        </w:pBdr>
        <w:spacing w:before="0"/>
      </w:pP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jc w:val="center"/>
        <w:rPr>
          <w:rFonts w:ascii="Helvetica" w:hAnsi="Helvetica" w:cs="Helvetica"/>
          <w:b/>
          <w:noProof/>
          <w:sz w:val="20"/>
          <w:szCs w:val="20"/>
        </w:rPr>
      </w:pP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jc w:val="center"/>
        <w:rPr>
          <w:rFonts w:ascii="Helvetica" w:hAnsi="Helvetica" w:cs="Helvetica"/>
          <w:b/>
          <w:noProof/>
          <w:sz w:val="20"/>
          <w:szCs w:val="20"/>
        </w:rPr>
      </w:pP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jc w:val="center"/>
        <w:rPr>
          <w:rFonts w:ascii="Helvetica" w:hAnsi="Helvetica" w:cs="Helvetica"/>
          <w:b/>
          <w:noProof/>
          <w:sz w:val="20"/>
          <w:szCs w:val="20"/>
        </w:rPr>
      </w:pP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jc w:val="center"/>
        <w:rPr>
          <w:rFonts w:ascii="Helvetica" w:hAnsi="Helvetica" w:cs="Helvetica"/>
          <w:b/>
          <w:noProof/>
          <w:sz w:val="20"/>
          <w:szCs w:val="20"/>
        </w:rPr>
      </w:pP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jc w:val="center"/>
        <w:rPr>
          <w:rFonts w:ascii="Helvetica" w:hAnsi="Helvetica" w:cs="Helvetica"/>
          <w:b/>
          <w:noProof/>
          <w:sz w:val="20"/>
          <w:szCs w:val="20"/>
        </w:rPr>
      </w:pPr>
    </w:p>
    <w:p w:rsidR="002E599E" w:rsidRP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jc w:val="center"/>
        <w:rPr>
          <w:rFonts w:ascii="Helvetica" w:hAnsi="Helvetica" w:cs="Helvetica"/>
          <w:b/>
          <w:noProof/>
          <w:sz w:val="20"/>
          <w:szCs w:val="20"/>
        </w:rPr>
      </w:pPr>
      <w:r w:rsidRPr="002E599E">
        <w:rPr>
          <w:rFonts w:ascii="Helvetica" w:hAnsi="Helvetica" w:cs="Helvetica"/>
          <w:b/>
          <w:noProof/>
          <w:sz w:val="20"/>
          <w:szCs w:val="20"/>
        </w:rPr>
        <w:t>Figura 3. Jumpers Machos e Fêmeas</w:t>
      </w: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2E599E" w:rsidRPr="002E599E" w:rsidRDefault="002E599E" w:rsidP="002E599E">
      <w:pPr>
        <w:pStyle w:val="PargrafodaLista"/>
        <w:numPr>
          <w:ilvl w:val="0"/>
          <w:numId w:val="26"/>
        </w:numPr>
        <w:pBdr>
          <w:top w:val="nil"/>
          <w:left w:val="nil"/>
          <w:bottom w:val="nil"/>
          <w:right w:val="nil"/>
          <w:between w:val="nil"/>
        </w:pBdr>
        <w:spacing w:before="0"/>
        <w:rPr>
          <w:noProof/>
          <w:vanish/>
        </w:rPr>
      </w:pPr>
    </w:p>
    <w:p w:rsidR="002E599E" w:rsidRPr="002E599E" w:rsidRDefault="002E599E" w:rsidP="002E599E">
      <w:pPr>
        <w:pStyle w:val="PargrafodaLista"/>
        <w:numPr>
          <w:ilvl w:val="0"/>
          <w:numId w:val="26"/>
        </w:numPr>
        <w:pBdr>
          <w:top w:val="nil"/>
          <w:left w:val="nil"/>
          <w:bottom w:val="nil"/>
          <w:right w:val="nil"/>
          <w:between w:val="nil"/>
        </w:pBdr>
        <w:spacing w:before="0"/>
        <w:rPr>
          <w:noProof/>
          <w:vanish/>
        </w:rPr>
      </w:pPr>
    </w:p>
    <w:p w:rsidR="002E599E" w:rsidRPr="002E599E" w:rsidRDefault="002E599E" w:rsidP="002E599E">
      <w:pPr>
        <w:pStyle w:val="PargrafodaLista"/>
        <w:numPr>
          <w:ilvl w:val="0"/>
          <w:numId w:val="26"/>
        </w:numPr>
        <w:pBdr>
          <w:top w:val="nil"/>
          <w:left w:val="nil"/>
          <w:bottom w:val="nil"/>
          <w:right w:val="nil"/>
          <w:between w:val="nil"/>
        </w:pBdr>
        <w:spacing w:before="0"/>
        <w:rPr>
          <w:noProof/>
          <w:vanish/>
        </w:rPr>
      </w:pPr>
    </w:p>
    <w:p w:rsidR="002E599E" w:rsidRPr="002E599E" w:rsidRDefault="002E599E" w:rsidP="002E599E">
      <w:pPr>
        <w:pStyle w:val="PargrafodaLista"/>
        <w:numPr>
          <w:ilvl w:val="0"/>
          <w:numId w:val="26"/>
        </w:numPr>
        <w:pBdr>
          <w:top w:val="nil"/>
          <w:left w:val="nil"/>
          <w:bottom w:val="nil"/>
          <w:right w:val="nil"/>
          <w:between w:val="nil"/>
        </w:pBdr>
        <w:spacing w:before="0"/>
        <w:rPr>
          <w:b/>
          <w:noProof/>
        </w:rPr>
      </w:pPr>
      <w:r w:rsidRPr="002E599E">
        <w:rPr>
          <w:b/>
          <w:noProof/>
        </w:rPr>
        <w:t>Protoboard</w:t>
      </w: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  <w:r>
        <w:rPr>
          <w:noProof/>
        </w:rPr>
        <w:t xml:space="preserve">Uma placa Protoboard é um grande facilitador na montagem de componentes com componentes eletronicos, é uma forma simples e de baixo custo de montar um circuito eletronico apenas conectando cabos e componentes em suas entradas. </w:t>
      </w:r>
    </w:p>
    <w:p w:rsidR="002E599E" w:rsidRDefault="001736D8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  <w:r>
        <w:rPr>
          <w:noProof/>
        </w:rPr>
        <w:drawing>
          <wp:anchor distT="0" distB="0" distL="114300" distR="114300" simplePos="0" relativeHeight="251662336" behindDoc="0" locked="0" layoutInCell="1" allowOverlap="1">
            <wp:simplePos x="0" y="0"/>
            <wp:positionH relativeFrom="margin">
              <wp:align>center</wp:align>
            </wp:positionH>
            <wp:positionV relativeFrom="paragraph">
              <wp:posOffset>129540</wp:posOffset>
            </wp:positionV>
            <wp:extent cx="2571750" cy="2087245"/>
            <wp:effectExtent l="0" t="0" r="0" b="8255"/>
            <wp:wrapSquare wrapText="bothSides"/>
            <wp:docPr id="39" name="Imagem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71750" cy="20872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1736D8" w:rsidRDefault="001736D8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1736D8" w:rsidRDefault="001736D8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1736D8" w:rsidRDefault="001736D8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1736D8" w:rsidRDefault="001736D8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1736D8" w:rsidRDefault="001736D8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1736D8" w:rsidRDefault="001736D8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rPr>
          <w:noProof/>
        </w:rPr>
      </w:pPr>
    </w:p>
    <w:p w:rsidR="001736D8" w:rsidRPr="001736D8" w:rsidRDefault="001736D8" w:rsidP="001736D8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jc w:val="center"/>
        <w:rPr>
          <w:rFonts w:ascii="Helvetica" w:hAnsi="Helvetica" w:cs="Helvetica"/>
          <w:b/>
          <w:noProof/>
          <w:sz w:val="20"/>
          <w:szCs w:val="20"/>
        </w:rPr>
      </w:pPr>
      <w:r w:rsidRPr="001736D8">
        <w:rPr>
          <w:rFonts w:ascii="Helvetica" w:hAnsi="Helvetica" w:cs="Helvetica"/>
          <w:b/>
          <w:noProof/>
          <w:sz w:val="20"/>
          <w:szCs w:val="20"/>
        </w:rPr>
        <w:t>Figura 4. Protoboard</w:t>
      </w:r>
    </w:p>
    <w:p w:rsidR="002E599E" w:rsidRDefault="002E599E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1736D8" w:rsidRDefault="001736D8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1736D8" w:rsidRDefault="001736D8" w:rsidP="001736D8">
      <w:pPr>
        <w:pStyle w:val="PargrafodaLista"/>
        <w:numPr>
          <w:ilvl w:val="0"/>
          <w:numId w:val="26"/>
        </w:numPr>
        <w:pBdr>
          <w:top w:val="nil"/>
          <w:left w:val="nil"/>
          <w:bottom w:val="nil"/>
          <w:right w:val="nil"/>
          <w:between w:val="nil"/>
        </w:pBdr>
        <w:spacing w:before="0"/>
        <w:rPr>
          <w:b/>
        </w:rPr>
      </w:pPr>
      <w:r w:rsidRPr="001736D8">
        <w:rPr>
          <w:b/>
        </w:rPr>
        <w:t>Buzzer</w:t>
      </w:r>
    </w:p>
    <w:p w:rsidR="001736D8" w:rsidRDefault="001736D8" w:rsidP="001736D8">
      <w:pPr>
        <w:pBdr>
          <w:top w:val="nil"/>
          <w:left w:val="nil"/>
          <w:bottom w:val="nil"/>
          <w:right w:val="nil"/>
          <w:between w:val="nil"/>
        </w:pBdr>
        <w:spacing w:before="0"/>
        <w:rPr>
          <w:b/>
        </w:rPr>
      </w:pPr>
    </w:p>
    <w:p w:rsidR="001736D8" w:rsidRDefault="001736D8" w:rsidP="001736D8">
      <w:pPr>
        <w:pBdr>
          <w:top w:val="nil"/>
          <w:left w:val="nil"/>
          <w:bottom w:val="nil"/>
          <w:right w:val="nil"/>
          <w:between w:val="nil"/>
        </w:pBdr>
        <w:spacing w:before="0"/>
        <w:ind w:left="840"/>
      </w:pPr>
      <w:r w:rsidRPr="001736D8">
        <w:t xml:space="preserve">O buzzer é um dispositivo sonoro, que sera usado como alarme para alertar os ocupantes do ambiente que naquele local a presença de gás está acima do permitido. </w:t>
      </w:r>
    </w:p>
    <w:p w:rsidR="001736D8" w:rsidRDefault="001736D8" w:rsidP="001736D8">
      <w:pPr>
        <w:pBdr>
          <w:top w:val="nil"/>
          <w:left w:val="nil"/>
          <w:bottom w:val="nil"/>
          <w:right w:val="nil"/>
          <w:between w:val="nil"/>
        </w:pBdr>
        <w:spacing w:before="0"/>
        <w:ind w:left="840"/>
      </w:pPr>
    </w:p>
    <w:p w:rsidR="00405275" w:rsidRDefault="00405275" w:rsidP="001736D8">
      <w:pPr>
        <w:pBdr>
          <w:top w:val="nil"/>
          <w:left w:val="nil"/>
          <w:bottom w:val="nil"/>
          <w:right w:val="nil"/>
          <w:between w:val="nil"/>
        </w:pBdr>
        <w:spacing w:before="0"/>
        <w:ind w:left="840"/>
      </w:pPr>
    </w:p>
    <w:p w:rsidR="001736D8" w:rsidRPr="001736D8" w:rsidRDefault="00405275" w:rsidP="001736D8">
      <w:pPr>
        <w:pBdr>
          <w:top w:val="nil"/>
          <w:left w:val="nil"/>
          <w:bottom w:val="nil"/>
          <w:right w:val="nil"/>
          <w:between w:val="nil"/>
        </w:pBdr>
        <w:spacing w:before="0"/>
        <w:ind w:left="840"/>
      </w:pPr>
      <w:r>
        <w:rPr>
          <w:noProof/>
        </w:rPr>
        <w:drawing>
          <wp:anchor distT="0" distB="0" distL="114300" distR="114300" simplePos="0" relativeHeight="251663360" behindDoc="0" locked="0" layoutInCell="1" allowOverlap="1">
            <wp:simplePos x="0" y="0"/>
            <wp:positionH relativeFrom="margin">
              <wp:align>center</wp:align>
            </wp:positionH>
            <wp:positionV relativeFrom="paragraph">
              <wp:posOffset>8890</wp:posOffset>
            </wp:positionV>
            <wp:extent cx="1428750" cy="1239520"/>
            <wp:effectExtent l="0" t="0" r="0" b="0"/>
            <wp:wrapSquare wrapText="bothSides"/>
            <wp:docPr id="41" name="Imagem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28750" cy="12395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1736D8" w:rsidRDefault="001736D8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1736D8" w:rsidRDefault="001736D8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1736D8" w:rsidRDefault="001736D8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1736D8" w:rsidRDefault="001736D8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405275" w:rsidRDefault="00405275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405275" w:rsidRDefault="00405275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405275" w:rsidRDefault="00405275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405275" w:rsidRPr="00405275" w:rsidRDefault="00405275" w:rsidP="00405275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  <w:jc w:val="center"/>
        <w:rPr>
          <w:rFonts w:ascii="Helvetica" w:hAnsi="Helvetica" w:cs="Helvetica"/>
          <w:b/>
          <w:sz w:val="20"/>
          <w:szCs w:val="20"/>
        </w:rPr>
      </w:pPr>
      <w:r w:rsidRPr="00405275">
        <w:rPr>
          <w:rFonts w:ascii="Helvetica" w:hAnsi="Helvetica" w:cs="Helvetica"/>
          <w:b/>
          <w:sz w:val="20"/>
          <w:szCs w:val="20"/>
        </w:rPr>
        <w:t>Figura 5. Buzzer</w:t>
      </w:r>
    </w:p>
    <w:p w:rsidR="00405275" w:rsidRDefault="00405275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405275" w:rsidRDefault="00405275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405275" w:rsidRDefault="00405275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405275" w:rsidRDefault="00405275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405275" w:rsidRDefault="00405275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405275" w:rsidRDefault="00405275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405275" w:rsidRPr="002E599E" w:rsidRDefault="00405275" w:rsidP="002E599E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405275" w:rsidRPr="00405275" w:rsidRDefault="00405275" w:rsidP="00405275">
      <w:pPr>
        <w:pStyle w:val="PargrafodaLista"/>
        <w:numPr>
          <w:ilvl w:val="0"/>
          <w:numId w:val="24"/>
        </w:numPr>
        <w:pBdr>
          <w:top w:val="nil"/>
          <w:left w:val="nil"/>
          <w:bottom w:val="nil"/>
          <w:right w:val="nil"/>
          <w:between w:val="nil"/>
        </w:pBdr>
        <w:spacing w:before="0"/>
        <w:rPr>
          <w:vanish/>
          <w:color w:val="000000"/>
        </w:rPr>
      </w:pPr>
    </w:p>
    <w:p w:rsidR="00405275" w:rsidRPr="00405275" w:rsidRDefault="00405275" w:rsidP="00405275">
      <w:pPr>
        <w:pStyle w:val="PargrafodaLista"/>
        <w:numPr>
          <w:ilvl w:val="0"/>
          <w:numId w:val="24"/>
        </w:numPr>
        <w:pBdr>
          <w:top w:val="nil"/>
          <w:left w:val="nil"/>
          <w:bottom w:val="nil"/>
          <w:right w:val="nil"/>
          <w:between w:val="nil"/>
        </w:pBdr>
        <w:spacing w:before="0"/>
        <w:rPr>
          <w:vanish/>
          <w:color w:val="000000"/>
        </w:rPr>
      </w:pPr>
    </w:p>
    <w:p w:rsidR="00405275" w:rsidRPr="00405275" w:rsidRDefault="00405275" w:rsidP="00405275">
      <w:pPr>
        <w:pStyle w:val="PargrafodaLista"/>
        <w:numPr>
          <w:ilvl w:val="0"/>
          <w:numId w:val="24"/>
        </w:numPr>
        <w:pBdr>
          <w:top w:val="nil"/>
          <w:left w:val="nil"/>
          <w:bottom w:val="nil"/>
          <w:right w:val="nil"/>
          <w:between w:val="nil"/>
        </w:pBdr>
        <w:spacing w:before="0"/>
        <w:rPr>
          <w:vanish/>
          <w:color w:val="000000"/>
        </w:rPr>
      </w:pPr>
    </w:p>
    <w:p w:rsidR="00405275" w:rsidRPr="00405275" w:rsidRDefault="00405275" w:rsidP="00405275">
      <w:pPr>
        <w:pStyle w:val="PargrafodaLista"/>
        <w:numPr>
          <w:ilvl w:val="0"/>
          <w:numId w:val="24"/>
        </w:numPr>
        <w:pBdr>
          <w:top w:val="nil"/>
          <w:left w:val="nil"/>
          <w:bottom w:val="nil"/>
          <w:right w:val="nil"/>
          <w:between w:val="nil"/>
        </w:pBdr>
        <w:spacing w:before="0"/>
      </w:pPr>
      <w:r w:rsidRPr="00405275">
        <w:rPr>
          <w:b/>
          <w:color w:val="000000"/>
        </w:rPr>
        <w:t>Aplicativo MQTT Dash</w:t>
      </w:r>
      <w:r>
        <w:rPr>
          <w:color w:val="000000"/>
        </w:rPr>
        <w:t xml:space="preserve"> </w:t>
      </w:r>
    </w:p>
    <w:p w:rsidR="00405275" w:rsidRDefault="00405275" w:rsidP="00405275">
      <w:pPr>
        <w:pStyle w:val="PargrafodaLista"/>
        <w:pBdr>
          <w:top w:val="nil"/>
          <w:left w:val="nil"/>
          <w:bottom w:val="nil"/>
          <w:right w:val="nil"/>
          <w:between w:val="nil"/>
        </w:pBdr>
        <w:spacing w:before="0"/>
        <w:rPr>
          <w:color w:val="000000"/>
        </w:rPr>
      </w:pPr>
    </w:p>
    <w:p w:rsidR="00BD51D9" w:rsidRDefault="00405275" w:rsidP="00405275">
      <w:pPr>
        <w:pStyle w:val="PargrafodaLista"/>
        <w:pBdr>
          <w:top w:val="nil"/>
          <w:left w:val="nil"/>
          <w:bottom w:val="nil"/>
          <w:right w:val="nil"/>
          <w:between w:val="nil"/>
        </w:pBdr>
        <w:spacing w:before="0"/>
        <w:rPr>
          <w:color w:val="000000"/>
        </w:rPr>
      </w:pPr>
      <w:r>
        <w:rPr>
          <w:color w:val="000000"/>
        </w:rPr>
        <w:t xml:space="preserve">Aplicativo utilizado no projeto para apresentar as respostas do sistema. </w:t>
      </w:r>
    </w:p>
    <w:p w:rsidR="00405275" w:rsidRPr="00405275" w:rsidRDefault="00405275" w:rsidP="00405275">
      <w:pPr>
        <w:pStyle w:val="PargrafodaLista"/>
        <w:pBdr>
          <w:top w:val="nil"/>
          <w:left w:val="nil"/>
          <w:bottom w:val="nil"/>
          <w:right w:val="nil"/>
          <w:between w:val="nil"/>
        </w:pBdr>
        <w:spacing w:before="0"/>
      </w:pPr>
    </w:p>
    <w:p w:rsidR="00405275" w:rsidRDefault="00405275" w:rsidP="00405275">
      <w:pPr>
        <w:pBdr>
          <w:top w:val="nil"/>
          <w:left w:val="nil"/>
          <w:bottom w:val="nil"/>
          <w:right w:val="nil"/>
          <w:between w:val="nil"/>
        </w:pBdr>
        <w:spacing w:before="0"/>
      </w:pPr>
    </w:p>
    <w:p w:rsidR="00405275" w:rsidRPr="00405275" w:rsidRDefault="00405275" w:rsidP="00405275">
      <w:pPr>
        <w:pStyle w:val="PargrafodaLista"/>
        <w:numPr>
          <w:ilvl w:val="0"/>
          <w:numId w:val="24"/>
        </w:numPr>
        <w:pBdr>
          <w:top w:val="nil"/>
          <w:left w:val="nil"/>
          <w:bottom w:val="nil"/>
          <w:right w:val="nil"/>
          <w:between w:val="nil"/>
        </w:pBdr>
        <w:spacing w:before="0"/>
        <w:rPr>
          <w:b/>
        </w:rPr>
      </w:pPr>
      <w:r w:rsidRPr="00405275">
        <w:rPr>
          <w:b/>
          <w:color w:val="000000"/>
        </w:rPr>
        <w:t xml:space="preserve">Broker CloudMQTT </w:t>
      </w:r>
    </w:p>
    <w:p w:rsidR="00405275" w:rsidRDefault="00405275" w:rsidP="00405275">
      <w:pPr>
        <w:pStyle w:val="PargrafodaLista"/>
        <w:pBdr>
          <w:top w:val="nil"/>
          <w:left w:val="nil"/>
          <w:bottom w:val="nil"/>
          <w:right w:val="nil"/>
          <w:between w:val="nil"/>
        </w:pBdr>
        <w:spacing w:before="0"/>
        <w:rPr>
          <w:color w:val="000000"/>
        </w:rPr>
      </w:pPr>
    </w:p>
    <w:p w:rsidR="00BD51D9" w:rsidRDefault="00031223" w:rsidP="00405275">
      <w:pPr>
        <w:pStyle w:val="PargrafodaLista"/>
        <w:pBdr>
          <w:top w:val="nil"/>
          <w:left w:val="nil"/>
          <w:bottom w:val="nil"/>
          <w:right w:val="nil"/>
          <w:between w:val="nil"/>
        </w:pBdr>
        <w:spacing w:before="0"/>
        <w:rPr>
          <w:color w:val="000000"/>
        </w:rPr>
      </w:pPr>
      <w:r w:rsidRPr="00405275">
        <w:rPr>
          <w:color w:val="000000"/>
        </w:rPr>
        <w:t>Atua como um intermediário passivo que transporta a comunicação de dados.</w:t>
      </w:r>
    </w:p>
    <w:p w:rsidR="00405275" w:rsidRDefault="00405275" w:rsidP="00405275">
      <w:pPr>
        <w:pStyle w:val="PargrafodaLista"/>
        <w:pBdr>
          <w:top w:val="nil"/>
          <w:left w:val="nil"/>
          <w:bottom w:val="nil"/>
          <w:right w:val="nil"/>
          <w:between w:val="nil"/>
        </w:pBdr>
        <w:spacing w:before="0"/>
      </w:pPr>
    </w:p>
    <w:p w:rsidR="00BD51D9" w:rsidRDefault="00B550E9">
      <w:pPr>
        <w:keepNext/>
        <w:pBdr>
          <w:top w:val="nil"/>
          <w:left w:val="nil"/>
          <w:bottom w:val="nil"/>
          <w:right w:val="nil"/>
          <w:between w:val="nil"/>
        </w:pBdr>
        <w:spacing w:before="240"/>
        <w:jc w:val="left"/>
        <w:rPr>
          <w:b/>
          <w:color w:val="000000"/>
          <w:sz w:val="26"/>
          <w:szCs w:val="26"/>
        </w:rPr>
      </w:pPr>
      <w:r>
        <w:rPr>
          <w:b/>
          <w:color w:val="000000"/>
          <w:sz w:val="26"/>
          <w:szCs w:val="26"/>
        </w:rPr>
        <w:t xml:space="preserve">     </w:t>
      </w:r>
      <w:r w:rsidR="00031223">
        <w:rPr>
          <w:b/>
          <w:color w:val="000000"/>
          <w:sz w:val="26"/>
          <w:szCs w:val="26"/>
        </w:rPr>
        <w:t xml:space="preserve">3. Seções </w:t>
      </w:r>
    </w:p>
    <w:p w:rsidR="00BD51D9" w:rsidRDefault="00B550E9">
      <w:pPr>
        <w:keepNext/>
        <w:pBdr>
          <w:top w:val="nil"/>
          <w:left w:val="nil"/>
          <w:bottom w:val="nil"/>
          <w:right w:val="nil"/>
          <w:between w:val="nil"/>
        </w:pBdr>
        <w:spacing w:before="240"/>
        <w:jc w:val="left"/>
        <w:rPr>
          <w:b/>
          <w:color w:val="000000"/>
        </w:rPr>
      </w:pPr>
      <w:bookmarkStart w:id="0" w:name="_gjdgxs" w:colFirst="0" w:colLast="0"/>
      <w:bookmarkEnd w:id="0"/>
      <w:r>
        <w:rPr>
          <w:b/>
          <w:color w:val="000000"/>
        </w:rPr>
        <w:t xml:space="preserve">     </w:t>
      </w:r>
      <w:r w:rsidR="00031223">
        <w:rPr>
          <w:b/>
          <w:color w:val="000000"/>
        </w:rPr>
        <w:t>3.1. Conceito</w:t>
      </w:r>
    </w:p>
    <w:p w:rsidR="00BD51D9" w:rsidRDefault="00031223" w:rsidP="00B550E9">
      <w:pPr>
        <w:ind w:left="720"/>
      </w:pPr>
      <w:r>
        <w:t xml:space="preserve">A Domótica termo usado na “Robótica”, é definida como integração dos mecanismos automáticos em um espaço, simplificando o cotidiano das pessoas, satisfazendo necessidades de comunicação, de conforto e segurança. O termo surgiu (com os primeiros edifícios, nos anos 80 na França) quando pretendia-se controlar a iluminação, climatização, a segurança, interligando esses elementos. </w:t>
      </w:r>
    </w:p>
    <w:p w:rsidR="00BD51D9" w:rsidRDefault="00031223" w:rsidP="00B550E9">
      <w:pPr>
        <w:ind w:left="720"/>
      </w:pPr>
      <w:r>
        <w:t>Atualmente, a ideia base é a mesma, a diferença é o contexto para o qual o sistema está sendo projetado, já não um contexto militar ou industrial, mas doméstico. Apesar de ainda ser pouco conhecida e divulgada, mas pelo conforto e comodidade que pode proporcionar, a domótica veem atraindo muitos adeptos.</w:t>
      </w:r>
    </w:p>
    <w:p w:rsidR="00BD51D9" w:rsidRDefault="00031223" w:rsidP="00B550E9">
      <w:pPr>
        <w:ind w:left="720"/>
      </w:pPr>
      <w:r>
        <w:t xml:space="preserve">Sendo assim, essa vertente da robótica estuda e disponibiliza o uso de dispositivos para </w:t>
      </w:r>
      <w:r w:rsidR="007F49F6">
        <w:t>detectar tipos de gases presentes no local e informar para o usuário sobre eles</w:t>
      </w:r>
      <w:r w:rsidR="009760EE">
        <w:t xml:space="preserve"> (Adami, 2018)</w:t>
      </w:r>
      <w:r w:rsidR="007F49F6">
        <w:t>.</w:t>
      </w:r>
    </w:p>
    <w:p w:rsidR="00BD51D9" w:rsidRDefault="00B550E9">
      <w:pPr>
        <w:keepNext/>
        <w:pBdr>
          <w:top w:val="nil"/>
          <w:left w:val="nil"/>
          <w:bottom w:val="nil"/>
          <w:right w:val="nil"/>
          <w:between w:val="nil"/>
        </w:pBdr>
        <w:spacing w:before="240"/>
        <w:jc w:val="left"/>
        <w:rPr>
          <w:b/>
          <w:color w:val="000000"/>
        </w:rPr>
      </w:pPr>
      <w:r>
        <w:rPr>
          <w:b/>
          <w:color w:val="000000"/>
        </w:rPr>
        <w:t xml:space="preserve">      </w:t>
      </w:r>
      <w:r w:rsidR="00031223">
        <w:rPr>
          <w:b/>
          <w:color w:val="000000"/>
        </w:rPr>
        <w:t>3.2. Aplicação</w:t>
      </w:r>
    </w:p>
    <w:p w:rsidR="00BD51D9" w:rsidRDefault="00031223" w:rsidP="00B550E9">
      <w:pPr>
        <w:ind w:left="720"/>
      </w:pPr>
      <w:r>
        <w:t xml:space="preserve">Inicialmente foi definida a lógica a ser aplicada </w:t>
      </w:r>
      <w:r w:rsidR="00C570C2">
        <w:t>no</w:t>
      </w:r>
      <w:r>
        <w:t xml:space="preserve"> </w:t>
      </w:r>
      <w:r w:rsidR="00C570C2">
        <w:t>Detector de Gases</w:t>
      </w:r>
      <w:r>
        <w:t xml:space="preserve">, de forma a possibilitar a visualização e entendimento de como ela deveria funcionar. A partir disso, foi elaborado um fluxograma de operação </w:t>
      </w:r>
      <w:r w:rsidR="009760EE">
        <w:t>do Detector de Gases</w:t>
      </w:r>
      <w:r>
        <w:t>.</w:t>
      </w:r>
    </w:p>
    <w:p w:rsidR="009760EE" w:rsidRDefault="009760EE"/>
    <w:p w:rsidR="009760EE" w:rsidRDefault="009760EE"/>
    <w:p w:rsidR="00BD51D9" w:rsidRDefault="00BD51D9"/>
    <w:p w:rsidR="00BD51D9" w:rsidRDefault="00BD51D9"/>
    <w:p w:rsidR="00BD51D9" w:rsidRDefault="00BD51D9"/>
    <w:p w:rsidR="00BD51D9" w:rsidRDefault="00BD51D9"/>
    <w:p w:rsidR="009760EE" w:rsidRDefault="009760EE">
      <w:r>
        <w:rPr>
          <w:noProof/>
        </w:rPr>
        <w:lastRenderedPageBreak/>
        <w:drawing>
          <wp:anchor distT="0" distB="0" distL="114300" distR="114300" simplePos="0" relativeHeight="251664384" behindDoc="0" locked="0" layoutInCell="1" allowOverlap="1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3299460" cy="5924550"/>
            <wp:effectExtent l="0" t="0" r="0" b="0"/>
            <wp:wrapSquare wrapText="bothSides"/>
            <wp:docPr id="42" name="Imagem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IMG-20200622-WA0045.jp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99460" cy="59245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Default="009760EE"/>
    <w:p w:rsidR="009760EE" w:rsidRPr="00E44075" w:rsidRDefault="009760EE" w:rsidP="009760EE">
      <w:pPr>
        <w:jc w:val="center"/>
        <w:rPr>
          <w:rFonts w:ascii="Helvetica" w:hAnsi="Helvetica" w:cs="Helvetica"/>
          <w:b/>
          <w:sz w:val="20"/>
          <w:szCs w:val="20"/>
        </w:rPr>
      </w:pPr>
      <w:r w:rsidRPr="00E44075">
        <w:rPr>
          <w:rFonts w:ascii="Helvetica" w:hAnsi="Helvetica" w:cs="Helvetica"/>
          <w:b/>
          <w:sz w:val="20"/>
          <w:szCs w:val="20"/>
        </w:rPr>
        <w:t>Figura 6. Fluxograma</w:t>
      </w:r>
    </w:p>
    <w:p w:rsidR="009760EE" w:rsidRDefault="009760EE"/>
    <w:p w:rsidR="00BD51D9" w:rsidRDefault="00031223" w:rsidP="001F62BA">
      <w:pPr>
        <w:keepNext/>
        <w:pBdr>
          <w:top w:val="nil"/>
          <w:left w:val="nil"/>
          <w:bottom w:val="nil"/>
          <w:right w:val="nil"/>
          <w:between w:val="nil"/>
        </w:pBdr>
        <w:spacing w:before="240"/>
        <w:ind w:left="720"/>
      </w:pPr>
      <w:r>
        <w:rPr>
          <w:color w:val="000000"/>
        </w:rPr>
        <w:t>Após a definição da lógica</w:t>
      </w:r>
      <w:r>
        <w:rPr>
          <w:b/>
          <w:color w:val="000000"/>
        </w:rPr>
        <w:t xml:space="preserve">, </w:t>
      </w:r>
      <w:r>
        <w:rPr>
          <w:color w:val="000000"/>
        </w:rPr>
        <w:t>foi construído</w:t>
      </w:r>
      <w:r>
        <w:rPr>
          <w:b/>
          <w:color w:val="000000"/>
        </w:rPr>
        <w:t xml:space="preserve"> </w:t>
      </w:r>
      <w:r>
        <w:t xml:space="preserve">o esqueleto físico </w:t>
      </w:r>
      <w:r w:rsidR="009760EE">
        <w:t>do Detector de Gases</w:t>
      </w:r>
      <w:r>
        <w:t xml:space="preserve">, no qual foram interligados todos os seguintes componentes: </w:t>
      </w:r>
    </w:p>
    <w:p w:rsidR="00BD51D9" w:rsidRDefault="009760EE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</w:pPr>
      <w:r>
        <w:rPr>
          <w:color w:val="000000"/>
        </w:rPr>
        <w:t>NodeMCU esp8622</w:t>
      </w:r>
      <w:r w:rsidR="00031223">
        <w:rPr>
          <w:color w:val="000000"/>
        </w:rPr>
        <w:t>;</w:t>
      </w:r>
    </w:p>
    <w:p w:rsidR="00BD51D9" w:rsidRDefault="00031223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before="0"/>
      </w:pPr>
      <w:r>
        <w:rPr>
          <w:color w:val="000000"/>
        </w:rPr>
        <w:t>Cabo USB;</w:t>
      </w:r>
    </w:p>
    <w:p w:rsidR="00BD51D9" w:rsidRPr="007904FE" w:rsidRDefault="009760EE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before="0"/>
      </w:pPr>
      <w:r>
        <w:rPr>
          <w:color w:val="000000"/>
        </w:rPr>
        <w:t>Jumpers Machos e Fêmeas</w:t>
      </w:r>
      <w:r w:rsidR="00031223">
        <w:rPr>
          <w:color w:val="000000"/>
        </w:rPr>
        <w:t>;</w:t>
      </w:r>
    </w:p>
    <w:p w:rsidR="007904FE" w:rsidRPr="007904FE" w:rsidRDefault="007904FE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before="0"/>
      </w:pPr>
      <w:r w:rsidRPr="00391B42">
        <w:rPr>
          <w:lang w:val="pt"/>
        </w:rPr>
        <w:t>Modulo MQ 135</w:t>
      </w:r>
      <w:r>
        <w:rPr>
          <w:lang w:val="pt"/>
        </w:rPr>
        <w:t>;</w:t>
      </w:r>
    </w:p>
    <w:p w:rsidR="00BD51D9" w:rsidRDefault="00BD51D9"/>
    <w:p w:rsidR="00BD51D9" w:rsidRDefault="00E44075">
      <w:pPr>
        <w:keepNext/>
        <w:jc w:val="center"/>
      </w:pPr>
      <w:r>
        <w:rPr>
          <w:noProof/>
        </w:rPr>
        <w:lastRenderedPageBreak/>
        <w:drawing>
          <wp:anchor distT="0" distB="0" distL="114300" distR="114300" simplePos="0" relativeHeight="251665408" behindDoc="0" locked="0" layoutInCell="1" allowOverlap="1">
            <wp:simplePos x="0" y="0"/>
            <wp:positionH relativeFrom="margin">
              <wp:align>left</wp:align>
            </wp:positionH>
            <wp:positionV relativeFrom="paragraph">
              <wp:posOffset>200025</wp:posOffset>
            </wp:positionV>
            <wp:extent cx="5400675" cy="4050665"/>
            <wp:effectExtent l="0" t="0" r="9525" b="6985"/>
            <wp:wrapSquare wrapText="bothSides"/>
            <wp:docPr id="43" name="Imagem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esqueleto.jp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675" cy="405066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BD51D9" w:rsidRPr="00E44075" w:rsidRDefault="00031223">
      <w:pPr>
        <w:pBdr>
          <w:top w:val="nil"/>
          <w:left w:val="nil"/>
          <w:bottom w:val="nil"/>
          <w:right w:val="nil"/>
          <w:between w:val="nil"/>
        </w:pBdr>
        <w:spacing w:after="120"/>
        <w:ind w:left="454" w:right="454"/>
        <w:jc w:val="center"/>
        <w:rPr>
          <w:rFonts w:ascii="Helvetica" w:eastAsia="Helvetica Neue" w:hAnsi="Helvetica" w:cs="Helvetica"/>
          <w:b/>
          <w:color w:val="000000"/>
          <w:sz w:val="20"/>
          <w:szCs w:val="20"/>
        </w:rPr>
      </w:pPr>
      <w:r w:rsidRPr="00E44075">
        <w:rPr>
          <w:rFonts w:ascii="Helvetica" w:eastAsia="Helvetica Neue" w:hAnsi="Helvetica" w:cs="Helvetica"/>
          <w:b/>
          <w:color w:val="000000"/>
          <w:sz w:val="20"/>
          <w:szCs w:val="20"/>
        </w:rPr>
        <w:t xml:space="preserve">Figura </w:t>
      </w:r>
      <w:r w:rsidR="00E44075">
        <w:rPr>
          <w:rFonts w:ascii="Helvetica" w:eastAsia="Helvetica Neue" w:hAnsi="Helvetica" w:cs="Helvetica"/>
          <w:b/>
          <w:color w:val="000000"/>
          <w:sz w:val="20"/>
          <w:szCs w:val="20"/>
        </w:rPr>
        <w:t>7</w:t>
      </w:r>
      <w:r w:rsidR="00877AFA" w:rsidRPr="00E44075">
        <w:rPr>
          <w:rFonts w:ascii="Helvetica" w:eastAsia="Helvetica Neue" w:hAnsi="Helvetica" w:cs="Helvetica"/>
          <w:b/>
          <w:color w:val="000000"/>
          <w:sz w:val="20"/>
          <w:szCs w:val="20"/>
        </w:rPr>
        <w:t>. Esqueleto</w:t>
      </w:r>
      <w:r w:rsidRPr="00E44075">
        <w:rPr>
          <w:rFonts w:ascii="Helvetica" w:eastAsia="Helvetica Neue" w:hAnsi="Helvetica" w:cs="Helvetica"/>
          <w:b/>
          <w:color w:val="000000"/>
          <w:sz w:val="20"/>
          <w:szCs w:val="20"/>
        </w:rPr>
        <w:t xml:space="preserve"> elétrico da </w:t>
      </w:r>
      <w:r w:rsidR="00877AFA" w:rsidRPr="00E44075">
        <w:rPr>
          <w:rFonts w:ascii="Helvetica" w:eastAsia="Helvetica Neue" w:hAnsi="Helvetica" w:cs="Helvetica"/>
          <w:b/>
          <w:color w:val="000000"/>
          <w:sz w:val="20"/>
          <w:szCs w:val="20"/>
        </w:rPr>
        <w:t xml:space="preserve">Detector De </w:t>
      </w:r>
      <w:r w:rsidR="00E44075" w:rsidRPr="00E44075">
        <w:rPr>
          <w:rFonts w:ascii="Helvetica" w:eastAsia="Helvetica Neue" w:hAnsi="Helvetica" w:cs="Helvetica"/>
          <w:b/>
          <w:color w:val="000000"/>
          <w:sz w:val="20"/>
          <w:szCs w:val="20"/>
        </w:rPr>
        <w:t>Gás</w:t>
      </w:r>
    </w:p>
    <w:p w:rsidR="00E44075" w:rsidRDefault="00E44075">
      <w:pPr>
        <w:pBdr>
          <w:top w:val="nil"/>
          <w:left w:val="nil"/>
          <w:bottom w:val="nil"/>
          <w:right w:val="nil"/>
          <w:between w:val="nil"/>
        </w:pBdr>
        <w:spacing w:after="120"/>
        <w:ind w:left="454" w:right="454"/>
        <w:jc w:val="center"/>
        <w:rPr>
          <w:rFonts w:ascii="Helvetica Neue" w:eastAsia="Helvetica Neue" w:hAnsi="Helvetica Neue" w:cs="Helvetica Neue"/>
          <w:b/>
          <w:color w:val="000000"/>
          <w:sz w:val="20"/>
          <w:szCs w:val="20"/>
        </w:rPr>
      </w:pPr>
    </w:p>
    <w:p w:rsidR="00E44075" w:rsidRDefault="00E44075">
      <w:pPr>
        <w:pBdr>
          <w:top w:val="nil"/>
          <w:left w:val="nil"/>
          <w:bottom w:val="nil"/>
          <w:right w:val="nil"/>
          <w:between w:val="nil"/>
        </w:pBdr>
        <w:spacing w:after="120"/>
        <w:ind w:left="454" w:right="454"/>
        <w:jc w:val="center"/>
        <w:rPr>
          <w:rFonts w:ascii="Helvetica Neue" w:eastAsia="Helvetica Neue" w:hAnsi="Helvetica Neue" w:cs="Helvetica Neue"/>
          <w:b/>
          <w:color w:val="000000"/>
          <w:sz w:val="20"/>
          <w:szCs w:val="20"/>
        </w:rPr>
      </w:pPr>
    </w:p>
    <w:p w:rsidR="00BD51D9" w:rsidRDefault="00031223" w:rsidP="001F62BA">
      <w:pPr>
        <w:ind w:left="720"/>
      </w:pPr>
      <w:r>
        <w:t>Para efetuar a conexão e possibilitar o envio de comandos pelo celular fo</w:t>
      </w:r>
      <w:r w:rsidR="00E44075">
        <w:t>i utilizado o aplicativo MQTT Dash</w:t>
      </w:r>
      <w:r>
        <w:t xml:space="preserve"> e para transportar a comunicação foi utilizado o broker de mensagens CloudMQTT, e a partir disso, foi possível disponibilizar o</w:t>
      </w:r>
      <w:r w:rsidR="00E44075">
        <w:t xml:space="preserve"> controle e os dados</w:t>
      </w:r>
      <w:r>
        <w:t>.</w:t>
      </w:r>
    </w:p>
    <w:p w:rsidR="00BD51D9" w:rsidRDefault="00031223" w:rsidP="001F62BA">
      <w:pPr>
        <w:ind w:left="720"/>
      </w:pPr>
      <w:r>
        <w:t xml:space="preserve">Para enviar as informações extraídas pelos sensores, será utilizado o protocolo </w:t>
      </w:r>
      <w:r w:rsidR="001F62BA">
        <w:t>MQTT (</w:t>
      </w:r>
      <w:r>
        <w:rPr>
          <w:i/>
        </w:rPr>
        <w:t>Message Queuing Telemetry Transport</w:t>
      </w:r>
      <w:r>
        <w:t>) um protocolo de mensagens entre m</w:t>
      </w:r>
      <w:r w:rsidR="00E44075">
        <w:t xml:space="preserve">áquinas. E </w:t>
      </w:r>
      <w:r w:rsidR="001F62BA">
        <w:t xml:space="preserve">   </w:t>
      </w:r>
      <w:r w:rsidR="00E44075">
        <w:t>de forma resumida</w:t>
      </w:r>
      <w:r>
        <w:t>, o processo realizado será da seguinte forma:</w:t>
      </w:r>
    </w:p>
    <w:p w:rsidR="00BD51D9" w:rsidRDefault="00031223">
      <w:pPr>
        <w:numPr>
          <w:ilvl w:val="0"/>
          <w:numId w:val="5"/>
        </w:numPr>
        <w:pBdr>
          <w:top w:val="nil"/>
          <w:left w:val="nil"/>
          <w:bottom w:val="nil"/>
          <w:right w:val="nil"/>
          <w:between w:val="nil"/>
        </w:pBdr>
      </w:pPr>
      <w:r>
        <w:rPr>
          <w:color w:val="000000"/>
        </w:rPr>
        <w:t>A mensagem é enviada ao broker (Elemento responsável por gerir as publicações e as subscrições do protocolo MQTT);</w:t>
      </w:r>
    </w:p>
    <w:p w:rsidR="00BD51D9" w:rsidRPr="00B550E9" w:rsidRDefault="00031223">
      <w:pPr>
        <w:numPr>
          <w:ilvl w:val="0"/>
          <w:numId w:val="5"/>
        </w:numPr>
        <w:pBdr>
          <w:top w:val="nil"/>
          <w:left w:val="nil"/>
          <w:bottom w:val="nil"/>
          <w:right w:val="nil"/>
          <w:between w:val="nil"/>
        </w:pBdr>
        <w:spacing w:before="0"/>
      </w:pPr>
      <w:r>
        <w:rPr>
          <w:color w:val="000000"/>
        </w:rPr>
        <w:t>Por meio da base de TCP/IP o aparelho lê as mensagens enviadas e aproveita as que fazem sentido.</w:t>
      </w:r>
    </w:p>
    <w:p w:rsidR="00B550E9" w:rsidRDefault="00B550E9" w:rsidP="00B550E9">
      <w:pPr>
        <w:pBdr>
          <w:top w:val="nil"/>
          <w:left w:val="nil"/>
          <w:bottom w:val="nil"/>
          <w:right w:val="nil"/>
          <w:between w:val="nil"/>
        </w:pBdr>
        <w:spacing w:before="0"/>
      </w:pPr>
    </w:p>
    <w:p w:rsidR="00B550E9" w:rsidRPr="00B550E9" w:rsidRDefault="00B550E9" w:rsidP="00B550E9">
      <w:pPr>
        <w:pBdr>
          <w:top w:val="nil"/>
          <w:left w:val="nil"/>
          <w:bottom w:val="nil"/>
          <w:right w:val="nil"/>
          <w:between w:val="nil"/>
        </w:pBdr>
        <w:spacing w:before="0"/>
      </w:pPr>
    </w:p>
    <w:p w:rsidR="00B550E9" w:rsidRPr="00B550E9" w:rsidRDefault="00B550E9" w:rsidP="00B550E9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B550E9" w:rsidRDefault="00B550E9" w:rsidP="00B550E9">
      <w:pPr>
        <w:pBdr>
          <w:top w:val="nil"/>
          <w:left w:val="nil"/>
          <w:bottom w:val="nil"/>
          <w:right w:val="nil"/>
          <w:between w:val="nil"/>
        </w:pBdr>
        <w:spacing w:before="0"/>
        <w:ind w:left="720"/>
      </w:pPr>
    </w:p>
    <w:p w:rsidR="00E44075" w:rsidRPr="00E44075" w:rsidRDefault="00E44075" w:rsidP="00E44075">
      <w:pPr>
        <w:pStyle w:val="PargrafodaLista"/>
        <w:keepNext/>
        <w:numPr>
          <w:ilvl w:val="0"/>
          <w:numId w:val="31"/>
        </w:numPr>
        <w:rPr>
          <w:b/>
          <w:vanish/>
        </w:rPr>
      </w:pPr>
    </w:p>
    <w:p w:rsidR="00E44075" w:rsidRPr="00E44075" w:rsidRDefault="00E44075" w:rsidP="00E44075">
      <w:pPr>
        <w:pStyle w:val="PargrafodaLista"/>
        <w:keepNext/>
        <w:numPr>
          <w:ilvl w:val="0"/>
          <w:numId w:val="31"/>
        </w:numPr>
        <w:rPr>
          <w:b/>
          <w:vanish/>
        </w:rPr>
      </w:pPr>
    </w:p>
    <w:p w:rsidR="00E44075" w:rsidRPr="00E44075" w:rsidRDefault="00E44075" w:rsidP="00E44075">
      <w:pPr>
        <w:pStyle w:val="PargrafodaLista"/>
        <w:keepNext/>
        <w:numPr>
          <w:ilvl w:val="0"/>
          <w:numId w:val="31"/>
        </w:numPr>
        <w:rPr>
          <w:b/>
          <w:vanish/>
        </w:rPr>
      </w:pPr>
    </w:p>
    <w:p w:rsidR="00BD51D9" w:rsidRPr="00B550E9" w:rsidRDefault="00031223" w:rsidP="00B550E9">
      <w:pPr>
        <w:pStyle w:val="PargrafodaLista"/>
        <w:keepNext/>
        <w:numPr>
          <w:ilvl w:val="0"/>
          <w:numId w:val="31"/>
        </w:numPr>
        <w:rPr>
          <w:b/>
          <w:sz w:val="26"/>
          <w:szCs w:val="26"/>
        </w:rPr>
      </w:pPr>
      <w:r w:rsidRPr="00B550E9">
        <w:rPr>
          <w:b/>
          <w:sz w:val="26"/>
          <w:szCs w:val="26"/>
        </w:rPr>
        <w:t>Conclusão</w:t>
      </w:r>
    </w:p>
    <w:p w:rsidR="00BD51D9" w:rsidRDefault="00B550E9" w:rsidP="00B550E9">
      <w:pPr>
        <w:keepNext/>
        <w:ind w:left="718"/>
      </w:pPr>
      <w:r>
        <w:tab/>
      </w:r>
      <w:r w:rsidR="00031223">
        <w:t>Por fim, pode-se concluir que o projeto desenvolvido (</w:t>
      </w:r>
      <w:r w:rsidR="00C71B15">
        <w:t>Detector de Gases</w:t>
      </w:r>
      <w:r w:rsidR="00031223">
        <w:t xml:space="preserve">) atendeu as especificações idealizadas. Ou seja, o projeto possibilitou </w:t>
      </w:r>
      <w:r w:rsidR="00C71B15">
        <w:t>a detecção de gases</w:t>
      </w:r>
      <w:r w:rsidR="00031223">
        <w:t>, por meio d</w:t>
      </w:r>
      <w:r>
        <w:t>e mensagens enviadas via MQTT Dash e Cloud</w:t>
      </w:r>
      <w:r w:rsidR="00031223">
        <w:t>MQTT, e a partir disso, os dados foram disponibilizados de forma integra e eficiente.</w:t>
      </w:r>
    </w:p>
    <w:p w:rsidR="00B550E9" w:rsidRDefault="00B550E9" w:rsidP="00B550E9">
      <w:pPr>
        <w:keepNext/>
        <w:ind w:left="718"/>
      </w:pPr>
    </w:p>
    <w:p w:rsidR="00B550E9" w:rsidRPr="00B550E9" w:rsidRDefault="00B550E9" w:rsidP="00B550E9">
      <w:pPr>
        <w:pStyle w:val="PargrafodaLista"/>
        <w:keepNext/>
        <w:numPr>
          <w:ilvl w:val="0"/>
          <w:numId w:val="32"/>
        </w:numPr>
        <w:rPr>
          <w:vanish/>
        </w:rPr>
      </w:pPr>
    </w:p>
    <w:p w:rsidR="00B550E9" w:rsidRPr="00B550E9" w:rsidRDefault="00B550E9" w:rsidP="00B550E9">
      <w:pPr>
        <w:pStyle w:val="PargrafodaLista"/>
        <w:keepNext/>
        <w:numPr>
          <w:ilvl w:val="0"/>
          <w:numId w:val="32"/>
        </w:numPr>
        <w:rPr>
          <w:vanish/>
        </w:rPr>
      </w:pPr>
    </w:p>
    <w:p w:rsidR="00B550E9" w:rsidRPr="00B550E9" w:rsidRDefault="00B550E9" w:rsidP="00B550E9">
      <w:pPr>
        <w:pStyle w:val="PargrafodaLista"/>
        <w:keepNext/>
        <w:numPr>
          <w:ilvl w:val="0"/>
          <w:numId w:val="32"/>
        </w:numPr>
        <w:rPr>
          <w:vanish/>
        </w:rPr>
      </w:pPr>
    </w:p>
    <w:p w:rsidR="00B550E9" w:rsidRPr="00B550E9" w:rsidRDefault="00B550E9" w:rsidP="00B550E9">
      <w:pPr>
        <w:pStyle w:val="PargrafodaLista"/>
        <w:keepNext/>
        <w:numPr>
          <w:ilvl w:val="0"/>
          <w:numId w:val="32"/>
        </w:numPr>
        <w:rPr>
          <w:vanish/>
        </w:rPr>
      </w:pPr>
    </w:p>
    <w:p w:rsidR="00B5304D" w:rsidRPr="00B5304D" w:rsidRDefault="00B5304D" w:rsidP="00B5304D">
      <w:pPr>
        <w:pStyle w:val="PargrafodaLista"/>
        <w:keepNext/>
        <w:numPr>
          <w:ilvl w:val="0"/>
          <w:numId w:val="32"/>
        </w:numPr>
        <w:rPr>
          <w:b/>
          <w:sz w:val="26"/>
          <w:szCs w:val="26"/>
        </w:rPr>
      </w:pPr>
      <w:r w:rsidRPr="00B5304D">
        <w:rPr>
          <w:b/>
          <w:sz w:val="26"/>
          <w:szCs w:val="26"/>
        </w:rPr>
        <w:t>Link para vídeo no YouTube</w:t>
      </w:r>
    </w:p>
    <w:p w:rsidR="00B5304D" w:rsidRDefault="00B5304D" w:rsidP="00B5304D">
      <w:pPr>
        <w:keepNext/>
        <w:ind w:left="720"/>
      </w:pPr>
      <w:r>
        <w:t xml:space="preserve">Para avaliação postamos um vídeo na plataforma YouTube para que fique mais claro a explicação e avaliação do projeto. </w:t>
      </w:r>
    </w:p>
    <w:p w:rsidR="00B5304D" w:rsidRDefault="00B5304D" w:rsidP="00B5304D">
      <w:pPr>
        <w:keepNext/>
        <w:ind w:left="720"/>
        <w:rPr>
          <w:rStyle w:val="Hyperlink"/>
        </w:rPr>
      </w:pPr>
      <w:r>
        <w:t xml:space="preserve">Poderá ser assistido através do deste link: </w:t>
      </w:r>
      <w:hyperlink r:id="rId15" w:history="1">
        <w:r w:rsidRPr="00B5304D">
          <w:rPr>
            <w:rStyle w:val="Hyperlink"/>
          </w:rPr>
          <w:t>Detector De Gases - IOT</w:t>
        </w:r>
      </w:hyperlink>
    </w:p>
    <w:p w:rsidR="00CE1356" w:rsidRDefault="00CE1356" w:rsidP="00CE1356">
      <w:pPr>
        <w:keepNext/>
        <w:rPr>
          <w:rStyle w:val="Hyperlink"/>
        </w:rPr>
      </w:pPr>
    </w:p>
    <w:p w:rsidR="00CE1356" w:rsidRPr="00CE1356" w:rsidRDefault="00CE1356" w:rsidP="00CE1356">
      <w:pPr>
        <w:pStyle w:val="PargrafodaLista"/>
        <w:keepNext/>
        <w:numPr>
          <w:ilvl w:val="0"/>
          <w:numId w:val="34"/>
        </w:numPr>
        <w:rPr>
          <w:vanish/>
        </w:rPr>
      </w:pPr>
    </w:p>
    <w:p w:rsidR="00CE1356" w:rsidRPr="00CE1356" w:rsidRDefault="00CE1356" w:rsidP="00CE1356">
      <w:pPr>
        <w:pStyle w:val="PargrafodaLista"/>
        <w:keepNext/>
        <w:numPr>
          <w:ilvl w:val="0"/>
          <w:numId w:val="34"/>
        </w:numPr>
        <w:rPr>
          <w:vanish/>
        </w:rPr>
      </w:pPr>
    </w:p>
    <w:p w:rsidR="00CE1356" w:rsidRPr="00CE1356" w:rsidRDefault="00CE1356" w:rsidP="00CE1356">
      <w:pPr>
        <w:pStyle w:val="PargrafodaLista"/>
        <w:keepNext/>
        <w:numPr>
          <w:ilvl w:val="0"/>
          <w:numId w:val="34"/>
        </w:numPr>
        <w:rPr>
          <w:vanish/>
        </w:rPr>
      </w:pPr>
    </w:p>
    <w:p w:rsidR="00CE1356" w:rsidRPr="00CE1356" w:rsidRDefault="00CE1356" w:rsidP="00CE1356">
      <w:pPr>
        <w:pStyle w:val="PargrafodaLista"/>
        <w:keepNext/>
        <w:numPr>
          <w:ilvl w:val="0"/>
          <w:numId w:val="34"/>
        </w:numPr>
        <w:rPr>
          <w:vanish/>
        </w:rPr>
      </w:pPr>
    </w:p>
    <w:p w:rsidR="00CE1356" w:rsidRPr="00CE1356" w:rsidRDefault="00CE1356" w:rsidP="00CE1356">
      <w:pPr>
        <w:pStyle w:val="PargrafodaLista"/>
        <w:keepNext/>
        <w:numPr>
          <w:ilvl w:val="0"/>
          <w:numId w:val="34"/>
        </w:numPr>
        <w:rPr>
          <w:vanish/>
        </w:rPr>
      </w:pPr>
    </w:p>
    <w:p w:rsidR="00CE1356" w:rsidRPr="00CE1356" w:rsidRDefault="00CE1356" w:rsidP="00CE1356">
      <w:pPr>
        <w:pStyle w:val="PargrafodaLista"/>
        <w:keepNext/>
        <w:numPr>
          <w:ilvl w:val="0"/>
          <w:numId w:val="34"/>
        </w:numPr>
        <w:rPr>
          <w:b/>
        </w:rPr>
      </w:pPr>
      <w:r w:rsidRPr="00CE1356">
        <w:rPr>
          <w:b/>
        </w:rPr>
        <w:t>Link para GitHub</w:t>
      </w:r>
    </w:p>
    <w:p w:rsidR="00CE1356" w:rsidRDefault="00CE1356" w:rsidP="00CE1356">
      <w:pPr>
        <w:keepNext/>
        <w:ind w:left="720"/>
      </w:pPr>
      <w:r>
        <w:t xml:space="preserve">Para avaliação postamos os códigos, instruções e imagens na plataforma GitHub, e poderá ser visualizada no link a seguir: </w:t>
      </w:r>
      <w:hyperlink r:id="rId16" w:history="1">
        <w:r w:rsidRPr="00CE1356">
          <w:rPr>
            <w:rStyle w:val="Hyperlink"/>
          </w:rPr>
          <w:t>PROJETO GITHUB</w:t>
        </w:r>
      </w:hyperlink>
    </w:p>
    <w:p w:rsidR="00B5304D" w:rsidRDefault="00B5304D" w:rsidP="00B5304D">
      <w:pPr>
        <w:keepNext/>
        <w:ind w:left="720"/>
      </w:pPr>
    </w:p>
    <w:p w:rsidR="00B5304D" w:rsidRPr="00B5304D" w:rsidRDefault="00B5304D" w:rsidP="00B5304D">
      <w:pPr>
        <w:pStyle w:val="PargrafodaLista"/>
        <w:keepNext/>
        <w:numPr>
          <w:ilvl w:val="0"/>
          <w:numId w:val="33"/>
        </w:numPr>
        <w:rPr>
          <w:vanish/>
        </w:rPr>
      </w:pPr>
    </w:p>
    <w:p w:rsidR="00B5304D" w:rsidRPr="00B5304D" w:rsidRDefault="00B5304D" w:rsidP="00B5304D">
      <w:pPr>
        <w:pStyle w:val="PargrafodaLista"/>
        <w:keepNext/>
        <w:numPr>
          <w:ilvl w:val="0"/>
          <w:numId w:val="33"/>
        </w:numPr>
        <w:rPr>
          <w:vanish/>
        </w:rPr>
      </w:pPr>
    </w:p>
    <w:p w:rsidR="00B5304D" w:rsidRPr="00B5304D" w:rsidRDefault="00B5304D" w:rsidP="00B5304D">
      <w:pPr>
        <w:pStyle w:val="PargrafodaLista"/>
        <w:keepNext/>
        <w:numPr>
          <w:ilvl w:val="0"/>
          <w:numId w:val="33"/>
        </w:numPr>
        <w:rPr>
          <w:vanish/>
        </w:rPr>
      </w:pPr>
    </w:p>
    <w:p w:rsidR="00B5304D" w:rsidRPr="00B5304D" w:rsidRDefault="00B5304D" w:rsidP="00B5304D">
      <w:pPr>
        <w:pStyle w:val="PargrafodaLista"/>
        <w:keepNext/>
        <w:numPr>
          <w:ilvl w:val="0"/>
          <w:numId w:val="33"/>
        </w:numPr>
        <w:rPr>
          <w:vanish/>
        </w:rPr>
      </w:pPr>
    </w:p>
    <w:p w:rsidR="00B5304D" w:rsidRPr="00B5304D" w:rsidRDefault="00B5304D" w:rsidP="00B5304D">
      <w:pPr>
        <w:pStyle w:val="PargrafodaLista"/>
        <w:keepNext/>
        <w:numPr>
          <w:ilvl w:val="0"/>
          <w:numId w:val="33"/>
        </w:numPr>
        <w:rPr>
          <w:vanish/>
        </w:rPr>
      </w:pPr>
    </w:p>
    <w:p w:rsidR="00CE1356" w:rsidRPr="00CE1356" w:rsidRDefault="00CE1356">
      <w:pPr>
        <w:pStyle w:val="PargrafodaLista"/>
        <w:keepNext/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before="240"/>
        <w:contextualSpacing w:val="0"/>
        <w:jc w:val="left"/>
        <w:rPr>
          <w:b/>
          <w:vanish/>
          <w:color w:val="000000"/>
          <w:sz w:val="26"/>
          <w:szCs w:val="26"/>
        </w:rPr>
      </w:pPr>
    </w:p>
    <w:p w:rsidR="00CE1356" w:rsidRPr="00CE1356" w:rsidRDefault="00CE1356">
      <w:pPr>
        <w:pStyle w:val="PargrafodaLista"/>
        <w:keepNext/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before="240"/>
        <w:contextualSpacing w:val="0"/>
        <w:jc w:val="left"/>
        <w:rPr>
          <w:b/>
          <w:vanish/>
          <w:color w:val="000000"/>
          <w:sz w:val="26"/>
          <w:szCs w:val="26"/>
        </w:rPr>
      </w:pPr>
    </w:p>
    <w:p w:rsidR="00CE1356" w:rsidRPr="00CE1356" w:rsidRDefault="00CE1356">
      <w:pPr>
        <w:pStyle w:val="PargrafodaLista"/>
        <w:keepNext/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before="240"/>
        <w:contextualSpacing w:val="0"/>
        <w:jc w:val="left"/>
        <w:rPr>
          <w:b/>
          <w:vanish/>
          <w:color w:val="000000"/>
          <w:sz w:val="26"/>
          <w:szCs w:val="26"/>
        </w:rPr>
      </w:pPr>
    </w:p>
    <w:p w:rsidR="00BD51D9" w:rsidRDefault="00031223">
      <w:pPr>
        <w:keepNext/>
        <w:numPr>
          <w:ilvl w:val="0"/>
          <w:numId w:val="3"/>
        </w:numPr>
        <w:pBdr>
          <w:top w:val="nil"/>
          <w:left w:val="nil"/>
          <w:bottom w:val="nil"/>
          <w:right w:val="nil"/>
          <w:between w:val="nil"/>
        </w:pBdr>
        <w:spacing w:before="240"/>
        <w:jc w:val="left"/>
        <w:rPr>
          <w:b/>
          <w:color w:val="000000"/>
          <w:sz w:val="26"/>
          <w:szCs w:val="26"/>
        </w:rPr>
      </w:pPr>
      <w:bookmarkStart w:id="1" w:name="_GoBack"/>
      <w:bookmarkEnd w:id="1"/>
      <w:r>
        <w:rPr>
          <w:b/>
          <w:color w:val="000000"/>
          <w:sz w:val="26"/>
          <w:szCs w:val="26"/>
        </w:rPr>
        <w:t xml:space="preserve">Bibliografia </w:t>
      </w:r>
    </w:p>
    <w:p w:rsidR="00F322A4" w:rsidRDefault="00B550E9" w:rsidP="00B550E9">
      <w:pPr>
        <w:widowControl w:val="0"/>
        <w:autoSpaceDE w:val="0"/>
        <w:autoSpaceDN w:val="0"/>
        <w:adjustRightInd w:val="0"/>
        <w:ind w:left="718"/>
        <w:rPr>
          <w:noProof/>
        </w:rPr>
      </w:pPr>
      <w:r>
        <w:tab/>
      </w:r>
      <w:r w:rsidR="004F2BC5">
        <w:fldChar w:fldCharType="begin" w:fldLock="1"/>
      </w:r>
      <w:r w:rsidR="004F2BC5">
        <w:instrText xml:space="preserve">ADDIN Mendeley Bibliography CSL_BIBLIOGRAPHY </w:instrText>
      </w:r>
      <w:r w:rsidR="004F2BC5">
        <w:fldChar w:fldCharType="separate"/>
      </w:r>
      <w:r w:rsidR="00F322A4" w:rsidRPr="00F322A4">
        <w:rPr>
          <w:noProof/>
        </w:rPr>
        <w:t xml:space="preserve">OLIVEIRA, R. R. Uso do Microcontrolador ESP8266 Para Automação Residencial. p. 55, 2017. </w:t>
      </w:r>
    </w:p>
    <w:p w:rsidR="00F322A4" w:rsidRPr="00F322A4" w:rsidRDefault="00B550E9" w:rsidP="00B550E9">
      <w:pPr>
        <w:widowControl w:val="0"/>
        <w:autoSpaceDE w:val="0"/>
        <w:autoSpaceDN w:val="0"/>
        <w:adjustRightInd w:val="0"/>
        <w:ind w:left="718"/>
        <w:rPr>
          <w:noProof/>
        </w:rPr>
      </w:pPr>
      <w:r>
        <w:rPr>
          <w:noProof/>
        </w:rPr>
        <w:tab/>
      </w:r>
      <w:r w:rsidR="00F322A4" w:rsidRPr="00F322A4">
        <w:rPr>
          <w:noProof/>
        </w:rPr>
        <w:t xml:space="preserve">PRETO, O. Universidade Federal De Ouro Preto Escola De Minas Colegiado Do Curso De Engenharia De Controle E Automação-Decat Felipe Seguchi Orlette Sistema De Controle De Acesso Via Celular Usando Arduino E Módulo Gsm. 2016. </w:t>
      </w:r>
    </w:p>
    <w:p w:rsidR="00BD51D9" w:rsidRDefault="004F2BC5" w:rsidP="00B550E9">
      <w:pPr>
        <w:keepNext/>
        <w:ind w:firstLine="718"/>
      </w:pPr>
      <w:r>
        <w:fldChar w:fldCharType="end"/>
      </w:r>
      <w:r w:rsidR="009760EE">
        <w:t xml:space="preserve">Adami, Anna. Domótica. InfoEscola. </w:t>
      </w:r>
      <w:r w:rsidR="009760EE" w:rsidRPr="009760EE">
        <w:t>12 de abril de 2018</w:t>
      </w:r>
      <w:r w:rsidR="009760EE">
        <w:t>.</w:t>
      </w:r>
    </w:p>
    <w:p w:rsidR="00B5304D" w:rsidRDefault="00B5304D" w:rsidP="00B550E9">
      <w:pPr>
        <w:keepNext/>
        <w:ind w:firstLine="718"/>
      </w:pPr>
    </w:p>
    <w:p w:rsidR="00BD51D9" w:rsidRDefault="00BD51D9">
      <w:pPr>
        <w:keepNext/>
      </w:pPr>
    </w:p>
    <w:sectPr w:rsidR="00BD51D9">
      <w:headerReference w:type="even" r:id="rId17"/>
      <w:headerReference w:type="default" r:id="rId18"/>
      <w:footerReference w:type="even" r:id="rId19"/>
      <w:footerReference w:type="default" r:id="rId20"/>
      <w:headerReference w:type="first" r:id="rId21"/>
      <w:footerReference w:type="first" r:id="rId22"/>
      <w:type w:val="continuous"/>
      <w:pgSz w:w="11907" w:h="16840"/>
      <w:pgMar w:top="1985" w:right="1701" w:bottom="1418" w:left="1701" w:header="964" w:footer="964" w:gutter="0"/>
      <w:cols w:space="720" w:equalWidth="0">
        <w:col w:w="8838"/>
      </w:cols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E6D5E" w:rsidRDefault="001E6D5E">
      <w:pPr>
        <w:spacing w:before="0"/>
      </w:pPr>
      <w:r>
        <w:separator/>
      </w:r>
    </w:p>
  </w:endnote>
  <w:endnote w:type="continuationSeparator" w:id="0">
    <w:p w:rsidR="001E6D5E" w:rsidRDefault="001E6D5E">
      <w:pPr>
        <w:spacing w:before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oto Sans Symbols">
    <w:altName w:val="Calibri"/>
    <w:charset w:val="00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 Neue">
    <w:altName w:val="Arial"/>
    <w:charset w:val="00"/>
    <w:family w:val="auto"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51D9" w:rsidRDefault="00031223">
    <w:pPr>
      <w:jc w:val="left"/>
    </w:pPr>
    <w:proofErr w:type="spellStart"/>
    <w:r>
      <w:t>Proceedings</w:t>
    </w:r>
    <w:proofErr w:type="spellEnd"/>
    <w:r>
      <w:t xml:space="preserve"> </w:t>
    </w:r>
    <w:proofErr w:type="spellStart"/>
    <w:r>
      <w:t>of</w:t>
    </w:r>
    <w:proofErr w:type="spellEnd"/>
    <w:r>
      <w:t xml:space="preserve"> </w:t>
    </w:r>
    <w:proofErr w:type="spellStart"/>
    <w:r>
      <w:t>the</w:t>
    </w:r>
    <w:proofErr w:type="spellEnd"/>
    <w:r>
      <w:t xml:space="preserve"> XII SIBGRAPI (</w:t>
    </w:r>
    <w:proofErr w:type="spellStart"/>
    <w:r>
      <w:t>October</w:t>
    </w:r>
    <w:proofErr w:type="spellEnd"/>
    <w:r>
      <w:t xml:space="preserve"> 1999)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51D9" w:rsidRDefault="00BD51D9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rPr>
        <w:color w:val="000000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51D9" w:rsidRDefault="00031223">
    <w:proofErr w:type="spellStart"/>
    <w:r>
      <w:t>Proceedings</w:t>
    </w:r>
    <w:proofErr w:type="spellEnd"/>
    <w:r>
      <w:t xml:space="preserve"> </w:t>
    </w:r>
    <w:proofErr w:type="spellStart"/>
    <w:r>
      <w:t>of</w:t>
    </w:r>
    <w:proofErr w:type="spellEnd"/>
    <w:r>
      <w:t xml:space="preserve"> </w:t>
    </w:r>
    <w:proofErr w:type="spellStart"/>
    <w:r>
      <w:t>the</w:t>
    </w:r>
    <w:proofErr w:type="spellEnd"/>
    <w:r>
      <w:t xml:space="preserve"> XII SIBGRAPI (</w:t>
    </w:r>
    <w:proofErr w:type="spellStart"/>
    <w:r>
      <w:t>October</w:t>
    </w:r>
    <w:proofErr w:type="spellEnd"/>
    <w:r>
      <w:t xml:space="preserve"> 1999) 101-104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E6D5E" w:rsidRDefault="001E6D5E">
      <w:pPr>
        <w:spacing w:before="0"/>
      </w:pPr>
      <w:r>
        <w:separator/>
      </w:r>
    </w:p>
  </w:footnote>
  <w:footnote w:type="continuationSeparator" w:id="0">
    <w:p w:rsidR="001E6D5E" w:rsidRDefault="001E6D5E">
      <w:pPr>
        <w:spacing w:before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51D9" w:rsidRDefault="00031223">
    <w:r>
      <w:fldChar w:fldCharType="begin"/>
    </w:r>
    <w:r>
      <w:instrText>PAGE</w:instrText>
    </w:r>
    <w:r>
      <w:fldChar w:fldCharType="end"/>
    </w:r>
  </w:p>
  <w:p w:rsidR="00BD51D9" w:rsidRDefault="00031223">
    <w:pPr>
      <w:jc w:val="right"/>
    </w:pPr>
    <w:r>
      <w:t xml:space="preserve">S. </w:t>
    </w:r>
    <w:proofErr w:type="spellStart"/>
    <w:r>
      <w:t>Sandri</w:t>
    </w:r>
    <w:proofErr w:type="spellEnd"/>
    <w:r>
      <w:t xml:space="preserve">, J. Stolfi, </w:t>
    </w:r>
    <w:proofErr w:type="spellStart"/>
    <w:proofErr w:type="gramStart"/>
    <w:r>
      <w:t>L.Velho</w:t>
    </w:r>
    <w:proofErr w:type="spellEnd"/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51D9" w:rsidRDefault="00031223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jc w:val="center"/>
      <w:rPr>
        <w:rFonts w:ascii="Arial" w:eastAsia="Arial" w:hAnsi="Arial" w:cs="Arial"/>
        <w:color w:val="000000"/>
        <w:sz w:val="28"/>
        <w:szCs w:val="28"/>
      </w:rPr>
    </w:pPr>
    <w:r>
      <w:rPr>
        <w:rFonts w:ascii="Arial" w:eastAsia="Arial" w:hAnsi="Arial" w:cs="Arial"/>
        <w:b/>
        <w:color w:val="000000"/>
        <w:sz w:val="28"/>
        <w:szCs w:val="28"/>
      </w:rPr>
      <w:t>UNIVERSIDADE PRESBITERIANA MACKENZIE</w:t>
    </w:r>
    <w:r>
      <w:rPr>
        <w:noProof/>
      </w:rPr>
      <mc:AlternateContent>
        <mc:Choice Requires="wpg">
          <w:drawing>
            <wp:anchor distT="0" distB="0" distL="114300" distR="114300" simplePos="0" relativeHeight="251658240" behindDoc="0" locked="0" layoutInCell="1" hidden="0" allowOverlap="1">
              <wp:simplePos x="0" y="0"/>
              <wp:positionH relativeFrom="column">
                <wp:posOffset>5549900</wp:posOffset>
              </wp:positionH>
              <wp:positionV relativeFrom="paragraph">
                <wp:posOffset>-279398</wp:posOffset>
              </wp:positionV>
              <wp:extent cx="574040" cy="874395"/>
              <wp:effectExtent l="0" t="0" r="0" b="0"/>
              <wp:wrapNone/>
              <wp:docPr id="214" name="Agrupar 214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74040" cy="874395"/>
                        <a:chOff x="5058980" y="3342803"/>
                        <a:chExt cx="574040" cy="874395"/>
                      </a:xfrm>
                    </wpg:grpSpPr>
                    <wpg:grpSp>
                      <wpg:cNvPr id="2" name="Agrupar 1"/>
                      <wpg:cNvGrpSpPr/>
                      <wpg:grpSpPr>
                        <a:xfrm>
                          <a:off x="5058980" y="3342803"/>
                          <a:ext cx="574040" cy="874395"/>
                          <a:chOff x="0" y="0"/>
                          <a:chExt cx="574040" cy="874395"/>
                        </a:xfrm>
                      </wpg:grpSpPr>
                      <wps:wsp>
                        <wps:cNvPr id="3" name="Retângulo 2"/>
                        <wps:cNvSpPr/>
                        <wps:spPr>
                          <a:xfrm>
                            <a:off x="0" y="0"/>
                            <a:ext cx="574025" cy="8743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txbx>
                          <w:txbxContent>
                            <w:p w:rsidR="00424C0A" w:rsidRDefault="001E6D5E">
                              <w:pPr>
                                <w:spacing w:before="0"/>
                                <w:jc w:val="left"/>
                                <w:textDirection w:val="btLr"/>
                              </w:pPr>
                            </w:p>
                          </w:txbxContent>
                        </wps:txbx>
                        <wps:bodyPr spcFirstLastPara="1" wrap="square" lIns="91425" tIns="91425" rIns="91425" bIns="91425" anchor="ctr" anchorCtr="0"/>
                      </wps:wsp>
                      <wps:wsp>
                        <wps:cNvPr id="4" name="Retângulo 3"/>
                        <wps:cNvSpPr/>
                        <wps:spPr>
                          <a:xfrm>
                            <a:off x="0" y="0"/>
                            <a:ext cx="574040" cy="87439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wps:spPr>
                        <wps:txbx>
                          <w:txbxContent>
                            <w:p w:rsidR="00424C0A" w:rsidRDefault="001E6D5E">
                              <w:pPr>
                                <w:spacing w:before="0"/>
                                <w:jc w:val="left"/>
                                <w:textDirection w:val="btLr"/>
                              </w:pPr>
                            </w:p>
                          </w:txbxContent>
                        </wps:txbx>
                        <wps:bodyPr spcFirstLastPara="1" wrap="square" lIns="91425" tIns="91425" rIns="91425" bIns="91425" anchor="ctr" anchorCtr="0"/>
                      </wps:wsp>
                      <wpg:grpSp>
                        <wpg:cNvPr id="5" name="Agrupar 4"/>
                        <wpg:cNvGrpSpPr/>
                        <wpg:grpSpPr>
                          <a:xfrm>
                            <a:off x="6350" y="1905"/>
                            <a:ext cx="567690" cy="868045"/>
                            <a:chOff x="5" y="5"/>
                            <a:chExt cx="894" cy="1367"/>
                          </a:xfrm>
                        </wpg:grpSpPr>
                        <wps:wsp>
                          <wps:cNvPr id="6" name="Forma Livre: Forma 5"/>
                          <wps:cNvSpPr/>
                          <wps:spPr>
                            <a:xfrm>
                              <a:off x="163" y="719"/>
                              <a:ext cx="573" cy="42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45" h="852" extrusionOk="0">
                                  <a:moveTo>
                                    <a:pt x="575" y="852"/>
                                  </a:moveTo>
                                  <a:lnTo>
                                    <a:pt x="575" y="852"/>
                                  </a:lnTo>
                                  <a:lnTo>
                                    <a:pt x="600" y="850"/>
                                  </a:lnTo>
                                  <a:lnTo>
                                    <a:pt x="624" y="847"/>
                                  </a:lnTo>
                                  <a:lnTo>
                                    <a:pt x="649" y="841"/>
                                  </a:lnTo>
                                  <a:lnTo>
                                    <a:pt x="673" y="836"/>
                                  </a:lnTo>
                                  <a:lnTo>
                                    <a:pt x="696" y="826"/>
                                  </a:lnTo>
                                  <a:lnTo>
                                    <a:pt x="720" y="815"/>
                                  </a:lnTo>
                                  <a:lnTo>
                                    <a:pt x="743" y="804"/>
                                  </a:lnTo>
                                  <a:lnTo>
                                    <a:pt x="766" y="790"/>
                                  </a:lnTo>
                                  <a:lnTo>
                                    <a:pt x="788" y="775"/>
                                  </a:lnTo>
                                  <a:lnTo>
                                    <a:pt x="810" y="759"/>
                                  </a:lnTo>
                                  <a:lnTo>
                                    <a:pt x="831" y="740"/>
                                  </a:lnTo>
                                  <a:lnTo>
                                    <a:pt x="851" y="722"/>
                                  </a:lnTo>
                                  <a:lnTo>
                                    <a:pt x="873" y="702"/>
                                  </a:lnTo>
                                  <a:lnTo>
                                    <a:pt x="893" y="680"/>
                                  </a:lnTo>
                                  <a:lnTo>
                                    <a:pt x="913" y="656"/>
                                  </a:lnTo>
                                  <a:lnTo>
                                    <a:pt x="932" y="632"/>
                                  </a:lnTo>
                                  <a:lnTo>
                                    <a:pt x="932" y="632"/>
                                  </a:lnTo>
                                  <a:lnTo>
                                    <a:pt x="949" y="608"/>
                                  </a:lnTo>
                                  <a:lnTo>
                                    <a:pt x="967" y="583"/>
                                  </a:lnTo>
                                  <a:lnTo>
                                    <a:pt x="997" y="531"/>
                                  </a:lnTo>
                                  <a:lnTo>
                                    <a:pt x="1026" y="474"/>
                                  </a:lnTo>
                                  <a:lnTo>
                                    <a:pt x="1052" y="416"/>
                                  </a:lnTo>
                                  <a:lnTo>
                                    <a:pt x="1075" y="353"/>
                                  </a:lnTo>
                                  <a:lnTo>
                                    <a:pt x="1095" y="289"/>
                                  </a:lnTo>
                                  <a:lnTo>
                                    <a:pt x="1111" y="221"/>
                                  </a:lnTo>
                                  <a:lnTo>
                                    <a:pt x="1124" y="152"/>
                                  </a:lnTo>
                                  <a:lnTo>
                                    <a:pt x="1124" y="152"/>
                                  </a:lnTo>
                                  <a:lnTo>
                                    <a:pt x="1145" y="14"/>
                                  </a:lnTo>
                                  <a:lnTo>
                                    <a:pt x="1061" y="124"/>
                                  </a:lnTo>
                                  <a:lnTo>
                                    <a:pt x="1001" y="0"/>
                                  </a:lnTo>
                                  <a:lnTo>
                                    <a:pt x="1001" y="0"/>
                                  </a:lnTo>
                                  <a:lnTo>
                                    <a:pt x="978" y="132"/>
                                  </a:lnTo>
                                  <a:lnTo>
                                    <a:pt x="978" y="132"/>
                                  </a:lnTo>
                                  <a:lnTo>
                                    <a:pt x="967" y="190"/>
                                  </a:lnTo>
                                  <a:lnTo>
                                    <a:pt x="954" y="245"/>
                                  </a:lnTo>
                                  <a:lnTo>
                                    <a:pt x="938" y="298"/>
                                  </a:lnTo>
                                  <a:lnTo>
                                    <a:pt x="918" y="348"/>
                                  </a:lnTo>
                                  <a:lnTo>
                                    <a:pt x="898" y="396"/>
                                  </a:lnTo>
                                  <a:lnTo>
                                    <a:pt x="875" y="441"/>
                                  </a:lnTo>
                                  <a:lnTo>
                                    <a:pt x="849" y="482"/>
                                  </a:lnTo>
                                  <a:lnTo>
                                    <a:pt x="824" y="520"/>
                                  </a:lnTo>
                                  <a:lnTo>
                                    <a:pt x="795" y="555"/>
                                  </a:lnTo>
                                  <a:lnTo>
                                    <a:pt x="766" y="586"/>
                                  </a:lnTo>
                                  <a:lnTo>
                                    <a:pt x="736" y="612"/>
                                  </a:lnTo>
                                  <a:lnTo>
                                    <a:pt x="705" y="634"/>
                                  </a:lnTo>
                                  <a:lnTo>
                                    <a:pt x="673" y="652"/>
                                  </a:lnTo>
                                  <a:lnTo>
                                    <a:pt x="656" y="660"/>
                                  </a:lnTo>
                                  <a:lnTo>
                                    <a:pt x="640" y="667"/>
                                  </a:lnTo>
                                  <a:lnTo>
                                    <a:pt x="624" y="671"/>
                                  </a:lnTo>
                                  <a:lnTo>
                                    <a:pt x="608" y="674"/>
                                  </a:lnTo>
                                  <a:lnTo>
                                    <a:pt x="591" y="678"/>
                                  </a:lnTo>
                                  <a:lnTo>
                                    <a:pt x="575" y="678"/>
                                  </a:lnTo>
                                  <a:lnTo>
                                    <a:pt x="570" y="678"/>
                                  </a:lnTo>
                                  <a:lnTo>
                                    <a:pt x="570" y="678"/>
                                  </a:lnTo>
                                  <a:lnTo>
                                    <a:pt x="554" y="678"/>
                                  </a:lnTo>
                                  <a:lnTo>
                                    <a:pt x="537" y="674"/>
                                  </a:lnTo>
                                  <a:lnTo>
                                    <a:pt x="521" y="671"/>
                                  </a:lnTo>
                                  <a:lnTo>
                                    <a:pt x="505" y="667"/>
                                  </a:lnTo>
                                  <a:lnTo>
                                    <a:pt x="489" y="660"/>
                                  </a:lnTo>
                                  <a:lnTo>
                                    <a:pt x="472" y="652"/>
                                  </a:lnTo>
                                  <a:lnTo>
                                    <a:pt x="440" y="634"/>
                                  </a:lnTo>
                                  <a:lnTo>
                                    <a:pt x="409" y="612"/>
                                  </a:lnTo>
                                  <a:lnTo>
                                    <a:pt x="379" y="586"/>
                                  </a:lnTo>
                                  <a:lnTo>
                                    <a:pt x="350" y="555"/>
                                  </a:lnTo>
                                  <a:lnTo>
                                    <a:pt x="321" y="520"/>
                                  </a:lnTo>
                                  <a:lnTo>
                                    <a:pt x="296" y="482"/>
                                  </a:lnTo>
                                  <a:lnTo>
                                    <a:pt x="270" y="441"/>
                                  </a:lnTo>
                                  <a:lnTo>
                                    <a:pt x="247" y="396"/>
                                  </a:lnTo>
                                  <a:lnTo>
                                    <a:pt x="227" y="348"/>
                                  </a:lnTo>
                                  <a:lnTo>
                                    <a:pt x="209" y="298"/>
                                  </a:lnTo>
                                  <a:lnTo>
                                    <a:pt x="193" y="245"/>
                                  </a:lnTo>
                                  <a:lnTo>
                                    <a:pt x="178" y="190"/>
                                  </a:lnTo>
                                  <a:lnTo>
                                    <a:pt x="167" y="132"/>
                                  </a:lnTo>
                                  <a:lnTo>
                                    <a:pt x="167" y="132"/>
                                  </a:lnTo>
                                  <a:lnTo>
                                    <a:pt x="144" y="0"/>
                                  </a:lnTo>
                                  <a:lnTo>
                                    <a:pt x="86" y="124"/>
                                  </a:lnTo>
                                  <a:lnTo>
                                    <a:pt x="0" y="14"/>
                                  </a:lnTo>
                                  <a:lnTo>
                                    <a:pt x="0" y="14"/>
                                  </a:lnTo>
                                  <a:lnTo>
                                    <a:pt x="21" y="152"/>
                                  </a:lnTo>
                                  <a:lnTo>
                                    <a:pt x="21" y="152"/>
                                  </a:lnTo>
                                  <a:lnTo>
                                    <a:pt x="34" y="221"/>
                                  </a:lnTo>
                                  <a:lnTo>
                                    <a:pt x="50" y="289"/>
                                  </a:lnTo>
                                  <a:lnTo>
                                    <a:pt x="70" y="353"/>
                                  </a:lnTo>
                                  <a:lnTo>
                                    <a:pt x="93" y="416"/>
                                  </a:lnTo>
                                  <a:lnTo>
                                    <a:pt x="119" y="474"/>
                                  </a:lnTo>
                                  <a:lnTo>
                                    <a:pt x="148" y="531"/>
                                  </a:lnTo>
                                  <a:lnTo>
                                    <a:pt x="178" y="583"/>
                                  </a:lnTo>
                                  <a:lnTo>
                                    <a:pt x="196" y="608"/>
                                  </a:lnTo>
                                  <a:lnTo>
                                    <a:pt x="213" y="632"/>
                                  </a:lnTo>
                                  <a:lnTo>
                                    <a:pt x="213" y="632"/>
                                  </a:lnTo>
                                  <a:lnTo>
                                    <a:pt x="232" y="656"/>
                                  </a:lnTo>
                                  <a:lnTo>
                                    <a:pt x="252" y="680"/>
                                  </a:lnTo>
                                  <a:lnTo>
                                    <a:pt x="272" y="702"/>
                                  </a:lnTo>
                                  <a:lnTo>
                                    <a:pt x="294" y="722"/>
                                  </a:lnTo>
                                  <a:lnTo>
                                    <a:pt x="314" y="740"/>
                                  </a:lnTo>
                                  <a:lnTo>
                                    <a:pt x="335" y="759"/>
                                  </a:lnTo>
                                  <a:lnTo>
                                    <a:pt x="357" y="775"/>
                                  </a:lnTo>
                                  <a:lnTo>
                                    <a:pt x="380" y="790"/>
                                  </a:lnTo>
                                  <a:lnTo>
                                    <a:pt x="402" y="804"/>
                                  </a:lnTo>
                                  <a:lnTo>
                                    <a:pt x="425" y="815"/>
                                  </a:lnTo>
                                  <a:lnTo>
                                    <a:pt x="449" y="826"/>
                                  </a:lnTo>
                                  <a:lnTo>
                                    <a:pt x="472" y="836"/>
                                  </a:lnTo>
                                  <a:lnTo>
                                    <a:pt x="496" y="841"/>
                                  </a:lnTo>
                                  <a:lnTo>
                                    <a:pt x="521" y="847"/>
                                  </a:lnTo>
                                  <a:lnTo>
                                    <a:pt x="546" y="850"/>
                                  </a:lnTo>
                                  <a:lnTo>
                                    <a:pt x="570" y="852"/>
                                  </a:lnTo>
                                  <a:lnTo>
                                    <a:pt x="575" y="852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7" name="Retângulo 6"/>
                          <wps:cNvSpPr/>
                          <wps:spPr>
                            <a:xfrm>
                              <a:off x="254" y="567"/>
                              <a:ext cx="68" cy="83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8" name="Retângulo 7"/>
                          <wps:cNvSpPr/>
                          <wps:spPr>
                            <a:xfrm>
                              <a:off x="263" y="580"/>
                              <a:ext cx="57" cy="70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9" name="Retângulo 8"/>
                          <wps:cNvSpPr/>
                          <wps:spPr>
                            <a:xfrm>
                              <a:off x="271" y="590"/>
                              <a:ext cx="48" cy="60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10" name="Retângulo 9"/>
                          <wps:cNvSpPr/>
                          <wps:spPr>
                            <a:xfrm>
                              <a:off x="278" y="600"/>
                              <a:ext cx="41" cy="50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11" name="Retângulo 10"/>
                          <wps:cNvSpPr/>
                          <wps:spPr>
                            <a:xfrm>
                              <a:off x="284" y="607"/>
                              <a:ext cx="36" cy="43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12" name="Retângulo 11"/>
                          <wps:cNvSpPr/>
                          <wps:spPr>
                            <a:xfrm>
                              <a:off x="291" y="613"/>
                              <a:ext cx="30" cy="37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13" name="Retângulo 12"/>
                          <wps:cNvSpPr/>
                          <wps:spPr>
                            <a:xfrm>
                              <a:off x="297" y="619"/>
                              <a:ext cx="25" cy="31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14" name="Conector de Seta Reta 13"/>
                          <wps:cNvCnPr/>
                          <wps:spPr>
                            <a:xfrm>
                              <a:off x="253" y="569"/>
                              <a:ext cx="49" cy="57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med" len="med"/>
                              <a:tailEnd type="none" w="med" len="med"/>
                            </a:ln>
                          </wps:spPr>
                          <wps:bodyPr/>
                        </wps:wsp>
                        <wps:wsp>
                          <wps:cNvPr id="15" name="Retângulo 14"/>
                          <wps:cNvSpPr/>
                          <wps:spPr>
                            <a:xfrm>
                              <a:off x="302" y="623"/>
                              <a:ext cx="22" cy="27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16" name="Retângulo 15"/>
                          <wps:cNvSpPr/>
                          <wps:spPr>
                            <a:xfrm>
                              <a:off x="580" y="567"/>
                              <a:ext cx="65" cy="83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17" name="Retângulo 16"/>
                          <wps:cNvSpPr/>
                          <wps:spPr>
                            <a:xfrm>
                              <a:off x="582" y="580"/>
                              <a:ext cx="55" cy="70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18" name="Retângulo 17"/>
                          <wps:cNvSpPr/>
                          <wps:spPr>
                            <a:xfrm>
                              <a:off x="583" y="590"/>
                              <a:ext cx="46" cy="60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19" name="Retângulo 18"/>
                          <wps:cNvSpPr/>
                          <wps:spPr>
                            <a:xfrm>
                              <a:off x="583" y="600"/>
                              <a:ext cx="40" cy="50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20" name="Retângulo 19"/>
                          <wps:cNvSpPr/>
                          <wps:spPr>
                            <a:xfrm>
                              <a:off x="582" y="607"/>
                              <a:ext cx="34" cy="43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21" name="Retângulo 20"/>
                          <wps:cNvSpPr/>
                          <wps:spPr>
                            <a:xfrm>
                              <a:off x="581" y="613"/>
                              <a:ext cx="29" cy="37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22" name="Retângulo 21"/>
                          <wps:cNvSpPr/>
                          <wps:spPr>
                            <a:xfrm>
                              <a:off x="580" y="619"/>
                              <a:ext cx="24" cy="31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23" name="Conector de Seta Reta 22"/>
                          <wps:cNvCnPr/>
                          <wps:spPr>
                            <a:xfrm flipH="1">
                              <a:off x="599" y="569"/>
                              <a:ext cx="47" cy="57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med" len="med"/>
                              <a:tailEnd type="none" w="med" len="med"/>
                            </a:ln>
                          </wps:spPr>
                          <wps:bodyPr/>
                        </wps:wsp>
                        <wps:wsp>
                          <wps:cNvPr id="24" name="Retângulo 23"/>
                          <wps:cNvSpPr/>
                          <wps:spPr>
                            <a:xfrm>
                              <a:off x="578" y="623"/>
                              <a:ext cx="21" cy="27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25" name="Forma Livre: Forma 24"/>
                          <wps:cNvSpPr/>
                          <wps:spPr>
                            <a:xfrm>
                              <a:off x="5" y="5"/>
                              <a:ext cx="894" cy="136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790" h="2736" extrusionOk="0">
                                  <a:moveTo>
                                    <a:pt x="1790" y="1368"/>
                                  </a:moveTo>
                                  <a:lnTo>
                                    <a:pt x="1790" y="1368"/>
                                  </a:lnTo>
                                  <a:lnTo>
                                    <a:pt x="1788" y="1440"/>
                                  </a:lnTo>
                                  <a:lnTo>
                                    <a:pt x="1785" y="1509"/>
                                  </a:lnTo>
                                  <a:lnTo>
                                    <a:pt x="1779" y="1577"/>
                                  </a:lnTo>
                                  <a:lnTo>
                                    <a:pt x="1772" y="1645"/>
                                  </a:lnTo>
                                  <a:lnTo>
                                    <a:pt x="1761" y="1711"/>
                                  </a:lnTo>
                                  <a:lnTo>
                                    <a:pt x="1748" y="1775"/>
                                  </a:lnTo>
                                  <a:lnTo>
                                    <a:pt x="1736" y="1839"/>
                                  </a:lnTo>
                                  <a:lnTo>
                                    <a:pt x="1720" y="1902"/>
                                  </a:lnTo>
                                  <a:lnTo>
                                    <a:pt x="1702" y="1962"/>
                                  </a:lnTo>
                                  <a:lnTo>
                                    <a:pt x="1682" y="2021"/>
                                  </a:lnTo>
                                  <a:lnTo>
                                    <a:pt x="1660" y="2078"/>
                                  </a:lnTo>
                                  <a:lnTo>
                                    <a:pt x="1637" y="2133"/>
                                  </a:lnTo>
                                  <a:lnTo>
                                    <a:pt x="1611" y="2188"/>
                                  </a:lnTo>
                                  <a:lnTo>
                                    <a:pt x="1584" y="2239"/>
                                  </a:lnTo>
                                  <a:lnTo>
                                    <a:pt x="1557" y="2288"/>
                                  </a:lnTo>
                                  <a:lnTo>
                                    <a:pt x="1527" y="2336"/>
                                  </a:lnTo>
                                  <a:lnTo>
                                    <a:pt x="1496" y="2380"/>
                                  </a:lnTo>
                                  <a:lnTo>
                                    <a:pt x="1463" y="2424"/>
                                  </a:lnTo>
                                  <a:lnTo>
                                    <a:pt x="1429" y="2464"/>
                                  </a:lnTo>
                                  <a:lnTo>
                                    <a:pt x="1395" y="2503"/>
                                  </a:lnTo>
                                  <a:lnTo>
                                    <a:pt x="1359" y="2538"/>
                                  </a:lnTo>
                                  <a:lnTo>
                                    <a:pt x="1321" y="2571"/>
                                  </a:lnTo>
                                  <a:lnTo>
                                    <a:pt x="1283" y="2602"/>
                                  </a:lnTo>
                                  <a:lnTo>
                                    <a:pt x="1243" y="2629"/>
                                  </a:lnTo>
                                  <a:lnTo>
                                    <a:pt x="1202" y="2653"/>
                                  </a:lnTo>
                                  <a:lnTo>
                                    <a:pt x="1160" y="2675"/>
                                  </a:lnTo>
                                  <a:lnTo>
                                    <a:pt x="1119" y="2694"/>
                                  </a:lnTo>
                                  <a:lnTo>
                                    <a:pt x="1075" y="2708"/>
                                  </a:lnTo>
                                  <a:lnTo>
                                    <a:pt x="1030" y="2721"/>
                                  </a:lnTo>
                                  <a:lnTo>
                                    <a:pt x="985" y="2728"/>
                                  </a:lnTo>
                                  <a:lnTo>
                                    <a:pt x="940" y="2734"/>
                                  </a:lnTo>
                                  <a:lnTo>
                                    <a:pt x="895" y="2736"/>
                                  </a:lnTo>
                                  <a:lnTo>
                                    <a:pt x="895" y="2736"/>
                                  </a:lnTo>
                                  <a:lnTo>
                                    <a:pt x="848" y="2734"/>
                                  </a:lnTo>
                                  <a:lnTo>
                                    <a:pt x="803" y="2728"/>
                                  </a:lnTo>
                                  <a:lnTo>
                                    <a:pt x="758" y="2721"/>
                                  </a:lnTo>
                                  <a:lnTo>
                                    <a:pt x="715" y="2708"/>
                                  </a:lnTo>
                                  <a:lnTo>
                                    <a:pt x="671" y="2694"/>
                                  </a:lnTo>
                                  <a:lnTo>
                                    <a:pt x="628" y="2675"/>
                                  </a:lnTo>
                                  <a:lnTo>
                                    <a:pt x="586" y="2653"/>
                                  </a:lnTo>
                                  <a:lnTo>
                                    <a:pt x="547" y="2629"/>
                                  </a:lnTo>
                                  <a:lnTo>
                                    <a:pt x="507" y="2602"/>
                                  </a:lnTo>
                                  <a:lnTo>
                                    <a:pt x="467" y="2571"/>
                                  </a:lnTo>
                                  <a:lnTo>
                                    <a:pt x="431" y="2538"/>
                                  </a:lnTo>
                                  <a:lnTo>
                                    <a:pt x="393" y="2503"/>
                                  </a:lnTo>
                                  <a:lnTo>
                                    <a:pt x="359" y="2464"/>
                                  </a:lnTo>
                                  <a:lnTo>
                                    <a:pt x="325" y="2424"/>
                                  </a:lnTo>
                                  <a:lnTo>
                                    <a:pt x="292" y="2380"/>
                                  </a:lnTo>
                                  <a:lnTo>
                                    <a:pt x="262" y="2336"/>
                                  </a:lnTo>
                                  <a:lnTo>
                                    <a:pt x="233" y="2288"/>
                                  </a:lnTo>
                                  <a:lnTo>
                                    <a:pt x="204" y="2239"/>
                                  </a:lnTo>
                                  <a:lnTo>
                                    <a:pt x="177" y="2188"/>
                                  </a:lnTo>
                                  <a:lnTo>
                                    <a:pt x="152" y="2133"/>
                                  </a:lnTo>
                                  <a:lnTo>
                                    <a:pt x="130" y="2078"/>
                                  </a:lnTo>
                                  <a:lnTo>
                                    <a:pt x="108" y="2021"/>
                                  </a:lnTo>
                                  <a:lnTo>
                                    <a:pt x="88" y="1962"/>
                                  </a:lnTo>
                                  <a:lnTo>
                                    <a:pt x="70" y="1902"/>
                                  </a:lnTo>
                                  <a:lnTo>
                                    <a:pt x="54" y="1839"/>
                                  </a:lnTo>
                                  <a:lnTo>
                                    <a:pt x="40" y="1775"/>
                                  </a:lnTo>
                                  <a:lnTo>
                                    <a:pt x="27" y="1711"/>
                                  </a:lnTo>
                                  <a:lnTo>
                                    <a:pt x="18" y="1645"/>
                                  </a:lnTo>
                                  <a:lnTo>
                                    <a:pt x="9" y="1577"/>
                                  </a:lnTo>
                                  <a:lnTo>
                                    <a:pt x="4" y="1509"/>
                                  </a:lnTo>
                                  <a:lnTo>
                                    <a:pt x="0" y="1440"/>
                                  </a:lnTo>
                                  <a:lnTo>
                                    <a:pt x="0" y="1368"/>
                                  </a:lnTo>
                                  <a:lnTo>
                                    <a:pt x="0" y="1368"/>
                                  </a:lnTo>
                                  <a:lnTo>
                                    <a:pt x="0" y="1298"/>
                                  </a:lnTo>
                                  <a:lnTo>
                                    <a:pt x="4" y="1229"/>
                                  </a:lnTo>
                                  <a:lnTo>
                                    <a:pt x="9" y="1161"/>
                                  </a:lnTo>
                                  <a:lnTo>
                                    <a:pt x="18" y="1093"/>
                                  </a:lnTo>
                                  <a:lnTo>
                                    <a:pt x="27" y="1027"/>
                                  </a:lnTo>
                                  <a:lnTo>
                                    <a:pt x="40" y="963"/>
                                  </a:lnTo>
                                  <a:lnTo>
                                    <a:pt x="54" y="899"/>
                                  </a:lnTo>
                                  <a:lnTo>
                                    <a:pt x="70" y="836"/>
                                  </a:lnTo>
                                  <a:lnTo>
                                    <a:pt x="88" y="776"/>
                                  </a:lnTo>
                                  <a:lnTo>
                                    <a:pt x="108" y="717"/>
                                  </a:lnTo>
                                  <a:lnTo>
                                    <a:pt x="130" y="660"/>
                                  </a:lnTo>
                                  <a:lnTo>
                                    <a:pt x="152" y="603"/>
                                  </a:lnTo>
                                  <a:lnTo>
                                    <a:pt x="177" y="550"/>
                                  </a:lnTo>
                                  <a:lnTo>
                                    <a:pt x="204" y="499"/>
                                  </a:lnTo>
                                  <a:lnTo>
                                    <a:pt x="233" y="449"/>
                                  </a:lnTo>
                                  <a:lnTo>
                                    <a:pt x="262" y="402"/>
                                  </a:lnTo>
                                  <a:lnTo>
                                    <a:pt x="292" y="356"/>
                                  </a:lnTo>
                                  <a:lnTo>
                                    <a:pt x="325" y="314"/>
                                  </a:lnTo>
                                  <a:lnTo>
                                    <a:pt x="359" y="273"/>
                                  </a:lnTo>
                                  <a:lnTo>
                                    <a:pt x="393" y="235"/>
                                  </a:lnTo>
                                  <a:lnTo>
                                    <a:pt x="431" y="198"/>
                                  </a:lnTo>
                                  <a:lnTo>
                                    <a:pt x="467" y="165"/>
                                  </a:lnTo>
                                  <a:lnTo>
                                    <a:pt x="507" y="136"/>
                                  </a:lnTo>
                                  <a:lnTo>
                                    <a:pt x="547" y="108"/>
                                  </a:lnTo>
                                  <a:lnTo>
                                    <a:pt x="586" y="85"/>
                                  </a:lnTo>
                                  <a:lnTo>
                                    <a:pt x="628" y="63"/>
                                  </a:lnTo>
                                  <a:lnTo>
                                    <a:pt x="671" y="44"/>
                                  </a:lnTo>
                                  <a:lnTo>
                                    <a:pt x="715" y="30"/>
                                  </a:lnTo>
                                  <a:lnTo>
                                    <a:pt x="758" y="17"/>
                                  </a:lnTo>
                                  <a:lnTo>
                                    <a:pt x="803" y="8"/>
                                  </a:lnTo>
                                  <a:lnTo>
                                    <a:pt x="848" y="2"/>
                                  </a:lnTo>
                                  <a:lnTo>
                                    <a:pt x="895" y="0"/>
                                  </a:lnTo>
                                  <a:lnTo>
                                    <a:pt x="895" y="0"/>
                                  </a:lnTo>
                                  <a:lnTo>
                                    <a:pt x="940" y="2"/>
                                  </a:lnTo>
                                  <a:lnTo>
                                    <a:pt x="985" y="8"/>
                                  </a:lnTo>
                                  <a:lnTo>
                                    <a:pt x="1030" y="17"/>
                                  </a:lnTo>
                                  <a:lnTo>
                                    <a:pt x="1075" y="30"/>
                                  </a:lnTo>
                                  <a:lnTo>
                                    <a:pt x="1119" y="44"/>
                                  </a:lnTo>
                                  <a:lnTo>
                                    <a:pt x="1160" y="63"/>
                                  </a:lnTo>
                                  <a:lnTo>
                                    <a:pt x="1202" y="85"/>
                                  </a:lnTo>
                                  <a:lnTo>
                                    <a:pt x="1243" y="108"/>
                                  </a:lnTo>
                                  <a:lnTo>
                                    <a:pt x="1283" y="136"/>
                                  </a:lnTo>
                                  <a:lnTo>
                                    <a:pt x="1321" y="165"/>
                                  </a:lnTo>
                                  <a:lnTo>
                                    <a:pt x="1359" y="198"/>
                                  </a:lnTo>
                                  <a:lnTo>
                                    <a:pt x="1395" y="235"/>
                                  </a:lnTo>
                                  <a:lnTo>
                                    <a:pt x="1429" y="273"/>
                                  </a:lnTo>
                                  <a:lnTo>
                                    <a:pt x="1463" y="314"/>
                                  </a:lnTo>
                                  <a:lnTo>
                                    <a:pt x="1496" y="356"/>
                                  </a:lnTo>
                                  <a:lnTo>
                                    <a:pt x="1527" y="402"/>
                                  </a:lnTo>
                                  <a:lnTo>
                                    <a:pt x="1557" y="449"/>
                                  </a:lnTo>
                                  <a:lnTo>
                                    <a:pt x="1584" y="499"/>
                                  </a:lnTo>
                                  <a:lnTo>
                                    <a:pt x="1611" y="550"/>
                                  </a:lnTo>
                                  <a:lnTo>
                                    <a:pt x="1637" y="603"/>
                                  </a:lnTo>
                                  <a:lnTo>
                                    <a:pt x="1660" y="660"/>
                                  </a:lnTo>
                                  <a:lnTo>
                                    <a:pt x="1682" y="717"/>
                                  </a:lnTo>
                                  <a:lnTo>
                                    <a:pt x="1702" y="776"/>
                                  </a:lnTo>
                                  <a:lnTo>
                                    <a:pt x="1720" y="836"/>
                                  </a:lnTo>
                                  <a:lnTo>
                                    <a:pt x="1736" y="899"/>
                                  </a:lnTo>
                                  <a:lnTo>
                                    <a:pt x="1748" y="963"/>
                                  </a:lnTo>
                                  <a:lnTo>
                                    <a:pt x="1761" y="1027"/>
                                  </a:lnTo>
                                  <a:lnTo>
                                    <a:pt x="1772" y="1093"/>
                                  </a:lnTo>
                                  <a:lnTo>
                                    <a:pt x="1779" y="1161"/>
                                  </a:lnTo>
                                  <a:lnTo>
                                    <a:pt x="1785" y="1229"/>
                                  </a:lnTo>
                                  <a:lnTo>
                                    <a:pt x="1788" y="1298"/>
                                  </a:lnTo>
                                  <a:lnTo>
                                    <a:pt x="1790" y="1368"/>
                                  </a:lnTo>
                                  <a:lnTo>
                                    <a:pt x="1790" y="1368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6" name="Forma Livre: Forma 25"/>
                          <wps:cNvSpPr/>
                          <wps:spPr>
                            <a:xfrm>
                              <a:off x="28" y="30"/>
                              <a:ext cx="847" cy="131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694" h="2632" extrusionOk="0">
                                  <a:moveTo>
                                    <a:pt x="1694" y="1316"/>
                                  </a:moveTo>
                                  <a:lnTo>
                                    <a:pt x="1694" y="1316"/>
                                  </a:lnTo>
                                  <a:lnTo>
                                    <a:pt x="1694" y="1384"/>
                                  </a:lnTo>
                                  <a:lnTo>
                                    <a:pt x="1691" y="1452"/>
                                  </a:lnTo>
                                  <a:lnTo>
                                    <a:pt x="1685" y="1518"/>
                                  </a:lnTo>
                                  <a:lnTo>
                                    <a:pt x="1678" y="1582"/>
                                  </a:lnTo>
                                  <a:lnTo>
                                    <a:pt x="1669" y="1646"/>
                                  </a:lnTo>
                                  <a:lnTo>
                                    <a:pt x="1656" y="1708"/>
                                  </a:lnTo>
                                  <a:lnTo>
                                    <a:pt x="1644" y="1769"/>
                                  </a:lnTo>
                                  <a:lnTo>
                                    <a:pt x="1627" y="1829"/>
                                  </a:lnTo>
                                  <a:lnTo>
                                    <a:pt x="1611" y="1886"/>
                                  </a:lnTo>
                                  <a:lnTo>
                                    <a:pt x="1593" y="1943"/>
                                  </a:lnTo>
                                  <a:lnTo>
                                    <a:pt x="1572" y="2000"/>
                                  </a:lnTo>
                                  <a:lnTo>
                                    <a:pt x="1550" y="2053"/>
                                  </a:lnTo>
                                  <a:lnTo>
                                    <a:pt x="1526" y="2104"/>
                                  </a:lnTo>
                                  <a:lnTo>
                                    <a:pt x="1501" y="2154"/>
                                  </a:lnTo>
                                  <a:lnTo>
                                    <a:pt x="1474" y="2202"/>
                                  </a:lnTo>
                                  <a:lnTo>
                                    <a:pt x="1447" y="2247"/>
                                  </a:lnTo>
                                  <a:lnTo>
                                    <a:pt x="1416" y="2291"/>
                                  </a:lnTo>
                                  <a:lnTo>
                                    <a:pt x="1386" y="2332"/>
                                  </a:lnTo>
                                  <a:lnTo>
                                    <a:pt x="1355" y="2370"/>
                                  </a:lnTo>
                                  <a:lnTo>
                                    <a:pt x="1321" y="2409"/>
                                  </a:lnTo>
                                  <a:lnTo>
                                    <a:pt x="1286" y="2442"/>
                                  </a:lnTo>
                                  <a:lnTo>
                                    <a:pt x="1252" y="2473"/>
                                  </a:lnTo>
                                  <a:lnTo>
                                    <a:pt x="1214" y="2502"/>
                                  </a:lnTo>
                                  <a:lnTo>
                                    <a:pt x="1178" y="2530"/>
                                  </a:lnTo>
                                  <a:lnTo>
                                    <a:pt x="1139" y="2554"/>
                                  </a:lnTo>
                                  <a:lnTo>
                                    <a:pt x="1099" y="2574"/>
                                  </a:lnTo>
                                  <a:lnTo>
                                    <a:pt x="1059" y="2590"/>
                                  </a:lnTo>
                                  <a:lnTo>
                                    <a:pt x="1018" y="2607"/>
                                  </a:lnTo>
                                  <a:lnTo>
                                    <a:pt x="976" y="2618"/>
                                  </a:lnTo>
                                  <a:lnTo>
                                    <a:pt x="935" y="2625"/>
                                  </a:lnTo>
                                  <a:lnTo>
                                    <a:pt x="891" y="2631"/>
                                  </a:lnTo>
                                  <a:lnTo>
                                    <a:pt x="848" y="2632"/>
                                  </a:lnTo>
                                  <a:lnTo>
                                    <a:pt x="848" y="2632"/>
                                  </a:lnTo>
                                  <a:lnTo>
                                    <a:pt x="805" y="2631"/>
                                  </a:lnTo>
                                  <a:lnTo>
                                    <a:pt x="761" y="2625"/>
                                  </a:lnTo>
                                  <a:lnTo>
                                    <a:pt x="718" y="2618"/>
                                  </a:lnTo>
                                  <a:lnTo>
                                    <a:pt x="677" y="2607"/>
                                  </a:lnTo>
                                  <a:lnTo>
                                    <a:pt x="635" y="2590"/>
                                  </a:lnTo>
                                  <a:lnTo>
                                    <a:pt x="595" y="2574"/>
                                  </a:lnTo>
                                  <a:lnTo>
                                    <a:pt x="556" y="2554"/>
                                  </a:lnTo>
                                  <a:lnTo>
                                    <a:pt x="518" y="2530"/>
                                  </a:lnTo>
                                  <a:lnTo>
                                    <a:pt x="480" y="2502"/>
                                  </a:lnTo>
                                  <a:lnTo>
                                    <a:pt x="444" y="2473"/>
                                  </a:lnTo>
                                  <a:lnTo>
                                    <a:pt x="408" y="2442"/>
                                  </a:lnTo>
                                  <a:lnTo>
                                    <a:pt x="373" y="2409"/>
                                  </a:lnTo>
                                  <a:lnTo>
                                    <a:pt x="341" y="2370"/>
                                  </a:lnTo>
                                  <a:lnTo>
                                    <a:pt x="308" y="2332"/>
                                  </a:lnTo>
                                  <a:lnTo>
                                    <a:pt x="278" y="2291"/>
                                  </a:lnTo>
                                  <a:lnTo>
                                    <a:pt x="249" y="2247"/>
                                  </a:lnTo>
                                  <a:lnTo>
                                    <a:pt x="220" y="2202"/>
                                  </a:lnTo>
                                  <a:lnTo>
                                    <a:pt x="193" y="2154"/>
                                  </a:lnTo>
                                  <a:lnTo>
                                    <a:pt x="168" y="2104"/>
                                  </a:lnTo>
                                  <a:lnTo>
                                    <a:pt x="144" y="2053"/>
                                  </a:lnTo>
                                  <a:lnTo>
                                    <a:pt x="123" y="2000"/>
                                  </a:lnTo>
                                  <a:lnTo>
                                    <a:pt x="103" y="1943"/>
                                  </a:lnTo>
                                  <a:lnTo>
                                    <a:pt x="83" y="1886"/>
                                  </a:lnTo>
                                  <a:lnTo>
                                    <a:pt x="67" y="1829"/>
                                  </a:lnTo>
                                  <a:lnTo>
                                    <a:pt x="52" y="1769"/>
                                  </a:lnTo>
                                  <a:lnTo>
                                    <a:pt x="38" y="1708"/>
                                  </a:lnTo>
                                  <a:lnTo>
                                    <a:pt x="27" y="1646"/>
                                  </a:lnTo>
                                  <a:lnTo>
                                    <a:pt x="18" y="1582"/>
                                  </a:lnTo>
                                  <a:lnTo>
                                    <a:pt x="9" y="1518"/>
                                  </a:lnTo>
                                  <a:lnTo>
                                    <a:pt x="5" y="1452"/>
                                  </a:lnTo>
                                  <a:lnTo>
                                    <a:pt x="2" y="1384"/>
                                  </a:lnTo>
                                  <a:lnTo>
                                    <a:pt x="0" y="1316"/>
                                  </a:lnTo>
                                  <a:lnTo>
                                    <a:pt x="0" y="1316"/>
                                  </a:lnTo>
                                  <a:lnTo>
                                    <a:pt x="2" y="1248"/>
                                  </a:lnTo>
                                  <a:lnTo>
                                    <a:pt x="5" y="1182"/>
                                  </a:lnTo>
                                  <a:lnTo>
                                    <a:pt x="9" y="1116"/>
                                  </a:lnTo>
                                  <a:lnTo>
                                    <a:pt x="18" y="1052"/>
                                  </a:lnTo>
                                  <a:lnTo>
                                    <a:pt x="27" y="988"/>
                                  </a:lnTo>
                                  <a:lnTo>
                                    <a:pt x="38" y="925"/>
                                  </a:lnTo>
                                  <a:lnTo>
                                    <a:pt x="52" y="863"/>
                                  </a:lnTo>
                                  <a:lnTo>
                                    <a:pt x="67" y="804"/>
                                  </a:lnTo>
                                  <a:lnTo>
                                    <a:pt x="83" y="746"/>
                                  </a:lnTo>
                                  <a:lnTo>
                                    <a:pt x="103" y="689"/>
                                  </a:lnTo>
                                  <a:lnTo>
                                    <a:pt x="123" y="634"/>
                                  </a:lnTo>
                                  <a:lnTo>
                                    <a:pt x="144" y="581"/>
                                  </a:lnTo>
                                  <a:lnTo>
                                    <a:pt x="168" y="529"/>
                                  </a:lnTo>
                                  <a:lnTo>
                                    <a:pt x="193" y="480"/>
                                  </a:lnTo>
                                  <a:lnTo>
                                    <a:pt x="220" y="432"/>
                                  </a:lnTo>
                                  <a:lnTo>
                                    <a:pt x="249" y="386"/>
                                  </a:lnTo>
                                  <a:lnTo>
                                    <a:pt x="278" y="342"/>
                                  </a:lnTo>
                                  <a:lnTo>
                                    <a:pt x="308" y="300"/>
                                  </a:lnTo>
                                  <a:lnTo>
                                    <a:pt x="341" y="262"/>
                                  </a:lnTo>
                                  <a:lnTo>
                                    <a:pt x="373" y="225"/>
                                  </a:lnTo>
                                  <a:lnTo>
                                    <a:pt x="408" y="190"/>
                                  </a:lnTo>
                                  <a:lnTo>
                                    <a:pt x="444" y="159"/>
                                  </a:lnTo>
                                  <a:lnTo>
                                    <a:pt x="480" y="130"/>
                                  </a:lnTo>
                                  <a:lnTo>
                                    <a:pt x="518" y="104"/>
                                  </a:lnTo>
                                  <a:lnTo>
                                    <a:pt x="556" y="80"/>
                                  </a:lnTo>
                                  <a:lnTo>
                                    <a:pt x="595" y="60"/>
                                  </a:lnTo>
                                  <a:lnTo>
                                    <a:pt x="635" y="42"/>
                                  </a:lnTo>
                                  <a:lnTo>
                                    <a:pt x="677" y="27"/>
                                  </a:lnTo>
                                  <a:lnTo>
                                    <a:pt x="718" y="16"/>
                                  </a:lnTo>
                                  <a:lnTo>
                                    <a:pt x="761" y="7"/>
                                  </a:lnTo>
                                  <a:lnTo>
                                    <a:pt x="805" y="1"/>
                                  </a:lnTo>
                                  <a:lnTo>
                                    <a:pt x="848" y="0"/>
                                  </a:lnTo>
                                  <a:lnTo>
                                    <a:pt x="848" y="0"/>
                                  </a:lnTo>
                                  <a:lnTo>
                                    <a:pt x="891" y="1"/>
                                  </a:lnTo>
                                  <a:lnTo>
                                    <a:pt x="935" y="7"/>
                                  </a:lnTo>
                                  <a:lnTo>
                                    <a:pt x="976" y="16"/>
                                  </a:lnTo>
                                  <a:lnTo>
                                    <a:pt x="1018" y="27"/>
                                  </a:lnTo>
                                  <a:lnTo>
                                    <a:pt x="1059" y="42"/>
                                  </a:lnTo>
                                  <a:lnTo>
                                    <a:pt x="1099" y="60"/>
                                  </a:lnTo>
                                  <a:lnTo>
                                    <a:pt x="1139" y="80"/>
                                  </a:lnTo>
                                  <a:lnTo>
                                    <a:pt x="1178" y="104"/>
                                  </a:lnTo>
                                  <a:lnTo>
                                    <a:pt x="1214" y="130"/>
                                  </a:lnTo>
                                  <a:lnTo>
                                    <a:pt x="1252" y="159"/>
                                  </a:lnTo>
                                  <a:lnTo>
                                    <a:pt x="1286" y="190"/>
                                  </a:lnTo>
                                  <a:lnTo>
                                    <a:pt x="1321" y="225"/>
                                  </a:lnTo>
                                  <a:lnTo>
                                    <a:pt x="1355" y="262"/>
                                  </a:lnTo>
                                  <a:lnTo>
                                    <a:pt x="1386" y="300"/>
                                  </a:lnTo>
                                  <a:lnTo>
                                    <a:pt x="1416" y="342"/>
                                  </a:lnTo>
                                  <a:lnTo>
                                    <a:pt x="1447" y="386"/>
                                  </a:lnTo>
                                  <a:lnTo>
                                    <a:pt x="1474" y="432"/>
                                  </a:lnTo>
                                  <a:lnTo>
                                    <a:pt x="1501" y="480"/>
                                  </a:lnTo>
                                  <a:lnTo>
                                    <a:pt x="1526" y="529"/>
                                  </a:lnTo>
                                  <a:lnTo>
                                    <a:pt x="1550" y="581"/>
                                  </a:lnTo>
                                  <a:lnTo>
                                    <a:pt x="1572" y="634"/>
                                  </a:lnTo>
                                  <a:lnTo>
                                    <a:pt x="1593" y="689"/>
                                  </a:lnTo>
                                  <a:lnTo>
                                    <a:pt x="1611" y="746"/>
                                  </a:lnTo>
                                  <a:lnTo>
                                    <a:pt x="1627" y="804"/>
                                  </a:lnTo>
                                  <a:lnTo>
                                    <a:pt x="1644" y="863"/>
                                  </a:lnTo>
                                  <a:lnTo>
                                    <a:pt x="1656" y="925"/>
                                  </a:lnTo>
                                  <a:lnTo>
                                    <a:pt x="1669" y="988"/>
                                  </a:lnTo>
                                  <a:lnTo>
                                    <a:pt x="1678" y="1052"/>
                                  </a:lnTo>
                                  <a:lnTo>
                                    <a:pt x="1685" y="1116"/>
                                  </a:lnTo>
                                  <a:lnTo>
                                    <a:pt x="1691" y="1182"/>
                                  </a:lnTo>
                                  <a:lnTo>
                                    <a:pt x="1694" y="1248"/>
                                  </a:lnTo>
                                  <a:lnTo>
                                    <a:pt x="1694" y="1316"/>
                                  </a:lnTo>
                                  <a:lnTo>
                                    <a:pt x="1694" y="1316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7" name="Forma Livre: Forma 26"/>
                          <wps:cNvSpPr/>
                          <wps:spPr>
                            <a:xfrm>
                              <a:off x="133" y="142"/>
                              <a:ext cx="637" cy="108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276" h="2177" extrusionOk="0">
                                  <a:moveTo>
                                    <a:pt x="1276" y="1087"/>
                                  </a:moveTo>
                                  <a:lnTo>
                                    <a:pt x="1276" y="1087"/>
                                  </a:lnTo>
                                  <a:lnTo>
                                    <a:pt x="1276" y="1144"/>
                                  </a:lnTo>
                                  <a:lnTo>
                                    <a:pt x="1274" y="1199"/>
                                  </a:lnTo>
                                  <a:lnTo>
                                    <a:pt x="1269" y="1254"/>
                                  </a:lnTo>
                                  <a:lnTo>
                                    <a:pt x="1263" y="1308"/>
                                  </a:lnTo>
                                  <a:lnTo>
                                    <a:pt x="1256" y="1361"/>
                                  </a:lnTo>
                                  <a:lnTo>
                                    <a:pt x="1249" y="1412"/>
                                  </a:lnTo>
                                  <a:lnTo>
                                    <a:pt x="1238" y="1462"/>
                                  </a:lnTo>
                                  <a:lnTo>
                                    <a:pt x="1227" y="1511"/>
                                  </a:lnTo>
                                  <a:lnTo>
                                    <a:pt x="1215" y="1561"/>
                                  </a:lnTo>
                                  <a:lnTo>
                                    <a:pt x="1200" y="1606"/>
                                  </a:lnTo>
                                  <a:lnTo>
                                    <a:pt x="1184" y="1652"/>
                                  </a:lnTo>
                                  <a:lnTo>
                                    <a:pt x="1168" y="1696"/>
                                  </a:lnTo>
                                  <a:lnTo>
                                    <a:pt x="1150" y="1738"/>
                                  </a:lnTo>
                                  <a:lnTo>
                                    <a:pt x="1132" y="1781"/>
                                  </a:lnTo>
                                  <a:lnTo>
                                    <a:pt x="1112" y="1819"/>
                                  </a:lnTo>
                                  <a:lnTo>
                                    <a:pt x="1090" y="1858"/>
                                  </a:lnTo>
                                  <a:lnTo>
                                    <a:pt x="1068" y="1894"/>
                                  </a:lnTo>
                                  <a:lnTo>
                                    <a:pt x="1045" y="1927"/>
                                  </a:lnTo>
                                  <a:lnTo>
                                    <a:pt x="1020" y="1960"/>
                                  </a:lnTo>
                                  <a:lnTo>
                                    <a:pt x="996" y="1990"/>
                                  </a:lnTo>
                                  <a:lnTo>
                                    <a:pt x="969" y="2019"/>
                                  </a:lnTo>
                                  <a:lnTo>
                                    <a:pt x="942" y="2045"/>
                                  </a:lnTo>
                                  <a:lnTo>
                                    <a:pt x="915" y="2068"/>
                                  </a:lnTo>
                                  <a:lnTo>
                                    <a:pt x="886" y="2090"/>
                                  </a:lnTo>
                                  <a:lnTo>
                                    <a:pt x="857" y="2111"/>
                                  </a:lnTo>
                                  <a:lnTo>
                                    <a:pt x="828" y="2127"/>
                                  </a:lnTo>
                                  <a:lnTo>
                                    <a:pt x="798" y="2142"/>
                                  </a:lnTo>
                                  <a:lnTo>
                                    <a:pt x="767" y="2155"/>
                                  </a:lnTo>
                                  <a:lnTo>
                                    <a:pt x="736" y="2164"/>
                                  </a:lnTo>
                                  <a:lnTo>
                                    <a:pt x="704" y="2171"/>
                                  </a:lnTo>
                                  <a:lnTo>
                                    <a:pt x="671" y="2175"/>
                                  </a:lnTo>
                                  <a:lnTo>
                                    <a:pt x="639" y="2177"/>
                                  </a:lnTo>
                                  <a:lnTo>
                                    <a:pt x="639" y="2177"/>
                                  </a:lnTo>
                                  <a:lnTo>
                                    <a:pt x="607" y="2175"/>
                                  </a:lnTo>
                                  <a:lnTo>
                                    <a:pt x="574" y="2171"/>
                                  </a:lnTo>
                                  <a:lnTo>
                                    <a:pt x="542" y="2164"/>
                                  </a:lnTo>
                                  <a:lnTo>
                                    <a:pt x="509" y="2155"/>
                                  </a:lnTo>
                                  <a:lnTo>
                                    <a:pt x="478" y="2142"/>
                                  </a:lnTo>
                                  <a:lnTo>
                                    <a:pt x="450" y="2127"/>
                                  </a:lnTo>
                                  <a:lnTo>
                                    <a:pt x="419" y="2111"/>
                                  </a:lnTo>
                                  <a:lnTo>
                                    <a:pt x="390" y="2090"/>
                                  </a:lnTo>
                                  <a:lnTo>
                                    <a:pt x="361" y="2068"/>
                                  </a:lnTo>
                                  <a:lnTo>
                                    <a:pt x="334" y="2045"/>
                                  </a:lnTo>
                                  <a:lnTo>
                                    <a:pt x="307" y="2019"/>
                                  </a:lnTo>
                                  <a:lnTo>
                                    <a:pt x="282" y="1990"/>
                                  </a:lnTo>
                                  <a:lnTo>
                                    <a:pt x="256" y="1960"/>
                                  </a:lnTo>
                                  <a:lnTo>
                                    <a:pt x="233" y="1927"/>
                                  </a:lnTo>
                                  <a:lnTo>
                                    <a:pt x="210" y="1894"/>
                                  </a:lnTo>
                                  <a:lnTo>
                                    <a:pt x="188" y="1858"/>
                                  </a:lnTo>
                                  <a:lnTo>
                                    <a:pt x="166" y="1819"/>
                                  </a:lnTo>
                                  <a:lnTo>
                                    <a:pt x="146" y="1781"/>
                                  </a:lnTo>
                                  <a:lnTo>
                                    <a:pt x="127" y="1738"/>
                                  </a:lnTo>
                                  <a:lnTo>
                                    <a:pt x="109" y="1696"/>
                                  </a:lnTo>
                                  <a:lnTo>
                                    <a:pt x="92" y="1652"/>
                                  </a:lnTo>
                                  <a:lnTo>
                                    <a:pt x="78" y="1606"/>
                                  </a:lnTo>
                                  <a:lnTo>
                                    <a:pt x="63" y="1561"/>
                                  </a:lnTo>
                                  <a:lnTo>
                                    <a:pt x="51" y="1511"/>
                                  </a:lnTo>
                                  <a:lnTo>
                                    <a:pt x="38" y="1462"/>
                                  </a:lnTo>
                                  <a:lnTo>
                                    <a:pt x="29" y="1412"/>
                                  </a:lnTo>
                                  <a:lnTo>
                                    <a:pt x="20" y="1361"/>
                                  </a:lnTo>
                                  <a:lnTo>
                                    <a:pt x="13" y="1308"/>
                                  </a:lnTo>
                                  <a:lnTo>
                                    <a:pt x="7" y="1254"/>
                                  </a:lnTo>
                                  <a:lnTo>
                                    <a:pt x="4" y="1199"/>
                                  </a:lnTo>
                                  <a:lnTo>
                                    <a:pt x="0" y="1144"/>
                                  </a:lnTo>
                                  <a:lnTo>
                                    <a:pt x="0" y="1087"/>
                                  </a:lnTo>
                                  <a:lnTo>
                                    <a:pt x="0" y="1087"/>
                                  </a:lnTo>
                                  <a:lnTo>
                                    <a:pt x="0" y="1032"/>
                                  </a:lnTo>
                                  <a:lnTo>
                                    <a:pt x="4" y="977"/>
                                  </a:lnTo>
                                  <a:lnTo>
                                    <a:pt x="7" y="922"/>
                                  </a:lnTo>
                                  <a:lnTo>
                                    <a:pt x="13" y="869"/>
                                  </a:lnTo>
                                  <a:lnTo>
                                    <a:pt x="20" y="816"/>
                                  </a:lnTo>
                                  <a:lnTo>
                                    <a:pt x="29" y="765"/>
                                  </a:lnTo>
                                  <a:lnTo>
                                    <a:pt x="38" y="713"/>
                                  </a:lnTo>
                                  <a:lnTo>
                                    <a:pt x="51" y="664"/>
                                  </a:lnTo>
                                  <a:lnTo>
                                    <a:pt x="63" y="616"/>
                                  </a:lnTo>
                                  <a:lnTo>
                                    <a:pt x="78" y="569"/>
                                  </a:lnTo>
                                  <a:lnTo>
                                    <a:pt x="92" y="523"/>
                                  </a:lnTo>
                                  <a:lnTo>
                                    <a:pt x="109" y="479"/>
                                  </a:lnTo>
                                  <a:lnTo>
                                    <a:pt x="127" y="437"/>
                                  </a:lnTo>
                                  <a:lnTo>
                                    <a:pt x="146" y="396"/>
                                  </a:lnTo>
                                  <a:lnTo>
                                    <a:pt x="166" y="356"/>
                                  </a:lnTo>
                                  <a:lnTo>
                                    <a:pt x="188" y="317"/>
                                  </a:lnTo>
                                  <a:lnTo>
                                    <a:pt x="210" y="283"/>
                                  </a:lnTo>
                                  <a:lnTo>
                                    <a:pt x="233" y="248"/>
                                  </a:lnTo>
                                  <a:lnTo>
                                    <a:pt x="256" y="217"/>
                                  </a:lnTo>
                                  <a:lnTo>
                                    <a:pt x="282" y="185"/>
                                  </a:lnTo>
                                  <a:lnTo>
                                    <a:pt x="307" y="158"/>
                                  </a:lnTo>
                                  <a:lnTo>
                                    <a:pt x="334" y="130"/>
                                  </a:lnTo>
                                  <a:lnTo>
                                    <a:pt x="361" y="107"/>
                                  </a:lnTo>
                                  <a:lnTo>
                                    <a:pt x="390" y="85"/>
                                  </a:lnTo>
                                  <a:lnTo>
                                    <a:pt x="419" y="66"/>
                                  </a:lnTo>
                                  <a:lnTo>
                                    <a:pt x="450" y="48"/>
                                  </a:lnTo>
                                  <a:lnTo>
                                    <a:pt x="478" y="33"/>
                                  </a:lnTo>
                                  <a:lnTo>
                                    <a:pt x="509" y="22"/>
                                  </a:lnTo>
                                  <a:lnTo>
                                    <a:pt x="542" y="11"/>
                                  </a:lnTo>
                                  <a:lnTo>
                                    <a:pt x="574" y="6"/>
                                  </a:lnTo>
                                  <a:lnTo>
                                    <a:pt x="607" y="0"/>
                                  </a:lnTo>
                                  <a:lnTo>
                                    <a:pt x="639" y="0"/>
                                  </a:lnTo>
                                  <a:lnTo>
                                    <a:pt x="639" y="0"/>
                                  </a:lnTo>
                                  <a:lnTo>
                                    <a:pt x="671" y="0"/>
                                  </a:lnTo>
                                  <a:lnTo>
                                    <a:pt x="704" y="6"/>
                                  </a:lnTo>
                                  <a:lnTo>
                                    <a:pt x="736" y="11"/>
                                  </a:lnTo>
                                  <a:lnTo>
                                    <a:pt x="767" y="22"/>
                                  </a:lnTo>
                                  <a:lnTo>
                                    <a:pt x="798" y="33"/>
                                  </a:lnTo>
                                  <a:lnTo>
                                    <a:pt x="828" y="48"/>
                                  </a:lnTo>
                                  <a:lnTo>
                                    <a:pt x="857" y="66"/>
                                  </a:lnTo>
                                  <a:lnTo>
                                    <a:pt x="886" y="85"/>
                                  </a:lnTo>
                                  <a:lnTo>
                                    <a:pt x="915" y="107"/>
                                  </a:lnTo>
                                  <a:lnTo>
                                    <a:pt x="942" y="130"/>
                                  </a:lnTo>
                                  <a:lnTo>
                                    <a:pt x="969" y="158"/>
                                  </a:lnTo>
                                  <a:lnTo>
                                    <a:pt x="996" y="185"/>
                                  </a:lnTo>
                                  <a:lnTo>
                                    <a:pt x="1020" y="217"/>
                                  </a:lnTo>
                                  <a:lnTo>
                                    <a:pt x="1045" y="248"/>
                                  </a:lnTo>
                                  <a:lnTo>
                                    <a:pt x="1068" y="283"/>
                                  </a:lnTo>
                                  <a:lnTo>
                                    <a:pt x="1090" y="317"/>
                                  </a:lnTo>
                                  <a:lnTo>
                                    <a:pt x="1112" y="356"/>
                                  </a:lnTo>
                                  <a:lnTo>
                                    <a:pt x="1132" y="396"/>
                                  </a:lnTo>
                                  <a:lnTo>
                                    <a:pt x="1150" y="437"/>
                                  </a:lnTo>
                                  <a:lnTo>
                                    <a:pt x="1168" y="479"/>
                                  </a:lnTo>
                                  <a:lnTo>
                                    <a:pt x="1184" y="523"/>
                                  </a:lnTo>
                                  <a:lnTo>
                                    <a:pt x="1200" y="569"/>
                                  </a:lnTo>
                                  <a:lnTo>
                                    <a:pt x="1215" y="616"/>
                                  </a:lnTo>
                                  <a:lnTo>
                                    <a:pt x="1227" y="664"/>
                                  </a:lnTo>
                                  <a:lnTo>
                                    <a:pt x="1238" y="713"/>
                                  </a:lnTo>
                                  <a:lnTo>
                                    <a:pt x="1249" y="765"/>
                                  </a:lnTo>
                                  <a:lnTo>
                                    <a:pt x="1256" y="816"/>
                                  </a:lnTo>
                                  <a:lnTo>
                                    <a:pt x="1263" y="869"/>
                                  </a:lnTo>
                                  <a:lnTo>
                                    <a:pt x="1269" y="922"/>
                                  </a:lnTo>
                                  <a:lnTo>
                                    <a:pt x="1274" y="977"/>
                                  </a:lnTo>
                                  <a:lnTo>
                                    <a:pt x="1276" y="1032"/>
                                  </a:lnTo>
                                  <a:lnTo>
                                    <a:pt x="1276" y="1087"/>
                                  </a:lnTo>
                                  <a:lnTo>
                                    <a:pt x="1276" y="1087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8" name="Forma Livre: Forma 27"/>
                          <wps:cNvSpPr/>
                          <wps:spPr>
                            <a:xfrm>
                              <a:off x="46" y="494"/>
                              <a:ext cx="86" cy="8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71" h="173" extrusionOk="0">
                                  <a:moveTo>
                                    <a:pt x="128" y="140"/>
                                  </a:moveTo>
                                  <a:lnTo>
                                    <a:pt x="128" y="140"/>
                                  </a:lnTo>
                                  <a:lnTo>
                                    <a:pt x="123" y="132"/>
                                  </a:lnTo>
                                  <a:lnTo>
                                    <a:pt x="117" y="129"/>
                                  </a:lnTo>
                                  <a:lnTo>
                                    <a:pt x="117" y="129"/>
                                  </a:lnTo>
                                  <a:lnTo>
                                    <a:pt x="108" y="125"/>
                                  </a:lnTo>
                                  <a:lnTo>
                                    <a:pt x="94" y="123"/>
                                  </a:lnTo>
                                  <a:lnTo>
                                    <a:pt x="65" y="118"/>
                                  </a:lnTo>
                                  <a:lnTo>
                                    <a:pt x="65" y="118"/>
                                  </a:lnTo>
                                  <a:lnTo>
                                    <a:pt x="49" y="116"/>
                                  </a:lnTo>
                                  <a:lnTo>
                                    <a:pt x="49" y="116"/>
                                  </a:lnTo>
                                  <a:lnTo>
                                    <a:pt x="42" y="110"/>
                                  </a:lnTo>
                                  <a:lnTo>
                                    <a:pt x="42" y="110"/>
                                  </a:lnTo>
                                  <a:lnTo>
                                    <a:pt x="34" y="103"/>
                                  </a:lnTo>
                                  <a:lnTo>
                                    <a:pt x="23" y="92"/>
                                  </a:lnTo>
                                  <a:lnTo>
                                    <a:pt x="23" y="92"/>
                                  </a:lnTo>
                                  <a:lnTo>
                                    <a:pt x="31" y="107"/>
                                  </a:lnTo>
                                  <a:lnTo>
                                    <a:pt x="38" y="119"/>
                                  </a:lnTo>
                                  <a:lnTo>
                                    <a:pt x="38" y="119"/>
                                  </a:lnTo>
                                  <a:lnTo>
                                    <a:pt x="45" y="130"/>
                                  </a:lnTo>
                                  <a:lnTo>
                                    <a:pt x="56" y="140"/>
                                  </a:lnTo>
                                  <a:lnTo>
                                    <a:pt x="56" y="140"/>
                                  </a:lnTo>
                                  <a:lnTo>
                                    <a:pt x="69" y="147"/>
                                  </a:lnTo>
                                  <a:lnTo>
                                    <a:pt x="85" y="151"/>
                                  </a:lnTo>
                                  <a:lnTo>
                                    <a:pt x="85" y="151"/>
                                  </a:lnTo>
                                  <a:lnTo>
                                    <a:pt x="97" y="151"/>
                                  </a:lnTo>
                                  <a:lnTo>
                                    <a:pt x="112" y="149"/>
                                  </a:lnTo>
                                  <a:lnTo>
                                    <a:pt x="112" y="149"/>
                                  </a:lnTo>
                                  <a:lnTo>
                                    <a:pt x="119" y="145"/>
                                  </a:lnTo>
                                  <a:lnTo>
                                    <a:pt x="128" y="140"/>
                                  </a:lnTo>
                                  <a:lnTo>
                                    <a:pt x="128" y="140"/>
                                  </a:lnTo>
                                  <a:close/>
                                  <a:moveTo>
                                    <a:pt x="146" y="88"/>
                                  </a:moveTo>
                                  <a:lnTo>
                                    <a:pt x="146" y="88"/>
                                  </a:lnTo>
                                  <a:lnTo>
                                    <a:pt x="144" y="75"/>
                                  </a:lnTo>
                                  <a:lnTo>
                                    <a:pt x="144" y="75"/>
                                  </a:lnTo>
                                  <a:lnTo>
                                    <a:pt x="135" y="53"/>
                                  </a:lnTo>
                                  <a:lnTo>
                                    <a:pt x="43" y="39"/>
                                  </a:lnTo>
                                  <a:lnTo>
                                    <a:pt x="33" y="50"/>
                                  </a:lnTo>
                                  <a:lnTo>
                                    <a:pt x="45" y="63"/>
                                  </a:lnTo>
                                  <a:lnTo>
                                    <a:pt x="40" y="66"/>
                                  </a:lnTo>
                                  <a:lnTo>
                                    <a:pt x="16" y="37"/>
                                  </a:lnTo>
                                  <a:lnTo>
                                    <a:pt x="36" y="17"/>
                                  </a:lnTo>
                                  <a:lnTo>
                                    <a:pt x="27" y="4"/>
                                  </a:lnTo>
                                  <a:lnTo>
                                    <a:pt x="31" y="0"/>
                                  </a:lnTo>
                                  <a:lnTo>
                                    <a:pt x="31" y="0"/>
                                  </a:lnTo>
                                  <a:lnTo>
                                    <a:pt x="38" y="9"/>
                                  </a:lnTo>
                                  <a:lnTo>
                                    <a:pt x="43" y="15"/>
                                  </a:lnTo>
                                  <a:lnTo>
                                    <a:pt x="43" y="15"/>
                                  </a:lnTo>
                                  <a:lnTo>
                                    <a:pt x="51" y="17"/>
                                  </a:lnTo>
                                  <a:lnTo>
                                    <a:pt x="58" y="19"/>
                                  </a:lnTo>
                                  <a:lnTo>
                                    <a:pt x="130" y="30"/>
                                  </a:lnTo>
                                  <a:lnTo>
                                    <a:pt x="130" y="30"/>
                                  </a:lnTo>
                                  <a:lnTo>
                                    <a:pt x="143" y="31"/>
                                  </a:lnTo>
                                  <a:lnTo>
                                    <a:pt x="150" y="31"/>
                                  </a:lnTo>
                                  <a:lnTo>
                                    <a:pt x="150" y="31"/>
                                  </a:lnTo>
                                  <a:lnTo>
                                    <a:pt x="153" y="28"/>
                                  </a:lnTo>
                                  <a:lnTo>
                                    <a:pt x="155" y="26"/>
                                  </a:lnTo>
                                  <a:lnTo>
                                    <a:pt x="155" y="26"/>
                                  </a:lnTo>
                                  <a:lnTo>
                                    <a:pt x="155" y="22"/>
                                  </a:lnTo>
                                  <a:lnTo>
                                    <a:pt x="152" y="19"/>
                                  </a:lnTo>
                                  <a:lnTo>
                                    <a:pt x="159" y="19"/>
                                  </a:lnTo>
                                  <a:lnTo>
                                    <a:pt x="171" y="42"/>
                                  </a:lnTo>
                                  <a:lnTo>
                                    <a:pt x="171" y="42"/>
                                  </a:lnTo>
                                  <a:lnTo>
                                    <a:pt x="166" y="50"/>
                                  </a:lnTo>
                                  <a:lnTo>
                                    <a:pt x="159" y="53"/>
                                  </a:lnTo>
                                  <a:lnTo>
                                    <a:pt x="159" y="53"/>
                                  </a:lnTo>
                                  <a:lnTo>
                                    <a:pt x="152" y="55"/>
                                  </a:lnTo>
                                  <a:lnTo>
                                    <a:pt x="141" y="55"/>
                                  </a:lnTo>
                                  <a:lnTo>
                                    <a:pt x="141" y="55"/>
                                  </a:lnTo>
                                  <a:lnTo>
                                    <a:pt x="152" y="72"/>
                                  </a:lnTo>
                                  <a:lnTo>
                                    <a:pt x="159" y="88"/>
                                  </a:lnTo>
                                  <a:lnTo>
                                    <a:pt x="159" y="88"/>
                                  </a:lnTo>
                                  <a:lnTo>
                                    <a:pt x="161" y="105"/>
                                  </a:lnTo>
                                  <a:lnTo>
                                    <a:pt x="161" y="121"/>
                                  </a:lnTo>
                                  <a:lnTo>
                                    <a:pt x="161" y="121"/>
                                  </a:lnTo>
                                  <a:lnTo>
                                    <a:pt x="157" y="136"/>
                                  </a:lnTo>
                                  <a:lnTo>
                                    <a:pt x="150" y="149"/>
                                  </a:lnTo>
                                  <a:lnTo>
                                    <a:pt x="141" y="158"/>
                                  </a:lnTo>
                                  <a:lnTo>
                                    <a:pt x="130" y="165"/>
                                  </a:lnTo>
                                  <a:lnTo>
                                    <a:pt x="130" y="165"/>
                                  </a:lnTo>
                                  <a:lnTo>
                                    <a:pt x="121" y="171"/>
                                  </a:lnTo>
                                  <a:lnTo>
                                    <a:pt x="110" y="173"/>
                                  </a:lnTo>
                                  <a:lnTo>
                                    <a:pt x="101" y="173"/>
                                  </a:lnTo>
                                  <a:lnTo>
                                    <a:pt x="90" y="173"/>
                                  </a:lnTo>
                                  <a:lnTo>
                                    <a:pt x="90" y="173"/>
                                  </a:lnTo>
                                  <a:lnTo>
                                    <a:pt x="74" y="169"/>
                                  </a:lnTo>
                                  <a:lnTo>
                                    <a:pt x="61" y="160"/>
                                  </a:lnTo>
                                  <a:lnTo>
                                    <a:pt x="61" y="160"/>
                                  </a:lnTo>
                                  <a:lnTo>
                                    <a:pt x="49" y="149"/>
                                  </a:lnTo>
                                  <a:lnTo>
                                    <a:pt x="36" y="134"/>
                                  </a:lnTo>
                                  <a:lnTo>
                                    <a:pt x="36" y="134"/>
                                  </a:lnTo>
                                  <a:lnTo>
                                    <a:pt x="29" y="121"/>
                                  </a:lnTo>
                                  <a:lnTo>
                                    <a:pt x="22" y="105"/>
                                  </a:lnTo>
                                  <a:lnTo>
                                    <a:pt x="22" y="105"/>
                                  </a:lnTo>
                                  <a:lnTo>
                                    <a:pt x="22" y="125"/>
                                  </a:lnTo>
                                  <a:lnTo>
                                    <a:pt x="22" y="125"/>
                                  </a:lnTo>
                                  <a:lnTo>
                                    <a:pt x="20" y="134"/>
                                  </a:lnTo>
                                  <a:lnTo>
                                    <a:pt x="20" y="134"/>
                                  </a:lnTo>
                                  <a:lnTo>
                                    <a:pt x="18" y="145"/>
                                  </a:lnTo>
                                  <a:lnTo>
                                    <a:pt x="18" y="145"/>
                                  </a:lnTo>
                                  <a:lnTo>
                                    <a:pt x="18" y="152"/>
                                  </a:lnTo>
                                  <a:lnTo>
                                    <a:pt x="22" y="158"/>
                                  </a:lnTo>
                                  <a:lnTo>
                                    <a:pt x="22" y="158"/>
                                  </a:lnTo>
                                  <a:lnTo>
                                    <a:pt x="27" y="163"/>
                                  </a:lnTo>
                                  <a:lnTo>
                                    <a:pt x="34" y="165"/>
                                  </a:lnTo>
                                  <a:lnTo>
                                    <a:pt x="34" y="165"/>
                                  </a:lnTo>
                                  <a:lnTo>
                                    <a:pt x="43" y="167"/>
                                  </a:lnTo>
                                  <a:lnTo>
                                    <a:pt x="43" y="171"/>
                                  </a:lnTo>
                                  <a:lnTo>
                                    <a:pt x="43" y="171"/>
                                  </a:lnTo>
                                  <a:lnTo>
                                    <a:pt x="31" y="171"/>
                                  </a:lnTo>
                                  <a:lnTo>
                                    <a:pt x="31" y="171"/>
                                  </a:lnTo>
                                  <a:lnTo>
                                    <a:pt x="23" y="169"/>
                                  </a:lnTo>
                                  <a:lnTo>
                                    <a:pt x="16" y="165"/>
                                  </a:lnTo>
                                  <a:lnTo>
                                    <a:pt x="11" y="162"/>
                                  </a:lnTo>
                                  <a:lnTo>
                                    <a:pt x="7" y="158"/>
                                  </a:lnTo>
                                  <a:lnTo>
                                    <a:pt x="7" y="158"/>
                                  </a:lnTo>
                                  <a:lnTo>
                                    <a:pt x="4" y="152"/>
                                  </a:lnTo>
                                  <a:lnTo>
                                    <a:pt x="0" y="147"/>
                                  </a:lnTo>
                                  <a:lnTo>
                                    <a:pt x="0" y="141"/>
                                  </a:lnTo>
                                  <a:lnTo>
                                    <a:pt x="0" y="136"/>
                                  </a:lnTo>
                                  <a:lnTo>
                                    <a:pt x="0" y="136"/>
                                  </a:lnTo>
                                  <a:lnTo>
                                    <a:pt x="2" y="130"/>
                                  </a:lnTo>
                                  <a:lnTo>
                                    <a:pt x="2" y="130"/>
                                  </a:lnTo>
                                  <a:lnTo>
                                    <a:pt x="7" y="118"/>
                                  </a:lnTo>
                                  <a:lnTo>
                                    <a:pt x="7" y="118"/>
                                  </a:lnTo>
                                  <a:lnTo>
                                    <a:pt x="13" y="108"/>
                                  </a:lnTo>
                                  <a:lnTo>
                                    <a:pt x="14" y="101"/>
                                  </a:lnTo>
                                  <a:lnTo>
                                    <a:pt x="14" y="101"/>
                                  </a:lnTo>
                                  <a:lnTo>
                                    <a:pt x="14" y="94"/>
                                  </a:lnTo>
                                  <a:lnTo>
                                    <a:pt x="14" y="86"/>
                                  </a:lnTo>
                                  <a:lnTo>
                                    <a:pt x="14" y="86"/>
                                  </a:lnTo>
                                  <a:lnTo>
                                    <a:pt x="9" y="77"/>
                                  </a:lnTo>
                                  <a:lnTo>
                                    <a:pt x="11" y="72"/>
                                  </a:lnTo>
                                  <a:lnTo>
                                    <a:pt x="13" y="74"/>
                                  </a:lnTo>
                                  <a:lnTo>
                                    <a:pt x="20" y="79"/>
                                  </a:lnTo>
                                  <a:lnTo>
                                    <a:pt x="20" y="79"/>
                                  </a:lnTo>
                                  <a:lnTo>
                                    <a:pt x="25" y="85"/>
                                  </a:lnTo>
                                  <a:lnTo>
                                    <a:pt x="31" y="88"/>
                                  </a:lnTo>
                                  <a:lnTo>
                                    <a:pt x="31" y="88"/>
                                  </a:lnTo>
                                  <a:lnTo>
                                    <a:pt x="38" y="92"/>
                                  </a:lnTo>
                                  <a:lnTo>
                                    <a:pt x="51" y="94"/>
                                  </a:lnTo>
                                  <a:lnTo>
                                    <a:pt x="97" y="101"/>
                                  </a:lnTo>
                                  <a:lnTo>
                                    <a:pt x="97" y="101"/>
                                  </a:lnTo>
                                  <a:lnTo>
                                    <a:pt x="110" y="105"/>
                                  </a:lnTo>
                                  <a:lnTo>
                                    <a:pt x="110" y="105"/>
                                  </a:lnTo>
                                  <a:lnTo>
                                    <a:pt x="114" y="108"/>
                                  </a:lnTo>
                                  <a:lnTo>
                                    <a:pt x="117" y="112"/>
                                  </a:lnTo>
                                  <a:lnTo>
                                    <a:pt x="117" y="112"/>
                                  </a:lnTo>
                                  <a:lnTo>
                                    <a:pt x="125" y="121"/>
                                  </a:lnTo>
                                  <a:lnTo>
                                    <a:pt x="134" y="136"/>
                                  </a:lnTo>
                                  <a:lnTo>
                                    <a:pt x="134" y="136"/>
                                  </a:lnTo>
                                  <a:lnTo>
                                    <a:pt x="137" y="130"/>
                                  </a:lnTo>
                                  <a:lnTo>
                                    <a:pt x="143" y="123"/>
                                  </a:lnTo>
                                  <a:lnTo>
                                    <a:pt x="143" y="123"/>
                                  </a:lnTo>
                                  <a:lnTo>
                                    <a:pt x="144" y="116"/>
                                  </a:lnTo>
                                  <a:lnTo>
                                    <a:pt x="146" y="108"/>
                                  </a:lnTo>
                                  <a:lnTo>
                                    <a:pt x="146" y="108"/>
                                  </a:lnTo>
                                  <a:lnTo>
                                    <a:pt x="146" y="103"/>
                                  </a:lnTo>
                                  <a:lnTo>
                                    <a:pt x="146" y="88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9" name="Forma Livre: Forma 28"/>
                          <wps:cNvSpPr/>
                          <wps:spPr>
                            <a:xfrm>
                              <a:off x="85" y="440"/>
                              <a:ext cx="60" cy="5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21" h="108" extrusionOk="0">
                                  <a:moveTo>
                                    <a:pt x="12" y="26"/>
                                  </a:moveTo>
                                  <a:lnTo>
                                    <a:pt x="30" y="15"/>
                                  </a:lnTo>
                                  <a:lnTo>
                                    <a:pt x="23" y="2"/>
                                  </a:lnTo>
                                  <a:lnTo>
                                    <a:pt x="27" y="0"/>
                                  </a:lnTo>
                                  <a:lnTo>
                                    <a:pt x="27" y="0"/>
                                  </a:lnTo>
                                  <a:lnTo>
                                    <a:pt x="34" y="11"/>
                                  </a:lnTo>
                                  <a:lnTo>
                                    <a:pt x="34" y="11"/>
                                  </a:lnTo>
                                  <a:lnTo>
                                    <a:pt x="39" y="15"/>
                                  </a:lnTo>
                                  <a:lnTo>
                                    <a:pt x="45" y="17"/>
                                  </a:lnTo>
                                  <a:lnTo>
                                    <a:pt x="93" y="29"/>
                                  </a:lnTo>
                                  <a:lnTo>
                                    <a:pt x="93" y="29"/>
                                  </a:lnTo>
                                  <a:lnTo>
                                    <a:pt x="99" y="29"/>
                                  </a:lnTo>
                                  <a:lnTo>
                                    <a:pt x="102" y="29"/>
                                  </a:lnTo>
                                  <a:lnTo>
                                    <a:pt x="102" y="29"/>
                                  </a:lnTo>
                                  <a:lnTo>
                                    <a:pt x="106" y="28"/>
                                  </a:lnTo>
                                  <a:lnTo>
                                    <a:pt x="106" y="28"/>
                                  </a:lnTo>
                                  <a:lnTo>
                                    <a:pt x="104" y="18"/>
                                  </a:lnTo>
                                  <a:lnTo>
                                    <a:pt x="108" y="18"/>
                                  </a:lnTo>
                                  <a:lnTo>
                                    <a:pt x="121" y="44"/>
                                  </a:lnTo>
                                  <a:lnTo>
                                    <a:pt x="121" y="44"/>
                                  </a:lnTo>
                                  <a:lnTo>
                                    <a:pt x="111" y="50"/>
                                  </a:lnTo>
                                  <a:lnTo>
                                    <a:pt x="106" y="51"/>
                                  </a:lnTo>
                                  <a:lnTo>
                                    <a:pt x="106" y="51"/>
                                  </a:lnTo>
                                  <a:lnTo>
                                    <a:pt x="99" y="51"/>
                                  </a:lnTo>
                                  <a:lnTo>
                                    <a:pt x="90" y="50"/>
                                  </a:lnTo>
                                  <a:lnTo>
                                    <a:pt x="36" y="37"/>
                                  </a:lnTo>
                                  <a:lnTo>
                                    <a:pt x="23" y="42"/>
                                  </a:lnTo>
                                  <a:lnTo>
                                    <a:pt x="34" y="64"/>
                                  </a:lnTo>
                                  <a:lnTo>
                                    <a:pt x="88" y="77"/>
                                  </a:lnTo>
                                  <a:lnTo>
                                    <a:pt x="97" y="72"/>
                                  </a:lnTo>
                                  <a:lnTo>
                                    <a:pt x="108" y="94"/>
                                  </a:lnTo>
                                  <a:lnTo>
                                    <a:pt x="88" y="108"/>
                                  </a:lnTo>
                                  <a:lnTo>
                                    <a:pt x="83" y="99"/>
                                  </a:lnTo>
                                  <a:lnTo>
                                    <a:pt x="32" y="84"/>
                                  </a:lnTo>
                                  <a:lnTo>
                                    <a:pt x="32" y="84"/>
                                  </a:lnTo>
                                  <a:lnTo>
                                    <a:pt x="23" y="84"/>
                                  </a:lnTo>
                                  <a:lnTo>
                                    <a:pt x="18" y="84"/>
                                  </a:lnTo>
                                  <a:lnTo>
                                    <a:pt x="18" y="84"/>
                                  </a:lnTo>
                                  <a:lnTo>
                                    <a:pt x="16" y="84"/>
                                  </a:lnTo>
                                  <a:lnTo>
                                    <a:pt x="14" y="86"/>
                                  </a:lnTo>
                                  <a:lnTo>
                                    <a:pt x="14" y="86"/>
                                  </a:lnTo>
                                  <a:lnTo>
                                    <a:pt x="14" y="90"/>
                                  </a:lnTo>
                                  <a:lnTo>
                                    <a:pt x="16" y="94"/>
                                  </a:lnTo>
                                  <a:lnTo>
                                    <a:pt x="12" y="95"/>
                                  </a:lnTo>
                                  <a:lnTo>
                                    <a:pt x="0" y="70"/>
                                  </a:lnTo>
                                  <a:lnTo>
                                    <a:pt x="0" y="70"/>
                                  </a:lnTo>
                                  <a:lnTo>
                                    <a:pt x="9" y="64"/>
                                  </a:lnTo>
                                  <a:lnTo>
                                    <a:pt x="14" y="61"/>
                                  </a:lnTo>
                                  <a:lnTo>
                                    <a:pt x="14" y="61"/>
                                  </a:lnTo>
                                  <a:lnTo>
                                    <a:pt x="19" y="61"/>
                                  </a:lnTo>
                                  <a:lnTo>
                                    <a:pt x="25" y="61"/>
                                  </a:lnTo>
                                  <a:lnTo>
                                    <a:pt x="28" y="62"/>
                                  </a:lnTo>
                                  <a:lnTo>
                                    <a:pt x="12" y="26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0" name="Forma Livre: Forma 29"/>
                          <wps:cNvSpPr/>
                          <wps:spPr>
                            <a:xfrm>
                              <a:off x="85" y="402"/>
                              <a:ext cx="68" cy="3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37" h="70" extrusionOk="0">
                                  <a:moveTo>
                                    <a:pt x="0" y="13"/>
                                  </a:moveTo>
                                  <a:lnTo>
                                    <a:pt x="5" y="0"/>
                                  </a:lnTo>
                                  <a:lnTo>
                                    <a:pt x="21" y="20"/>
                                  </a:lnTo>
                                  <a:lnTo>
                                    <a:pt x="19" y="26"/>
                                  </a:lnTo>
                                  <a:lnTo>
                                    <a:pt x="0" y="13"/>
                                  </a:lnTo>
                                  <a:close/>
                                  <a:moveTo>
                                    <a:pt x="32" y="31"/>
                                  </a:moveTo>
                                  <a:lnTo>
                                    <a:pt x="52" y="18"/>
                                  </a:lnTo>
                                  <a:lnTo>
                                    <a:pt x="57" y="29"/>
                                  </a:lnTo>
                                  <a:lnTo>
                                    <a:pt x="110" y="46"/>
                                  </a:lnTo>
                                  <a:lnTo>
                                    <a:pt x="110" y="46"/>
                                  </a:lnTo>
                                  <a:lnTo>
                                    <a:pt x="117" y="48"/>
                                  </a:lnTo>
                                  <a:lnTo>
                                    <a:pt x="121" y="48"/>
                                  </a:lnTo>
                                  <a:lnTo>
                                    <a:pt x="121" y="48"/>
                                  </a:lnTo>
                                  <a:lnTo>
                                    <a:pt x="124" y="46"/>
                                  </a:lnTo>
                                  <a:lnTo>
                                    <a:pt x="124" y="46"/>
                                  </a:lnTo>
                                  <a:lnTo>
                                    <a:pt x="124" y="44"/>
                                  </a:lnTo>
                                  <a:lnTo>
                                    <a:pt x="124" y="44"/>
                                  </a:lnTo>
                                  <a:lnTo>
                                    <a:pt x="122" y="37"/>
                                  </a:lnTo>
                                  <a:lnTo>
                                    <a:pt x="126" y="37"/>
                                  </a:lnTo>
                                  <a:lnTo>
                                    <a:pt x="137" y="62"/>
                                  </a:lnTo>
                                  <a:lnTo>
                                    <a:pt x="137" y="62"/>
                                  </a:lnTo>
                                  <a:lnTo>
                                    <a:pt x="130" y="68"/>
                                  </a:lnTo>
                                  <a:lnTo>
                                    <a:pt x="122" y="70"/>
                                  </a:lnTo>
                                  <a:lnTo>
                                    <a:pt x="122" y="70"/>
                                  </a:lnTo>
                                  <a:lnTo>
                                    <a:pt x="115" y="70"/>
                                  </a:lnTo>
                                  <a:lnTo>
                                    <a:pt x="104" y="66"/>
                                  </a:lnTo>
                                  <a:lnTo>
                                    <a:pt x="50" y="50"/>
                                  </a:lnTo>
                                  <a:lnTo>
                                    <a:pt x="41" y="53"/>
                                  </a:lnTo>
                                  <a:lnTo>
                                    <a:pt x="32" y="31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1" name="Forma Livre: Forma 30"/>
                          <wps:cNvSpPr/>
                          <wps:spPr>
                            <a:xfrm>
                              <a:off x="98" y="362"/>
                              <a:ext cx="69" cy="49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37" h="97" extrusionOk="0">
                                  <a:moveTo>
                                    <a:pt x="52" y="46"/>
                                  </a:moveTo>
                                  <a:lnTo>
                                    <a:pt x="39" y="8"/>
                                  </a:lnTo>
                                  <a:lnTo>
                                    <a:pt x="39" y="8"/>
                                  </a:lnTo>
                                  <a:lnTo>
                                    <a:pt x="50" y="2"/>
                                  </a:lnTo>
                                  <a:lnTo>
                                    <a:pt x="57" y="0"/>
                                  </a:lnTo>
                                  <a:lnTo>
                                    <a:pt x="57" y="0"/>
                                  </a:lnTo>
                                  <a:lnTo>
                                    <a:pt x="65" y="0"/>
                                  </a:lnTo>
                                  <a:lnTo>
                                    <a:pt x="74" y="2"/>
                                  </a:lnTo>
                                  <a:lnTo>
                                    <a:pt x="131" y="24"/>
                                  </a:lnTo>
                                  <a:lnTo>
                                    <a:pt x="131" y="24"/>
                                  </a:lnTo>
                                  <a:lnTo>
                                    <a:pt x="131" y="42"/>
                                  </a:lnTo>
                                  <a:lnTo>
                                    <a:pt x="131" y="42"/>
                                  </a:lnTo>
                                  <a:lnTo>
                                    <a:pt x="137" y="64"/>
                                  </a:lnTo>
                                  <a:lnTo>
                                    <a:pt x="137" y="64"/>
                                  </a:lnTo>
                                  <a:lnTo>
                                    <a:pt x="126" y="72"/>
                                  </a:lnTo>
                                  <a:lnTo>
                                    <a:pt x="117" y="79"/>
                                  </a:lnTo>
                                  <a:lnTo>
                                    <a:pt x="117" y="79"/>
                                  </a:lnTo>
                                  <a:lnTo>
                                    <a:pt x="112" y="88"/>
                                  </a:lnTo>
                                  <a:lnTo>
                                    <a:pt x="106" y="97"/>
                                  </a:lnTo>
                                  <a:lnTo>
                                    <a:pt x="104" y="97"/>
                                  </a:lnTo>
                                  <a:lnTo>
                                    <a:pt x="104" y="97"/>
                                  </a:lnTo>
                                  <a:lnTo>
                                    <a:pt x="103" y="92"/>
                                  </a:lnTo>
                                  <a:lnTo>
                                    <a:pt x="101" y="90"/>
                                  </a:lnTo>
                                  <a:lnTo>
                                    <a:pt x="101" y="90"/>
                                  </a:lnTo>
                                  <a:lnTo>
                                    <a:pt x="90" y="85"/>
                                  </a:lnTo>
                                  <a:lnTo>
                                    <a:pt x="47" y="68"/>
                                  </a:lnTo>
                                  <a:lnTo>
                                    <a:pt x="47" y="68"/>
                                  </a:lnTo>
                                  <a:lnTo>
                                    <a:pt x="41" y="66"/>
                                  </a:lnTo>
                                  <a:lnTo>
                                    <a:pt x="41" y="66"/>
                                  </a:lnTo>
                                  <a:lnTo>
                                    <a:pt x="34" y="68"/>
                                  </a:lnTo>
                                  <a:lnTo>
                                    <a:pt x="34" y="68"/>
                                  </a:lnTo>
                                  <a:lnTo>
                                    <a:pt x="25" y="70"/>
                                  </a:lnTo>
                                  <a:lnTo>
                                    <a:pt x="25" y="70"/>
                                  </a:lnTo>
                                  <a:lnTo>
                                    <a:pt x="18" y="68"/>
                                  </a:lnTo>
                                  <a:lnTo>
                                    <a:pt x="18" y="68"/>
                                  </a:lnTo>
                                  <a:lnTo>
                                    <a:pt x="11" y="64"/>
                                  </a:lnTo>
                                  <a:lnTo>
                                    <a:pt x="5" y="57"/>
                                  </a:lnTo>
                                  <a:lnTo>
                                    <a:pt x="5" y="57"/>
                                  </a:lnTo>
                                  <a:lnTo>
                                    <a:pt x="1" y="50"/>
                                  </a:lnTo>
                                  <a:lnTo>
                                    <a:pt x="0" y="35"/>
                                  </a:lnTo>
                                  <a:lnTo>
                                    <a:pt x="3" y="35"/>
                                  </a:lnTo>
                                  <a:lnTo>
                                    <a:pt x="3" y="35"/>
                                  </a:lnTo>
                                  <a:lnTo>
                                    <a:pt x="7" y="44"/>
                                  </a:lnTo>
                                  <a:lnTo>
                                    <a:pt x="9" y="48"/>
                                  </a:lnTo>
                                  <a:lnTo>
                                    <a:pt x="12" y="50"/>
                                  </a:lnTo>
                                  <a:lnTo>
                                    <a:pt x="12" y="50"/>
                                  </a:lnTo>
                                  <a:lnTo>
                                    <a:pt x="18" y="50"/>
                                  </a:lnTo>
                                  <a:lnTo>
                                    <a:pt x="18" y="50"/>
                                  </a:lnTo>
                                  <a:lnTo>
                                    <a:pt x="27" y="48"/>
                                  </a:lnTo>
                                  <a:lnTo>
                                    <a:pt x="27" y="48"/>
                                  </a:lnTo>
                                  <a:lnTo>
                                    <a:pt x="34" y="44"/>
                                  </a:lnTo>
                                  <a:lnTo>
                                    <a:pt x="39" y="44"/>
                                  </a:lnTo>
                                  <a:lnTo>
                                    <a:pt x="39" y="44"/>
                                  </a:lnTo>
                                  <a:lnTo>
                                    <a:pt x="52" y="46"/>
                                  </a:lnTo>
                                  <a:lnTo>
                                    <a:pt x="52" y="46"/>
                                  </a:lnTo>
                                  <a:close/>
                                  <a:moveTo>
                                    <a:pt x="57" y="48"/>
                                  </a:moveTo>
                                  <a:lnTo>
                                    <a:pt x="104" y="66"/>
                                  </a:lnTo>
                                  <a:lnTo>
                                    <a:pt x="126" y="46"/>
                                  </a:lnTo>
                                  <a:lnTo>
                                    <a:pt x="72" y="24"/>
                                  </a:lnTo>
                                  <a:lnTo>
                                    <a:pt x="72" y="24"/>
                                  </a:lnTo>
                                  <a:lnTo>
                                    <a:pt x="65" y="22"/>
                                  </a:lnTo>
                                  <a:lnTo>
                                    <a:pt x="61" y="22"/>
                                  </a:lnTo>
                                  <a:lnTo>
                                    <a:pt x="61" y="22"/>
                                  </a:lnTo>
                                  <a:lnTo>
                                    <a:pt x="56" y="24"/>
                                  </a:lnTo>
                                  <a:lnTo>
                                    <a:pt x="50" y="28"/>
                                  </a:lnTo>
                                  <a:lnTo>
                                    <a:pt x="57" y="48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2" name="Forma Livre: Forma 31"/>
                          <wps:cNvSpPr/>
                          <wps:spPr>
                            <a:xfrm>
                              <a:off x="136" y="317"/>
                              <a:ext cx="49" cy="4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98" h="94" extrusionOk="0">
                                  <a:moveTo>
                                    <a:pt x="2" y="13"/>
                                  </a:moveTo>
                                  <a:lnTo>
                                    <a:pt x="44" y="0"/>
                                  </a:lnTo>
                                  <a:lnTo>
                                    <a:pt x="55" y="57"/>
                                  </a:lnTo>
                                  <a:lnTo>
                                    <a:pt x="71" y="65"/>
                                  </a:lnTo>
                                  <a:lnTo>
                                    <a:pt x="89" y="46"/>
                                  </a:lnTo>
                                  <a:lnTo>
                                    <a:pt x="87" y="28"/>
                                  </a:lnTo>
                                  <a:lnTo>
                                    <a:pt x="91" y="26"/>
                                  </a:lnTo>
                                  <a:lnTo>
                                    <a:pt x="98" y="66"/>
                                  </a:lnTo>
                                  <a:lnTo>
                                    <a:pt x="98" y="66"/>
                                  </a:lnTo>
                                  <a:lnTo>
                                    <a:pt x="83" y="79"/>
                                  </a:lnTo>
                                  <a:lnTo>
                                    <a:pt x="83" y="79"/>
                                  </a:lnTo>
                                  <a:lnTo>
                                    <a:pt x="71" y="94"/>
                                  </a:lnTo>
                                  <a:lnTo>
                                    <a:pt x="69" y="94"/>
                                  </a:lnTo>
                                  <a:lnTo>
                                    <a:pt x="69" y="94"/>
                                  </a:lnTo>
                                  <a:lnTo>
                                    <a:pt x="67" y="90"/>
                                  </a:lnTo>
                                  <a:lnTo>
                                    <a:pt x="65" y="87"/>
                                  </a:lnTo>
                                  <a:lnTo>
                                    <a:pt x="65" y="87"/>
                                  </a:lnTo>
                                  <a:lnTo>
                                    <a:pt x="55" y="81"/>
                                  </a:lnTo>
                                  <a:lnTo>
                                    <a:pt x="0" y="55"/>
                                  </a:lnTo>
                                  <a:lnTo>
                                    <a:pt x="0" y="55"/>
                                  </a:lnTo>
                                  <a:lnTo>
                                    <a:pt x="2" y="37"/>
                                  </a:lnTo>
                                  <a:lnTo>
                                    <a:pt x="2" y="37"/>
                                  </a:lnTo>
                                  <a:lnTo>
                                    <a:pt x="2" y="13"/>
                                  </a:lnTo>
                                  <a:lnTo>
                                    <a:pt x="2" y="13"/>
                                  </a:lnTo>
                                  <a:close/>
                                  <a:moveTo>
                                    <a:pt x="6" y="32"/>
                                  </a:moveTo>
                                  <a:lnTo>
                                    <a:pt x="6" y="33"/>
                                  </a:lnTo>
                                  <a:lnTo>
                                    <a:pt x="47" y="54"/>
                                  </a:lnTo>
                                  <a:lnTo>
                                    <a:pt x="42" y="21"/>
                                  </a:lnTo>
                                  <a:lnTo>
                                    <a:pt x="6" y="32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192" name="Forma Livre: Forma 192"/>
                          <wps:cNvSpPr/>
                          <wps:spPr>
                            <a:xfrm>
                              <a:off x="152" y="273"/>
                              <a:ext cx="51" cy="49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01" h="98" extrusionOk="0">
                                  <a:moveTo>
                                    <a:pt x="18" y="4"/>
                                  </a:moveTo>
                                  <a:lnTo>
                                    <a:pt x="41" y="0"/>
                                  </a:lnTo>
                                  <a:lnTo>
                                    <a:pt x="47" y="21"/>
                                  </a:lnTo>
                                  <a:lnTo>
                                    <a:pt x="25" y="24"/>
                                  </a:lnTo>
                                  <a:lnTo>
                                    <a:pt x="29" y="37"/>
                                  </a:lnTo>
                                  <a:lnTo>
                                    <a:pt x="81" y="68"/>
                                  </a:lnTo>
                                  <a:lnTo>
                                    <a:pt x="94" y="61"/>
                                  </a:lnTo>
                                  <a:lnTo>
                                    <a:pt x="92" y="48"/>
                                  </a:lnTo>
                                  <a:lnTo>
                                    <a:pt x="96" y="46"/>
                                  </a:lnTo>
                                  <a:lnTo>
                                    <a:pt x="101" y="81"/>
                                  </a:lnTo>
                                  <a:lnTo>
                                    <a:pt x="101" y="81"/>
                                  </a:lnTo>
                                  <a:lnTo>
                                    <a:pt x="85" y="88"/>
                                  </a:lnTo>
                                  <a:lnTo>
                                    <a:pt x="85" y="88"/>
                                  </a:lnTo>
                                  <a:lnTo>
                                    <a:pt x="74" y="98"/>
                                  </a:lnTo>
                                  <a:lnTo>
                                    <a:pt x="72" y="96"/>
                                  </a:lnTo>
                                  <a:lnTo>
                                    <a:pt x="72" y="96"/>
                                  </a:lnTo>
                                  <a:lnTo>
                                    <a:pt x="72" y="90"/>
                                  </a:lnTo>
                                  <a:lnTo>
                                    <a:pt x="70" y="87"/>
                                  </a:lnTo>
                                  <a:lnTo>
                                    <a:pt x="70" y="87"/>
                                  </a:lnTo>
                                  <a:lnTo>
                                    <a:pt x="59" y="79"/>
                                  </a:lnTo>
                                  <a:lnTo>
                                    <a:pt x="23" y="59"/>
                                  </a:lnTo>
                                  <a:lnTo>
                                    <a:pt x="23" y="59"/>
                                  </a:lnTo>
                                  <a:lnTo>
                                    <a:pt x="16" y="55"/>
                                  </a:lnTo>
                                  <a:lnTo>
                                    <a:pt x="13" y="55"/>
                                  </a:lnTo>
                                  <a:lnTo>
                                    <a:pt x="13" y="55"/>
                                  </a:lnTo>
                                  <a:lnTo>
                                    <a:pt x="11" y="55"/>
                                  </a:lnTo>
                                  <a:lnTo>
                                    <a:pt x="9" y="57"/>
                                  </a:lnTo>
                                  <a:lnTo>
                                    <a:pt x="9" y="57"/>
                                  </a:lnTo>
                                  <a:lnTo>
                                    <a:pt x="9" y="61"/>
                                  </a:lnTo>
                                  <a:lnTo>
                                    <a:pt x="9" y="65"/>
                                  </a:lnTo>
                                  <a:lnTo>
                                    <a:pt x="5" y="66"/>
                                  </a:lnTo>
                                  <a:lnTo>
                                    <a:pt x="0" y="37"/>
                                  </a:lnTo>
                                  <a:lnTo>
                                    <a:pt x="0" y="37"/>
                                  </a:lnTo>
                                  <a:lnTo>
                                    <a:pt x="9" y="33"/>
                                  </a:lnTo>
                                  <a:lnTo>
                                    <a:pt x="16" y="33"/>
                                  </a:lnTo>
                                  <a:lnTo>
                                    <a:pt x="16" y="33"/>
                                  </a:lnTo>
                                  <a:lnTo>
                                    <a:pt x="20" y="33"/>
                                  </a:lnTo>
                                  <a:lnTo>
                                    <a:pt x="23" y="35"/>
                                  </a:lnTo>
                                  <a:lnTo>
                                    <a:pt x="18" y="4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193" name="Forma Livre: Forma 193"/>
                          <wps:cNvSpPr/>
                          <wps:spPr>
                            <a:xfrm>
                              <a:off x="180" y="221"/>
                              <a:ext cx="52" cy="70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05" h="139" extrusionOk="0">
                                  <a:moveTo>
                                    <a:pt x="45" y="53"/>
                                  </a:moveTo>
                                  <a:lnTo>
                                    <a:pt x="69" y="40"/>
                                  </a:lnTo>
                                  <a:lnTo>
                                    <a:pt x="105" y="64"/>
                                  </a:lnTo>
                                  <a:lnTo>
                                    <a:pt x="105" y="64"/>
                                  </a:lnTo>
                                  <a:lnTo>
                                    <a:pt x="101" y="71"/>
                                  </a:lnTo>
                                  <a:lnTo>
                                    <a:pt x="99" y="81"/>
                                  </a:lnTo>
                                  <a:lnTo>
                                    <a:pt x="99" y="81"/>
                                  </a:lnTo>
                                  <a:lnTo>
                                    <a:pt x="98" y="88"/>
                                  </a:lnTo>
                                  <a:lnTo>
                                    <a:pt x="99" y="99"/>
                                  </a:lnTo>
                                  <a:lnTo>
                                    <a:pt x="99" y="99"/>
                                  </a:lnTo>
                                  <a:lnTo>
                                    <a:pt x="87" y="108"/>
                                  </a:lnTo>
                                  <a:lnTo>
                                    <a:pt x="87" y="108"/>
                                  </a:lnTo>
                                  <a:lnTo>
                                    <a:pt x="78" y="115"/>
                                  </a:lnTo>
                                  <a:lnTo>
                                    <a:pt x="78" y="115"/>
                                  </a:lnTo>
                                  <a:lnTo>
                                    <a:pt x="74" y="125"/>
                                  </a:lnTo>
                                  <a:lnTo>
                                    <a:pt x="74" y="134"/>
                                  </a:lnTo>
                                  <a:lnTo>
                                    <a:pt x="74" y="134"/>
                                  </a:lnTo>
                                  <a:lnTo>
                                    <a:pt x="72" y="139"/>
                                  </a:lnTo>
                                  <a:lnTo>
                                    <a:pt x="72" y="139"/>
                                  </a:lnTo>
                                  <a:lnTo>
                                    <a:pt x="70" y="139"/>
                                  </a:lnTo>
                                  <a:lnTo>
                                    <a:pt x="70" y="139"/>
                                  </a:lnTo>
                                  <a:lnTo>
                                    <a:pt x="69" y="139"/>
                                  </a:lnTo>
                                  <a:lnTo>
                                    <a:pt x="69" y="139"/>
                                  </a:lnTo>
                                  <a:lnTo>
                                    <a:pt x="67" y="136"/>
                                  </a:lnTo>
                                  <a:lnTo>
                                    <a:pt x="67" y="136"/>
                                  </a:lnTo>
                                  <a:lnTo>
                                    <a:pt x="65" y="130"/>
                                  </a:lnTo>
                                  <a:lnTo>
                                    <a:pt x="61" y="115"/>
                                  </a:lnTo>
                                  <a:lnTo>
                                    <a:pt x="54" y="93"/>
                                  </a:lnTo>
                                  <a:lnTo>
                                    <a:pt x="31" y="106"/>
                                  </a:lnTo>
                                  <a:lnTo>
                                    <a:pt x="0" y="84"/>
                                  </a:lnTo>
                                  <a:lnTo>
                                    <a:pt x="0" y="84"/>
                                  </a:lnTo>
                                  <a:lnTo>
                                    <a:pt x="2" y="73"/>
                                  </a:lnTo>
                                  <a:lnTo>
                                    <a:pt x="4" y="66"/>
                                  </a:lnTo>
                                  <a:lnTo>
                                    <a:pt x="4" y="66"/>
                                  </a:lnTo>
                                  <a:lnTo>
                                    <a:pt x="2" y="59"/>
                                  </a:lnTo>
                                  <a:lnTo>
                                    <a:pt x="0" y="49"/>
                                  </a:lnTo>
                                  <a:lnTo>
                                    <a:pt x="0" y="49"/>
                                  </a:lnTo>
                                  <a:lnTo>
                                    <a:pt x="18" y="37"/>
                                  </a:lnTo>
                                  <a:lnTo>
                                    <a:pt x="18" y="37"/>
                                  </a:lnTo>
                                  <a:lnTo>
                                    <a:pt x="25" y="27"/>
                                  </a:lnTo>
                                  <a:lnTo>
                                    <a:pt x="25" y="27"/>
                                  </a:lnTo>
                                  <a:lnTo>
                                    <a:pt x="29" y="24"/>
                                  </a:lnTo>
                                  <a:lnTo>
                                    <a:pt x="29" y="18"/>
                                  </a:lnTo>
                                  <a:lnTo>
                                    <a:pt x="29" y="18"/>
                                  </a:lnTo>
                                  <a:lnTo>
                                    <a:pt x="27" y="15"/>
                                  </a:lnTo>
                                  <a:lnTo>
                                    <a:pt x="25" y="13"/>
                                  </a:lnTo>
                                  <a:lnTo>
                                    <a:pt x="25" y="13"/>
                                  </a:lnTo>
                                  <a:lnTo>
                                    <a:pt x="22" y="13"/>
                                  </a:lnTo>
                                  <a:lnTo>
                                    <a:pt x="22" y="13"/>
                                  </a:lnTo>
                                  <a:lnTo>
                                    <a:pt x="18" y="13"/>
                                  </a:lnTo>
                                  <a:lnTo>
                                    <a:pt x="15" y="13"/>
                                  </a:lnTo>
                                  <a:lnTo>
                                    <a:pt x="15" y="13"/>
                                  </a:lnTo>
                                  <a:lnTo>
                                    <a:pt x="11" y="7"/>
                                  </a:lnTo>
                                  <a:lnTo>
                                    <a:pt x="11" y="7"/>
                                  </a:lnTo>
                                  <a:lnTo>
                                    <a:pt x="11" y="4"/>
                                  </a:lnTo>
                                  <a:lnTo>
                                    <a:pt x="11" y="4"/>
                                  </a:lnTo>
                                  <a:lnTo>
                                    <a:pt x="13" y="2"/>
                                  </a:lnTo>
                                  <a:lnTo>
                                    <a:pt x="16" y="0"/>
                                  </a:lnTo>
                                  <a:lnTo>
                                    <a:pt x="16" y="0"/>
                                  </a:lnTo>
                                  <a:lnTo>
                                    <a:pt x="20" y="0"/>
                                  </a:lnTo>
                                  <a:lnTo>
                                    <a:pt x="24" y="2"/>
                                  </a:lnTo>
                                  <a:lnTo>
                                    <a:pt x="24" y="2"/>
                                  </a:lnTo>
                                  <a:lnTo>
                                    <a:pt x="29" y="9"/>
                                  </a:lnTo>
                                  <a:lnTo>
                                    <a:pt x="29" y="9"/>
                                  </a:lnTo>
                                  <a:lnTo>
                                    <a:pt x="34" y="22"/>
                                  </a:lnTo>
                                  <a:lnTo>
                                    <a:pt x="45" y="53"/>
                                  </a:lnTo>
                                  <a:close/>
                                  <a:moveTo>
                                    <a:pt x="33" y="81"/>
                                  </a:moveTo>
                                  <a:lnTo>
                                    <a:pt x="47" y="75"/>
                                  </a:lnTo>
                                  <a:lnTo>
                                    <a:pt x="34" y="38"/>
                                  </a:lnTo>
                                  <a:lnTo>
                                    <a:pt x="34" y="38"/>
                                  </a:lnTo>
                                  <a:lnTo>
                                    <a:pt x="31" y="49"/>
                                  </a:lnTo>
                                  <a:lnTo>
                                    <a:pt x="31" y="49"/>
                                  </a:lnTo>
                                  <a:lnTo>
                                    <a:pt x="22" y="59"/>
                                  </a:lnTo>
                                  <a:lnTo>
                                    <a:pt x="9" y="64"/>
                                  </a:lnTo>
                                  <a:lnTo>
                                    <a:pt x="33" y="81"/>
                                  </a:lnTo>
                                  <a:close/>
                                  <a:moveTo>
                                    <a:pt x="51" y="71"/>
                                  </a:moveTo>
                                  <a:lnTo>
                                    <a:pt x="65" y="112"/>
                                  </a:lnTo>
                                  <a:lnTo>
                                    <a:pt x="65" y="112"/>
                                  </a:lnTo>
                                  <a:lnTo>
                                    <a:pt x="67" y="104"/>
                                  </a:lnTo>
                                  <a:lnTo>
                                    <a:pt x="67" y="104"/>
                                  </a:lnTo>
                                  <a:lnTo>
                                    <a:pt x="70" y="97"/>
                                  </a:lnTo>
                                  <a:lnTo>
                                    <a:pt x="70" y="97"/>
                                  </a:lnTo>
                                  <a:lnTo>
                                    <a:pt x="79" y="88"/>
                                  </a:lnTo>
                                  <a:lnTo>
                                    <a:pt x="90" y="81"/>
                                  </a:lnTo>
                                  <a:lnTo>
                                    <a:pt x="67" y="64"/>
                                  </a:lnTo>
                                  <a:lnTo>
                                    <a:pt x="51" y="71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194" name="Forma Livre: Forma 194"/>
                          <wps:cNvSpPr/>
                          <wps:spPr>
                            <a:xfrm>
                              <a:off x="197" y="187"/>
                              <a:ext cx="54" cy="5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09" h="110" extrusionOk="0">
                                  <a:moveTo>
                                    <a:pt x="0" y="11"/>
                                  </a:moveTo>
                                  <a:lnTo>
                                    <a:pt x="9" y="0"/>
                                  </a:lnTo>
                                  <a:lnTo>
                                    <a:pt x="17" y="26"/>
                                  </a:lnTo>
                                  <a:lnTo>
                                    <a:pt x="15" y="29"/>
                                  </a:lnTo>
                                  <a:lnTo>
                                    <a:pt x="0" y="11"/>
                                  </a:lnTo>
                                  <a:close/>
                                  <a:moveTo>
                                    <a:pt x="24" y="40"/>
                                  </a:moveTo>
                                  <a:lnTo>
                                    <a:pt x="45" y="35"/>
                                  </a:lnTo>
                                  <a:lnTo>
                                    <a:pt x="47" y="46"/>
                                  </a:lnTo>
                                  <a:lnTo>
                                    <a:pt x="91" y="83"/>
                                  </a:lnTo>
                                  <a:lnTo>
                                    <a:pt x="91" y="83"/>
                                  </a:lnTo>
                                  <a:lnTo>
                                    <a:pt x="96" y="86"/>
                                  </a:lnTo>
                                  <a:lnTo>
                                    <a:pt x="100" y="88"/>
                                  </a:lnTo>
                                  <a:lnTo>
                                    <a:pt x="100" y="88"/>
                                  </a:lnTo>
                                  <a:lnTo>
                                    <a:pt x="105" y="88"/>
                                  </a:lnTo>
                                  <a:lnTo>
                                    <a:pt x="105" y="88"/>
                                  </a:lnTo>
                                  <a:lnTo>
                                    <a:pt x="105" y="86"/>
                                  </a:lnTo>
                                  <a:lnTo>
                                    <a:pt x="105" y="86"/>
                                  </a:lnTo>
                                  <a:lnTo>
                                    <a:pt x="105" y="79"/>
                                  </a:lnTo>
                                  <a:lnTo>
                                    <a:pt x="109" y="79"/>
                                  </a:lnTo>
                                  <a:lnTo>
                                    <a:pt x="109" y="108"/>
                                  </a:lnTo>
                                  <a:lnTo>
                                    <a:pt x="109" y="108"/>
                                  </a:lnTo>
                                  <a:lnTo>
                                    <a:pt x="101" y="110"/>
                                  </a:lnTo>
                                  <a:lnTo>
                                    <a:pt x="94" y="110"/>
                                  </a:lnTo>
                                  <a:lnTo>
                                    <a:pt x="94" y="110"/>
                                  </a:lnTo>
                                  <a:lnTo>
                                    <a:pt x="87" y="106"/>
                                  </a:lnTo>
                                  <a:lnTo>
                                    <a:pt x="78" y="99"/>
                                  </a:lnTo>
                                  <a:lnTo>
                                    <a:pt x="35" y="62"/>
                                  </a:lnTo>
                                  <a:lnTo>
                                    <a:pt x="24" y="64"/>
                                  </a:lnTo>
                                  <a:lnTo>
                                    <a:pt x="24" y="4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195" name="Forma Livre: Forma 195"/>
                          <wps:cNvSpPr/>
                          <wps:spPr>
                            <a:xfrm>
                              <a:off x="212" y="160"/>
                              <a:ext cx="71" cy="60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43" h="121" extrusionOk="0">
                                  <a:moveTo>
                                    <a:pt x="0" y="29"/>
                                  </a:moveTo>
                                  <a:lnTo>
                                    <a:pt x="83" y="15"/>
                                  </a:lnTo>
                                  <a:lnTo>
                                    <a:pt x="83" y="15"/>
                                  </a:lnTo>
                                  <a:lnTo>
                                    <a:pt x="81" y="7"/>
                                  </a:lnTo>
                                  <a:lnTo>
                                    <a:pt x="81" y="7"/>
                                  </a:lnTo>
                                  <a:lnTo>
                                    <a:pt x="83" y="0"/>
                                  </a:lnTo>
                                  <a:lnTo>
                                    <a:pt x="85" y="4"/>
                                  </a:lnTo>
                                  <a:lnTo>
                                    <a:pt x="85" y="4"/>
                                  </a:lnTo>
                                  <a:lnTo>
                                    <a:pt x="87" y="9"/>
                                  </a:lnTo>
                                  <a:lnTo>
                                    <a:pt x="87" y="9"/>
                                  </a:lnTo>
                                  <a:lnTo>
                                    <a:pt x="94" y="17"/>
                                  </a:lnTo>
                                  <a:lnTo>
                                    <a:pt x="143" y="66"/>
                                  </a:lnTo>
                                  <a:lnTo>
                                    <a:pt x="143" y="66"/>
                                  </a:lnTo>
                                  <a:lnTo>
                                    <a:pt x="135" y="86"/>
                                  </a:lnTo>
                                  <a:lnTo>
                                    <a:pt x="135" y="86"/>
                                  </a:lnTo>
                                  <a:lnTo>
                                    <a:pt x="132" y="103"/>
                                  </a:lnTo>
                                  <a:lnTo>
                                    <a:pt x="132" y="103"/>
                                  </a:lnTo>
                                  <a:lnTo>
                                    <a:pt x="119" y="106"/>
                                  </a:lnTo>
                                  <a:lnTo>
                                    <a:pt x="108" y="110"/>
                                  </a:lnTo>
                                  <a:lnTo>
                                    <a:pt x="108" y="110"/>
                                  </a:lnTo>
                                  <a:lnTo>
                                    <a:pt x="99" y="116"/>
                                  </a:lnTo>
                                  <a:lnTo>
                                    <a:pt x="90" y="121"/>
                                  </a:lnTo>
                                  <a:lnTo>
                                    <a:pt x="88" y="119"/>
                                  </a:lnTo>
                                  <a:lnTo>
                                    <a:pt x="88" y="119"/>
                                  </a:lnTo>
                                  <a:lnTo>
                                    <a:pt x="88" y="112"/>
                                  </a:lnTo>
                                  <a:lnTo>
                                    <a:pt x="88" y="112"/>
                                  </a:lnTo>
                                  <a:lnTo>
                                    <a:pt x="79" y="101"/>
                                  </a:lnTo>
                                  <a:lnTo>
                                    <a:pt x="42" y="62"/>
                                  </a:lnTo>
                                  <a:lnTo>
                                    <a:pt x="42" y="62"/>
                                  </a:lnTo>
                                  <a:lnTo>
                                    <a:pt x="47" y="51"/>
                                  </a:lnTo>
                                  <a:lnTo>
                                    <a:pt x="49" y="42"/>
                                  </a:lnTo>
                                  <a:lnTo>
                                    <a:pt x="16" y="48"/>
                                  </a:lnTo>
                                  <a:lnTo>
                                    <a:pt x="0" y="29"/>
                                  </a:lnTo>
                                  <a:close/>
                                  <a:moveTo>
                                    <a:pt x="83" y="37"/>
                                  </a:moveTo>
                                  <a:lnTo>
                                    <a:pt x="58" y="40"/>
                                  </a:lnTo>
                                  <a:lnTo>
                                    <a:pt x="58" y="40"/>
                                  </a:lnTo>
                                  <a:lnTo>
                                    <a:pt x="56" y="48"/>
                                  </a:lnTo>
                                  <a:lnTo>
                                    <a:pt x="101" y="94"/>
                                  </a:lnTo>
                                  <a:lnTo>
                                    <a:pt x="128" y="83"/>
                                  </a:lnTo>
                                  <a:lnTo>
                                    <a:pt x="83" y="37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196" name="Forma Livre: Forma 196"/>
                          <wps:cNvSpPr/>
                          <wps:spPr>
                            <a:xfrm>
                              <a:off x="271" y="127"/>
                              <a:ext cx="54" cy="60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09" h="121" extrusionOk="0">
                                  <a:moveTo>
                                    <a:pt x="49" y="2"/>
                                  </a:moveTo>
                                  <a:lnTo>
                                    <a:pt x="53" y="0"/>
                                  </a:lnTo>
                                  <a:lnTo>
                                    <a:pt x="53" y="0"/>
                                  </a:lnTo>
                                  <a:lnTo>
                                    <a:pt x="56" y="15"/>
                                  </a:lnTo>
                                  <a:lnTo>
                                    <a:pt x="56" y="15"/>
                                  </a:lnTo>
                                  <a:lnTo>
                                    <a:pt x="62" y="26"/>
                                  </a:lnTo>
                                  <a:lnTo>
                                    <a:pt x="87" y="62"/>
                                  </a:lnTo>
                                  <a:lnTo>
                                    <a:pt x="87" y="62"/>
                                  </a:lnTo>
                                  <a:lnTo>
                                    <a:pt x="92" y="70"/>
                                  </a:lnTo>
                                  <a:lnTo>
                                    <a:pt x="98" y="72"/>
                                  </a:lnTo>
                                  <a:lnTo>
                                    <a:pt x="98" y="72"/>
                                  </a:lnTo>
                                  <a:lnTo>
                                    <a:pt x="100" y="73"/>
                                  </a:lnTo>
                                  <a:lnTo>
                                    <a:pt x="101" y="72"/>
                                  </a:lnTo>
                                  <a:lnTo>
                                    <a:pt x="101" y="72"/>
                                  </a:lnTo>
                                  <a:lnTo>
                                    <a:pt x="103" y="70"/>
                                  </a:lnTo>
                                  <a:lnTo>
                                    <a:pt x="103" y="70"/>
                                  </a:lnTo>
                                  <a:lnTo>
                                    <a:pt x="105" y="64"/>
                                  </a:lnTo>
                                  <a:lnTo>
                                    <a:pt x="109" y="66"/>
                                  </a:lnTo>
                                  <a:lnTo>
                                    <a:pt x="101" y="95"/>
                                  </a:lnTo>
                                  <a:lnTo>
                                    <a:pt x="101" y="95"/>
                                  </a:lnTo>
                                  <a:lnTo>
                                    <a:pt x="92" y="94"/>
                                  </a:lnTo>
                                  <a:lnTo>
                                    <a:pt x="87" y="92"/>
                                  </a:lnTo>
                                  <a:lnTo>
                                    <a:pt x="87" y="92"/>
                                  </a:lnTo>
                                  <a:lnTo>
                                    <a:pt x="82" y="88"/>
                                  </a:lnTo>
                                  <a:lnTo>
                                    <a:pt x="76" y="83"/>
                                  </a:lnTo>
                                  <a:lnTo>
                                    <a:pt x="65" y="121"/>
                                  </a:lnTo>
                                  <a:lnTo>
                                    <a:pt x="65" y="121"/>
                                  </a:lnTo>
                                  <a:lnTo>
                                    <a:pt x="56" y="121"/>
                                  </a:lnTo>
                                  <a:lnTo>
                                    <a:pt x="47" y="117"/>
                                  </a:lnTo>
                                  <a:lnTo>
                                    <a:pt x="40" y="114"/>
                                  </a:lnTo>
                                  <a:lnTo>
                                    <a:pt x="35" y="110"/>
                                  </a:lnTo>
                                  <a:lnTo>
                                    <a:pt x="35" y="110"/>
                                  </a:lnTo>
                                  <a:lnTo>
                                    <a:pt x="31" y="101"/>
                                  </a:lnTo>
                                  <a:lnTo>
                                    <a:pt x="27" y="94"/>
                                  </a:lnTo>
                                  <a:lnTo>
                                    <a:pt x="27" y="94"/>
                                  </a:lnTo>
                                  <a:lnTo>
                                    <a:pt x="26" y="79"/>
                                  </a:lnTo>
                                  <a:lnTo>
                                    <a:pt x="27" y="62"/>
                                  </a:lnTo>
                                  <a:lnTo>
                                    <a:pt x="0" y="48"/>
                                  </a:lnTo>
                                  <a:lnTo>
                                    <a:pt x="0" y="44"/>
                                  </a:lnTo>
                                  <a:lnTo>
                                    <a:pt x="0" y="44"/>
                                  </a:lnTo>
                                  <a:lnTo>
                                    <a:pt x="6" y="40"/>
                                  </a:lnTo>
                                  <a:lnTo>
                                    <a:pt x="6" y="40"/>
                                  </a:lnTo>
                                  <a:lnTo>
                                    <a:pt x="9" y="37"/>
                                  </a:lnTo>
                                  <a:lnTo>
                                    <a:pt x="13" y="33"/>
                                  </a:lnTo>
                                  <a:lnTo>
                                    <a:pt x="15" y="28"/>
                                  </a:lnTo>
                                  <a:lnTo>
                                    <a:pt x="17" y="20"/>
                                  </a:lnTo>
                                  <a:lnTo>
                                    <a:pt x="17" y="20"/>
                                  </a:lnTo>
                                  <a:lnTo>
                                    <a:pt x="35" y="17"/>
                                  </a:lnTo>
                                  <a:lnTo>
                                    <a:pt x="35" y="17"/>
                                  </a:lnTo>
                                  <a:lnTo>
                                    <a:pt x="47" y="9"/>
                                  </a:lnTo>
                                  <a:lnTo>
                                    <a:pt x="47" y="9"/>
                                  </a:lnTo>
                                  <a:lnTo>
                                    <a:pt x="49" y="7"/>
                                  </a:lnTo>
                                  <a:lnTo>
                                    <a:pt x="49" y="7"/>
                                  </a:lnTo>
                                  <a:lnTo>
                                    <a:pt x="49" y="2"/>
                                  </a:lnTo>
                                  <a:lnTo>
                                    <a:pt x="49" y="2"/>
                                  </a:lnTo>
                                  <a:close/>
                                  <a:moveTo>
                                    <a:pt x="40" y="33"/>
                                  </a:moveTo>
                                  <a:lnTo>
                                    <a:pt x="6" y="46"/>
                                  </a:lnTo>
                                  <a:lnTo>
                                    <a:pt x="31" y="59"/>
                                  </a:lnTo>
                                  <a:lnTo>
                                    <a:pt x="56" y="55"/>
                                  </a:lnTo>
                                  <a:lnTo>
                                    <a:pt x="40" y="33"/>
                                  </a:lnTo>
                                  <a:close/>
                                  <a:moveTo>
                                    <a:pt x="58" y="59"/>
                                  </a:moveTo>
                                  <a:lnTo>
                                    <a:pt x="31" y="64"/>
                                  </a:lnTo>
                                  <a:lnTo>
                                    <a:pt x="31" y="64"/>
                                  </a:lnTo>
                                  <a:lnTo>
                                    <a:pt x="35" y="75"/>
                                  </a:lnTo>
                                  <a:lnTo>
                                    <a:pt x="40" y="84"/>
                                  </a:lnTo>
                                  <a:lnTo>
                                    <a:pt x="40" y="84"/>
                                  </a:lnTo>
                                  <a:lnTo>
                                    <a:pt x="45" y="92"/>
                                  </a:lnTo>
                                  <a:lnTo>
                                    <a:pt x="53" y="95"/>
                                  </a:lnTo>
                                  <a:lnTo>
                                    <a:pt x="60" y="97"/>
                                  </a:lnTo>
                                  <a:lnTo>
                                    <a:pt x="69" y="99"/>
                                  </a:lnTo>
                                  <a:lnTo>
                                    <a:pt x="74" y="79"/>
                                  </a:lnTo>
                                  <a:lnTo>
                                    <a:pt x="58" y="59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197" name="Forma Livre: Forma 197"/>
                          <wps:cNvSpPr/>
                          <wps:spPr>
                            <a:xfrm>
                              <a:off x="301" y="99"/>
                              <a:ext cx="63" cy="5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24" h="116" extrusionOk="0">
                                  <a:moveTo>
                                    <a:pt x="0" y="2"/>
                                  </a:moveTo>
                                  <a:lnTo>
                                    <a:pt x="83" y="13"/>
                                  </a:lnTo>
                                  <a:lnTo>
                                    <a:pt x="83" y="13"/>
                                  </a:lnTo>
                                  <a:lnTo>
                                    <a:pt x="84" y="6"/>
                                  </a:lnTo>
                                  <a:lnTo>
                                    <a:pt x="84" y="6"/>
                                  </a:lnTo>
                                  <a:lnTo>
                                    <a:pt x="88" y="0"/>
                                  </a:lnTo>
                                  <a:lnTo>
                                    <a:pt x="90" y="4"/>
                                  </a:lnTo>
                                  <a:lnTo>
                                    <a:pt x="90" y="4"/>
                                  </a:lnTo>
                                  <a:lnTo>
                                    <a:pt x="90" y="9"/>
                                  </a:lnTo>
                                  <a:lnTo>
                                    <a:pt x="90" y="9"/>
                                  </a:lnTo>
                                  <a:lnTo>
                                    <a:pt x="93" y="18"/>
                                  </a:lnTo>
                                  <a:lnTo>
                                    <a:pt x="124" y="81"/>
                                  </a:lnTo>
                                  <a:lnTo>
                                    <a:pt x="124" y="81"/>
                                  </a:lnTo>
                                  <a:lnTo>
                                    <a:pt x="112" y="97"/>
                                  </a:lnTo>
                                  <a:lnTo>
                                    <a:pt x="112" y="97"/>
                                  </a:lnTo>
                                  <a:lnTo>
                                    <a:pt x="103" y="112"/>
                                  </a:lnTo>
                                  <a:lnTo>
                                    <a:pt x="103" y="112"/>
                                  </a:lnTo>
                                  <a:lnTo>
                                    <a:pt x="90" y="112"/>
                                  </a:lnTo>
                                  <a:lnTo>
                                    <a:pt x="79" y="112"/>
                                  </a:lnTo>
                                  <a:lnTo>
                                    <a:pt x="79" y="112"/>
                                  </a:lnTo>
                                  <a:lnTo>
                                    <a:pt x="68" y="114"/>
                                  </a:lnTo>
                                  <a:lnTo>
                                    <a:pt x="59" y="116"/>
                                  </a:lnTo>
                                  <a:lnTo>
                                    <a:pt x="57" y="114"/>
                                  </a:lnTo>
                                  <a:lnTo>
                                    <a:pt x="57" y="114"/>
                                  </a:lnTo>
                                  <a:lnTo>
                                    <a:pt x="59" y="106"/>
                                  </a:lnTo>
                                  <a:lnTo>
                                    <a:pt x="59" y="106"/>
                                  </a:lnTo>
                                  <a:lnTo>
                                    <a:pt x="54" y="94"/>
                                  </a:lnTo>
                                  <a:lnTo>
                                    <a:pt x="30" y="46"/>
                                  </a:lnTo>
                                  <a:lnTo>
                                    <a:pt x="30" y="46"/>
                                  </a:lnTo>
                                  <a:lnTo>
                                    <a:pt x="39" y="37"/>
                                  </a:lnTo>
                                  <a:lnTo>
                                    <a:pt x="43" y="28"/>
                                  </a:lnTo>
                                  <a:lnTo>
                                    <a:pt x="10" y="24"/>
                                  </a:lnTo>
                                  <a:lnTo>
                                    <a:pt x="0" y="2"/>
                                  </a:lnTo>
                                  <a:close/>
                                  <a:moveTo>
                                    <a:pt x="77" y="33"/>
                                  </a:moveTo>
                                  <a:lnTo>
                                    <a:pt x="52" y="29"/>
                                  </a:lnTo>
                                  <a:lnTo>
                                    <a:pt x="52" y="29"/>
                                  </a:lnTo>
                                  <a:lnTo>
                                    <a:pt x="48" y="35"/>
                                  </a:lnTo>
                                  <a:lnTo>
                                    <a:pt x="77" y="94"/>
                                  </a:lnTo>
                                  <a:lnTo>
                                    <a:pt x="106" y="92"/>
                                  </a:lnTo>
                                  <a:lnTo>
                                    <a:pt x="77" y="33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198" name="Forma Livre: Forma 198"/>
                          <wps:cNvSpPr/>
                          <wps:spPr>
                            <a:xfrm>
                              <a:off x="367" y="84"/>
                              <a:ext cx="40" cy="5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80" h="108" extrusionOk="0">
                                  <a:moveTo>
                                    <a:pt x="31" y="0"/>
                                  </a:moveTo>
                                  <a:lnTo>
                                    <a:pt x="69" y="24"/>
                                  </a:lnTo>
                                  <a:lnTo>
                                    <a:pt x="35" y="69"/>
                                  </a:lnTo>
                                  <a:lnTo>
                                    <a:pt x="38" y="88"/>
                                  </a:lnTo>
                                  <a:lnTo>
                                    <a:pt x="64" y="90"/>
                                  </a:lnTo>
                                  <a:lnTo>
                                    <a:pt x="76" y="75"/>
                                  </a:lnTo>
                                  <a:lnTo>
                                    <a:pt x="80" y="77"/>
                                  </a:lnTo>
                                  <a:lnTo>
                                    <a:pt x="55" y="108"/>
                                  </a:lnTo>
                                  <a:lnTo>
                                    <a:pt x="55" y="108"/>
                                  </a:lnTo>
                                  <a:lnTo>
                                    <a:pt x="36" y="106"/>
                                  </a:lnTo>
                                  <a:lnTo>
                                    <a:pt x="36" y="106"/>
                                  </a:lnTo>
                                  <a:lnTo>
                                    <a:pt x="17" y="106"/>
                                  </a:lnTo>
                                  <a:lnTo>
                                    <a:pt x="17" y="104"/>
                                  </a:lnTo>
                                  <a:lnTo>
                                    <a:pt x="17" y="104"/>
                                  </a:lnTo>
                                  <a:lnTo>
                                    <a:pt x="18" y="101"/>
                                  </a:lnTo>
                                  <a:lnTo>
                                    <a:pt x="18" y="97"/>
                                  </a:lnTo>
                                  <a:lnTo>
                                    <a:pt x="18" y="97"/>
                                  </a:lnTo>
                                  <a:lnTo>
                                    <a:pt x="17" y="84"/>
                                  </a:lnTo>
                                  <a:lnTo>
                                    <a:pt x="0" y="27"/>
                                  </a:lnTo>
                                  <a:lnTo>
                                    <a:pt x="0" y="27"/>
                                  </a:lnTo>
                                  <a:lnTo>
                                    <a:pt x="13" y="16"/>
                                  </a:lnTo>
                                  <a:lnTo>
                                    <a:pt x="13" y="16"/>
                                  </a:lnTo>
                                  <a:lnTo>
                                    <a:pt x="31" y="0"/>
                                  </a:lnTo>
                                  <a:lnTo>
                                    <a:pt x="31" y="0"/>
                                  </a:lnTo>
                                  <a:close/>
                                  <a:moveTo>
                                    <a:pt x="20" y="16"/>
                                  </a:moveTo>
                                  <a:lnTo>
                                    <a:pt x="18" y="16"/>
                                  </a:lnTo>
                                  <a:lnTo>
                                    <a:pt x="31" y="62"/>
                                  </a:lnTo>
                                  <a:lnTo>
                                    <a:pt x="53" y="36"/>
                                  </a:lnTo>
                                  <a:lnTo>
                                    <a:pt x="20" y="16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199" name="Forma Livre: Forma 199"/>
                          <wps:cNvSpPr/>
                          <wps:spPr>
                            <a:xfrm>
                              <a:off x="471" y="50"/>
                              <a:ext cx="90" cy="9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80" h="194" extrusionOk="0">
                                  <a:moveTo>
                                    <a:pt x="119" y="13"/>
                                  </a:moveTo>
                                  <a:lnTo>
                                    <a:pt x="124" y="15"/>
                                  </a:lnTo>
                                  <a:lnTo>
                                    <a:pt x="119" y="33"/>
                                  </a:lnTo>
                                  <a:lnTo>
                                    <a:pt x="151" y="22"/>
                                  </a:lnTo>
                                  <a:lnTo>
                                    <a:pt x="151" y="22"/>
                                  </a:lnTo>
                                  <a:lnTo>
                                    <a:pt x="166" y="39"/>
                                  </a:lnTo>
                                  <a:lnTo>
                                    <a:pt x="175" y="51"/>
                                  </a:lnTo>
                                  <a:lnTo>
                                    <a:pt x="175" y="51"/>
                                  </a:lnTo>
                                  <a:lnTo>
                                    <a:pt x="179" y="61"/>
                                  </a:lnTo>
                                  <a:lnTo>
                                    <a:pt x="180" y="70"/>
                                  </a:lnTo>
                                  <a:lnTo>
                                    <a:pt x="180" y="70"/>
                                  </a:lnTo>
                                  <a:lnTo>
                                    <a:pt x="180" y="79"/>
                                  </a:lnTo>
                                  <a:lnTo>
                                    <a:pt x="179" y="92"/>
                                  </a:lnTo>
                                  <a:lnTo>
                                    <a:pt x="160" y="156"/>
                                  </a:lnTo>
                                  <a:lnTo>
                                    <a:pt x="123" y="174"/>
                                  </a:lnTo>
                                  <a:lnTo>
                                    <a:pt x="123" y="174"/>
                                  </a:lnTo>
                                  <a:lnTo>
                                    <a:pt x="103" y="161"/>
                                  </a:lnTo>
                                  <a:lnTo>
                                    <a:pt x="103" y="161"/>
                                  </a:lnTo>
                                  <a:lnTo>
                                    <a:pt x="87" y="152"/>
                                  </a:lnTo>
                                  <a:lnTo>
                                    <a:pt x="76" y="194"/>
                                  </a:lnTo>
                                  <a:lnTo>
                                    <a:pt x="38" y="183"/>
                                  </a:lnTo>
                                  <a:lnTo>
                                    <a:pt x="50" y="141"/>
                                  </a:lnTo>
                                  <a:lnTo>
                                    <a:pt x="50" y="141"/>
                                  </a:lnTo>
                                  <a:lnTo>
                                    <a:pt x="36" y="138"/>
                                  </a:lnTo>
                                  <a:lnTo>
                                    <a:pt x="25" y="138"/>
                                  </a:lnTo>
                                  <a:lnTo>
                                    <a:pt x="25" y="138"/>
                                  </a:lnTo>
                                  <a:lnTo>
                                    <a:pt x="13" y="139"/>
                                  </a:lnTo>
                                  <a:lnTo>
                                    <a:pt x="2" y="143"/>
                                  </a:lnTo>
                                  <a:lnTo>
                                    <a:pt x="0" y="139"/>
                                  </a:lnTo>
                                  <a:lnTo>
                                    <a:pt x="0" y="139"/>
                                  </a:lnTo>
                                  <a:lnTo>
                                    <a:pt x="16" y="130"/>
                                  </a:lnTo>
                                  <a:lnTo>
                                    <a:pt x="29" y="125"/>
                                  </a:lnTo>
                                  <a:lnTo>
                                    <a:pt x="29" y="125"/>
                                  </a:lnTo>
                                  <a:lnTo>
                                    <a:pt x="41" y="123"/>
                                  </a:lnTo>
                                  <a:lnTo>
                                    <a:pt x="56" y="123"/>
                                  </a:lnTo>
                                  <a:lnTo>
                                    <a:pt x="56" y="123"/>
                                  </a:lnTo>
                                  <a:lnTo>
                                    <a:pt x="58" y="110"/>
                                  </a:lnTo>
                                  <a:lnTo>
                                    <a:pt x="58" y="99"/>
                                  </a:lnTo>
                                  <a:lnTo>
                                    <a:pt x="58" y="99"/>
                                  </a:lnTo>
                                  <a:lnTo>
                                    <a:pt x="56" y="90"/>
                                  </a:lnTo>
                                  <a:lnTo>
                                    <a:pt x="49" y="81"/>
                                  </a:lnTo>
                                  <a:lnTo>
                                    <a:pt x="49" y="81"/>
                                  </a:lnTo>
                                  <a:lnTo>
                                    <a:pt x="41" y="72"/>
                                  </a:lnTo>
                                  <a:lnTo>
                                    <a:pt x="31" y="64"/>
                                  </a:lnTo>
                                  <a:lnTo>
                                    <a:pt x="31" y="61"/>
                                  </a:lnTo>
                                  <a:lnTo>
                                    <a:pt x="31" y="61"/>
                                  </a:lnTo>
                                  <a:lnTo>
                                    <a:pt x="45" y="57"/>
                                  </a:lnTo>
                                  <a:lnTo>
                                    <a:pt x="76" y="46"/>
                                  </a:lnTo>
                                  <a:lnTo>
                                    <a:pt x="77" y="39"/>
                                  </a:lnTo>
                                  <a:lnTo>
                                    <a:pt x="77" y="39"/>
                                  </a:lnTo>
                                  <a:lnTo>
                                    <a:pt x="79" y="31"/>
                                  </a:lnTo>
                                  <a:lnTo>
                                    <a:pt x="79" y="24"/>
                                  </a:lnTo>
                                  <a:lnTo>
                                    <a:pt x="79" y="24"/>
                                  </a:lnTo>
                                  <a:lnTo>
                                    <a:pt x="77" y="20"/>
                                  </a:lnTo>
                                  <a:lnTo>
                                    <a:pt x="76" y="15"/>
                                  </a:lnTo>
                                  <a:lnTo>
                                    <a:pt x="76" y="15"/>
                                  </a:lnTo>
                                  <a:lnTo>
                                    <a:pt x="70" y="11"/>
                                  </a:lnTo>
                                  <a:lnTo>
                                    <a:pt x="65" y="9"/>
                                  </a:lnTo>
                                  <a:lnTo>
                                    <a:pt x="65" y="9"/>
                                  </a:lnTo>
                                  <a:lnTo>
                                    <a:pt x="56" y="7"/>
                                  </a:lnTo>
                                  <a:lnTo>
                                    <a:pt x="47" y="9"/>
                                  </a:lnTo>
                                  <a:lnTo>
                                    <a:pt x="47" y="6"/>
                                  </a:lnTo>
                                  <a:lnTo>
                                    <a:pt x="47" y="6"/>
                                  </a:lnTo>
                                  <a:lnTo>
                                    <a:pt x="54" y="2"/>
                                  </a:lnTo>
                                  <a:lnTo>
                                    <a:pt x="63" y="0"/>
                                  </a:lnTo>
                                  <a:lnTo>
                                    <a:pt x="63" y="0"/>
                                  </a:lnTo>
                                  <a:lnTo>
                                    <a:pt x="70" y="0"/>
                                  </a:lnTo>
                                  <a:lnTo>
                                    <a:pt x="77" y="2"/>
                                  </a:lnTo>
                                  <a:lnTo>
                                    <a:pt x="77" y="2"/>
                                  </a:lnTo>
                                  <a:lnTo>
                                    <a:pt x="87" y="4"/>
                                  </a:lnTo>
                                  <a:lnTo>
                                    <a:pt x="94" y="9"/>
                                  </a:lnTo>
                                  <a:lnTo>
                                    <a:pt x="94" y="9"/>
                                  </a:lnTo>
                                  <a:lnTo>
                                    <a:pt x="97" y="17"/>
                                  </a:lnTo>
                                  <a:lnTo>
                                    <a:pt x="101" y="22"/>
                                  </a:lnTo>
                                  <a:lnTo>
                                    <a:pt x="101" y="22"/>
                                  </a:lnTo>
                                  <a:lnTo>
                                    <a:pt x="101" y="29"/>
                                  </a:lnTo>
                                  <a:lnTo>
                                    <a:pt x="99" y="39"/>
                                  </a:lnTo>
                                  <a:lnTo>
                                    <a:pt x="114" y="33"/>
                                  </a:lnTo>
                                  <a:lnTo>
                                    <a:pt x="119" y="13"/>
                                  </a:lnTo>
                                  <a:close/>
                                  <a:moveTo>
                                    <a:pt x="74" y="51"/>
                                  </a:moveTo>
                                  <a:lnTo>
                                    <a:pt x="49" y="61"/>
                                  </a:lnTo>
                                  <a:lnTo>
                                    <a:pt x="49" y="61"/>
                                  </a:lnTo>
                                  <a:lnTo>
                                    <a:pt x="58" y="70"/>
                                  </a:lnTo>
                                  <a:lnTo>
                                    <a:pt x="58" y="70"/>
                                  </a:lnTo>
                                  <a:lnTo>
                                    <a:pt x="67" y="83"/>
                                  </a:lnTo>
                                  <a:lnTo>
                                    <a:pt x="74" y="51"/>
                                  </a:lnTo>
                                  <a:close/>
                                  <a:moveTo>
                                    <a:pt x="112" y="40"/>
                                  </a:moveTo>
                                  <a:lnTo>
                                    <a:pt x="99" y="44"/>
                                  </a:lnTo>
                                  <a:lnTo>
                                    <a:pt x="58" y="189"/>
                                  </a:lnTo>
                                  <a:lnTo>
                                    <a:pt x="70" y="193"/>
                                  </a:lnTo>
                                  <a:lnTo>
                                    <a:pt x="112" y="40"/>
                                  </a:lnTo>
                                  <a:close/>
                                  <a:moveTo>
                                    <a:pt x="92" y="134"/>
                                  </a:moveTo>
                                  <a:lnTo>
                                    <a:pt x="92" y="134"/>
                                  </a:lnTo>
                                  <a:lnTo>
                                    <a:pt x="103" y="138"/>
                                  </a:lnTo>
                                  <a:lnTo>
                                    <a:pt x="114" y="143"/>
                                  </a:lnTo>
                                  <a:lnTo>
                                    <a:pt x="114" y="143"/>
                                  </a:lnTo>
                                  <a:lnTo>
                                    <a:pt x="124" y="150"/>
                                  </a:lnTo>
                                  <a:lnTo>
                                    <a:pt x="137" y="161"/>
                                  </a:lnTo>
                                  <a:lnTo>
                                    <a:pt x="146" y="130"/>
                                  </a:lnTo>
                                  <a:lnTo>
                                    <a:pt x="159" y="83"/>
                                  </a:lnTo>
                                  <a:lnTo>
                                    <a:pt x="159" y="83"/>
                                  </a:lnTo>
                                  <a:lnTo>
                                    <a:pt x="159" y="70"/>
                                  </a:lnTo>
                                  <a:lnTo>
                                    <a:pt x="159" y="70"/>
                                  </a:lnTo>
                                  <a:lnTo>
                                    <a:pt x="157" y="62"/>
                                  </a:lnTo>
                                  <a:lnTo>
                                    <a:pt x="153" y="55"/>
                                  </a:lnTo>
                                  <a:lnTo>
                                    <a:pt x="153" y="55"/>
                                  </a:lnTo>
                                  <a:lnTo>
                                    <a:pt x="144" y="44"/>
                                  </a:lnTo>
                                  <a:lnTo>
                                    <a:pt x="133" y="33"/>
                                  </a:lnTo>
                                  <a:lnTo>
                                    <a:pt x="117" y="37"/>
                                  </a:lnTo>
                                  <a:lnTo>
                                    <a:pt x="92" y="134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00" name="Forma Livre: Forma 200"/>
                          <wps:cNvSpPr/>
                          <wps:spPr>
                            <a:xfrm>
                              <a:off x="558" y="112"/>
                              <a:ext cx="47" cy="5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96" h="102" extrusionOk="0">
                                  <a:moveTo>
                                    <a:pt x="92" y="20"/>
                                  </a:moveTo>
                                  <a:lnTo>
                                    <a:pt x="96" y="44"/>
                                  </a:lnTo>
                                  <a:lnTo>
                                    <a:pt x="76" y="47"/>
                                  </a:lnTo>
                                  <a:lnTo>
                                    <a:pt x="72" y="27"/>
                                  </a:lnTo>
                                  <a:lnTo>
                                    <a:pt x="60" y="29"/>
                                  </a:lnTo>
                                  <a:lnTo>
                                    <a:pt x="29" y="82"/>
                                  </a:lnTo>
                                  <a:lnTo>
                                    <a:pt x="34" y="95"/>
                                  </a:lnTo>
                                  <a:lnTo>
                                    <a:pt x="49" y="93"/>
                                  </a:lnTo>
                                  <a:lnTo>
                                    <a:pt x="49" y="99"/>
                                  </a:lnTo>
                                  <a:lnTo>
                                    <a:pt x="16" y="102"/>
                                  </a:lnTo>
                                  <a:lnTo>
                                    <a:pt x="16" y="102"/>
                                  </a:lnTo>
                                  <a:lnTo>
                                    <a:pt x="9" y="86"/>
                                  </a:lnTo>
                                  <a:lnTo>
                                    <a:pt x="9" y="86"/>
                                  </a:lnTo>
                                  <a:lnTo>
                                    <a:pt x="0" y="75"/>
                                  </a:lnTo>
                                  <a:lnTo>
                                    <a:pt x="2" y="73"/>
                                  </a:lnTo>
                                  <a:lnTo>
                                    <a:pt x="2" y="73"/>
                                  </a:lnTo>
                                  <a:lnTo>
                                    <a:pt x="6" y="71"/>
                                  </a:lnTo>
                                  <a:lnTo>
                                    <a:pt x="9" y="71"/>
                                  </a:lnTo>
                                  <a:lnTo>
                                    <a:pt x="9" y="71"/>
                                  </a:lnTo>
                                  <a:lnTo>
                                    <a:pt x="18" y="60"/>
                                  </a:lnTo>
                                  <a:lnTo>
                                    <a:pt x="38" y="24"/>
                                  </a:lnTo>
                                  <a:lnTo>
                                    <a:pt x="38" y="24"/>
                                  </a:lnTo>
                                  <a:lnTo>
                                    <a:pt x="42" y="18"/>
                                  </a:lnTo>
                                  <a:lnTo>
                                    <a:pt x="43" y="13"/>
                                  </a:lnTo>
                                  <a:lnTo>
                                    <a:pt x="43" y="13"/>
                                  </a:lnTo>
                                  <a:lnTo>
                                    <a:pt x="42" y="11"/>
                                  </a:lnTo>
                                  <a:lnTo>
                                    <a:pt x="42" y="9"/>
                                  </a:lnTo>
                                  <a:lnTo>
                                    <a:pt x="42" y="9"/>
                                  </a:lnTo>
                                  <a:lnTo>
                                    <a:pt x="38" y="9"/>
                                  </a:lnTo>
                                  <a:lnTo>
                                    <a:pt x="33" y="9"/>
                                  </a:lnTo>
                                  <a:lnTo>
                                    <a:pt x="33" y="5"/>
                                  </a:lnTo>
                                  <a:lnTo>
                                    <a:pt x="60" y="0"/>
                                  </a:lnTo>
                                  <a:lnTo>
                                    <a:pt x="60" y="0"/>
                                  </a:lnTo>
                                  <a:lnTo>
                                    <a:pt x="63" y="9"/>
                                  </a:lnTo>
                                  <a:lnTo>
                                    <a:pt x="65" y="16"/>
                                  </a:lnTo>
                                  <a:lnTo>
                                    <a:pt x="65" y="16"/>
                                  </a:lnTo>
                                  <a:lnTo>
                                    <a:pt x="65" y="20"/>
                                  </a:lnTo>
                                  <a:lnTo>
                                    <a:pt x="61" y="25"/>
                                  </a:lnTo>
                                  <a:lnTo>
                                    <a:pt x="92" y="2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01" name="Forma Livre: Forma 201"/>
                          <wps:cNvSpPr/>
                          <wps:spPr>
                            <a:xfrm>
                              <a:off x="591" y="143"/>
                              <a:ext cx="49" cy="4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97" h="94" extrusionOk="0">
                                  <a:moveTo>
                                    <a:pt x="96" y="9"/>
                                  </a:moveTo>
                                  <a:lnTo>
                                    <a:pt x="97" y="55"/>
                                  </a:lnTo>
                                  <a:lnTo>
                                    <a:pt x="40" y="51"/>
                                  </a:lnTo>
                                  <a:lnTo>
                                    <a:pt x="29" y="66"/>
                                  </a:lnTo>
                                  <a:lnTo>
                                    <a:pt x="41" y="88"/>
                                  </a:lnTo>
                                  <a:lnTo>
                                    <a:pt x="61" y="90"/>
                                  </a:lnTo>
                                  <a:lnTo>
                                    <a:pt x="61" y="94"/>
                                  </a:lnTo>
                                  <a:lnTo>
                                    <a:pt x="20" y="92"/>
                                  </a:lnTo>
                                  <a:lnTo>
                                    <a:pt x="20" y="92"/>
                                  </a:lnTo>
                                  <a:lnTo>
                                    <a:pt x="13" y="75"/>
                                  </a:lnTo>
                                  <a:lnTo>
                                    <a:pt x="13" y="75"/>
                                  </a:lnTo>
                                  <a:lnTo>
                                    <a:pt x="0" y="59"/>
                                  </a:lnTo>
                                  <a:lnTo>
                                    <a:pt x="2" y="57"/>
                                  </a:lnTo>
                                  <a:lnTo>
                                    <a:pt x="2" y="57"/>
                                  </a:lnTo>
                                  <a:lnTo>
                                    <a:pt x="5" y="57"/>
                                  </a:lnTo>
                                  <a:lnTo>
                                    <a:pt x="9" y="55"/>
                                  </a:lnTo>
                                  <a:lnTo>
                                    <a:pt x="9" y="55"/>
                                  </a:lnTo>
                                  <a:lnTo>
                                    <a:pt x="18" y="46"/>
                                  </a:lnTo>
                                  <a:lnTo>
                                    <a:pt x="54" y="0"/>
                                  </a:lnTo>
                                  <a:lnTo>
                                    <a:pt x="54" y="0"/>
                                  </a:lnTo>
                                  <a:lnTo>
                                    <a:pt x="72" y="4"/>
                                  </a:lnTo>
                                  <a:lnTo>
                                    <a:pt x="72" y="4"/>
                                  </a:lnTo>
                                  <a:lnTo>
                                    <a:pt x="96" y="9"/>
                                  </a:lnTo>
                                  <a:lnTo>
                                    <a:pt x="96" y="9"/>
                                  </a:lnTo>
                                  <a:close/>
                                  <a:moveTo>
                                    <a:pt x="76" y="9"/>
                                  </a:moveTo>
                                  <a:lnTo>
                                    <a:pt x="74" y="9"/>
                                  </a:lnTo>
                                  <a:lnTo>
                                    <a:pt x="45" y="46"/>
                                  </a:lnTo>
                                  <a:lnTo>
                                    <a:pt x="77" y="48"/>
                                  </a:lnTo>
                                  <a:lnTo>
                                    <a:pt x="76" y="9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02" name="Forma Livre: Forma 202"/>
                          <wps:cNvSpPr/>
                          <wps:spPr>
                            <a:xfrm>
                              <a:off x="619" y="173"/>
                              <a:ext cx="72" cy="53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44" h="106" extrusionOk="0">
                                  <a:moveTo>
                                    <a:pt x="88" y="49"/>
                                  </a:moveTo>
                                  <a:lnTo>
                                    <a:pt x="95" y="77"/>
                                  </a:lnTo>
                                  <a:lnTo>
                                    <a:pt x="65" y="106"/>
                                  </a:lnTo>
                                  <a:lnTo>
                                    <a:pt x="65" y="106"/>
                                  </a:lnTo>
                                  <a:lnTo>
                                    <a:pt x="58" y="102"/>
                                  </a:lnTo>
                                  <a:lnTo>
                                    <a:pt x="50" y="99"/>
                                  </a:lnTo>
                                  <a:lnTo>
                                    <a:pt x="50" y="99"/>
                                  </a:lnTo>
                                  <a:lnTo>
                                    <a:pt x="43" y="97"/>
                                  </a:lnTo>
                                  <a:lnTo>
                                    <a:pt x="32" y="95"/>
                                  </a:lnTo>
                                  <a:lnTo>
                                    <a:pt x="32" y="95"/>
                                  </a:lnTo>
                                  <a:lnTo>
                                    <a:pt x="27" y="80"/>
                                  </a:lnTo>
                                  <a:lnTo>
                                    <a:pt x="27" y="80"/>
                                  </a:lnTo>
                                  <a:lnTo>
                                    <a:pt x="20" y="71"/>
                                  </a:lnTo>
                                  <a:lnTo>
                                    <a:pt x="20" y="71"/>
                                  </a:lnTo>
                                  <a:lnTo>
                                    <a:pt x="12" y="66"/>
                                  </a:lnTo>
                                  <a:lnTo>
                                    <a:pt x="3" y="62"/>
                                  </a:lnTo>
                                  <a:lnTo>
                                    <a:pt x="3" y="62"/>
                                  </a:lnTo>
                                  <a:lnTo>
                                    <a:pt x="0" y="60"/>
                                  </a:lnTo>
                                  <a:lnTo>
                                    <a:pt x="0" y="60"/>
                                  </a:lnTo>
                                  <a:lnTo>
                                    <a:pt x="0" y="58"/>
                                  </a:lnTo>
                                  <a:lnTo>
                                    <a:pt x="0" y="58"/>
                                  </a:lnTo>
                                  <a:lnTo>
                                    <a:pt x="0" y="56"/>
                                  </a:lnTo>
                                  <a:lnTo>
                                    <a:pt x="0" y="56"/>
                                  </a:lnTo>
                                  <a:lnTo>
                                    <a:pt x="3" y="55"/>
                                  </a:lnTo>
                                  <a:lnTo>
                                    <a:pt x="3" y="55"/>
                                  </a:lnTo>
                                  <a:lnTo>
                                    <a:pt x="11" y="55"/>
                                  </a:lnTo>
                                  <a:lnTo>
                                    <a:pt x="25" y="53"/>
                                  </a:lnTo>
                                  <a:lnTo>
                                    <a:pt x="47" y="51"/>
                                  </a:lnTo>
                                  <a:lnTo>
                                    <a:pt x="40" y="25"/>
                                  </a:lnTo>
                                  <a:lnTo>
                                    <a:pt x="68" y="0"/>
                                  </a:lnTo>
                                  <a:lnTo>
                                    <a:pt x="68" y="0"/>
                                  </a:lnTo>
                                  <a:lnTo>
                                    <a:pt x="77" y="3"/>
                                  </a:lnTo>
                                  <a:lnTo>
                                    <a:pt x="85" y="7"/>
                                  </a:lnTo>
                                  <a:lnTo>
                                    <a:pt x="85" y="7"/>
                                  </a:lnTo>
                                  <a:lnTo>
                                    <a:pt x="92" y="7"/>
                                  </a:lnTo>
                                  <a:lnTo>
                                    <a:pt x="101" y="7"/>
                                  </a:lnTo>
                                  <a:lnTo>
                                    <a:pt x="101" y="7"/>
                                  </a:lnTo>
                                  <a:lnTo>
                                    <a:pt x="110" y="27"/>
                                  </a:lnTo>
                                  <a:lnTo>
                                    <a:pt x="110" y="27"/>
                                  </a:lnTo>
                                  <a:lnTo>
                                    <a:pt x="117" y="36"/>
                                  </a:lnTo>
                                  <a:lnTo>
                                    <a:pt x="117" y="36"/>
                                  </a:lnTo>
                                  <a:lnTo>
                                    <a:pt x="121" y="40"/>
                                  </a:lnTo>
                                  <a:lnTo>
                                    <a:pt x="124" y="42"/>
                                  </a:lnTo>
                                  <a:lnTo>
                                    <a:pt x="124" y="42"/>
                                  </a:lnTo>
                                  <a:lnTo>
                                    <a:pt x="128" y="42"/>
                                  </a:lnTo>
                                  <a:lnTo>
                                    <a:pt x="130" y="40"/>
                                  </a:lnTo>
                                  <a:lnTo>
                                    <a:pt x="130" y="40"/>
                                  </a:lnTo>
                                  <a:lnTo>
                                    <a:pt x="132" y="36"/>
                                  </a:lnTo>
                                  <a:lnTo>
                                    <a:pt x="132" y="36"/>
                                  </a:lnTo>
                                  <a:lnTo>
                                    <a:pt x="132" y="31"/>
                                  </a:lnTo>
                                  <a:lnTo>
                                    <a:pt x="133" y="29"/>
                                  </a:lnTo>
                                  <a:lnTo>
                                    <a:pt x="133" y="29"/>
                                  </a:lnTo>
                                  <a:lnTo>
                                    <a:pt x="139" y="25"/>
                                  </a:lnTo>
                                  <a:lnTo>
                                    <a:pt x="139" y="25"/>
                                  </a:lnTo>
                                  <a:lnTo>
                                    <a:pt x="142" y="27"/>
                                  </a:lnTo>
                                  <a:lnTo>
                                    <a:pt x="142" y="27"/>
                                  </a:lnTo>
                                  <a:lnTo>
                                    <a:pt x="144" y="31"/>
                                  </a:lnTo>
                                  <a:lnTo>
                                    <a:pt x="144" y="33"/>
                                  </a:lnTo>
                                  <a:lnTo>
                                    <a:pt x="144" y="33"/>
                                  </a:lnTo>
                                  <a:lnTo>
                                    <a:pt x="144" y="36"/>
                                  </a:lnTo>
                                  <a:lnTo>
                                    <a:pt x="141" y="40"/>
                                  </a:lnTo>
                                  <a:lnTo>
                                    <a:pt x="141" y="40"/>
                                  </a:lnTo>
                                  <a:lnTo>
                                    <a:pt x="133" y="44"/>
                                  </a:lnTo>
                                  <a:lnTo>
                                    <a:pt x="133" y="44"/>
                                  </a:lnTo>
                                  <a:lnTo>
                                    <a:pt x="121" y="47"/>
                                  </a:lnTo>
                                  <a:lnTo>
                                    <a:pt x="88" y="49"/>
                                  </a:lnTo>
                                  <a:close/>
                                  <a:moveTo>
                                    <a:pt x="68" y="53"/>
                                  </a:moveTo>
                                  <a:lnTo>
                                    <a:pt x="27" y="58"/>
                                  </a:lnTo>
                                  <a:lnTo>
                                    <a:pt x="27" y="58"/>
                                  </a:lnTo>
                                  <a:lnTo>
                                    <a:pt x="34" y="62"/>
                                  </a:lnTo>
                                  <a:lnTo>
                                    <a:pt x="34" y="62"/>
                                  </a:lnTo>
                                  <a:lnTo>
                                    <a:pt x="40" y="67"/>
                                  </a:lnTo>
                                  <a:lnTo>
                                    <a:pt x="40" y="67"/>
                                  </a:lnTo>
                                  <a:lnTo>
                                    <a:pt x="47" y="77"/>
                                  </a:lnTo>
                                  <a:lnTo>
                                    <a:pt x="50" y="89"/>
                                  </a:lnTo>
                                  <a:lnTo>
                                    <a:pt x="72" y="69"/>
                                  </a:lnTo>
                                  <a:lnTo>
                                    <a:pt x="68" y="53"/>
                                  </a:lnTo>
                                  <a:close/>
                                  <a:moveTo>
                                    <a:pt x="63" y="33"/>
                                  </a:moveTo>
                                  <a:lnTo>
                                    <a:pt x="67" y="49"/>
                                  </a:lnTo>
                                  <a:lnTo>
                                    <a:pt x="104" y="44"/>
                                  </a:lnTo>
                                  <a:lnTo>
                                    <a:pt x="104" y="44"/>
                                  </a:lnTo>
                                  <a:lnTo>
                                    <a:pt x="95" y="36"/>
                                  </a:lnTo>
                                  <a:lnTo>
                                    <a:pt x="95" y="36"/>
                                  </a:lnTo>
                                  <a:lnTo>
                                    <a:pt x="88" y="25"/>
                                  </a:lnTo>
                                  <a:lnTo>
                                    <a:pt x="85" y="12"/>
                                  </a:lnTo>
                                  <a:lnTo>
                                    <a:pt x="63" y="33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03" name="Forma Livre: Forma 203"/>
                          <wps:cNvSpPr/>
                          <wps:spPr>
                            <a:xfrm>
                              <a:off x="660" y="195"/>
                              <a:ext cx="63" cy="70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26" h="139" extrusionOk="0">
                                  <a:moveTo>
                                    <a:pt x="126" y="33"/>
                                  </a:moveTo>
                                  <a:lnTo>
                                    <a:pt x="125" y="34"/>
                                  </a:lnTo>
                                  <a:lnTo>
                                    <a:pt x="125" y="34"/>
                                  </a:lnTo>
                                  <a:lnTo>
                                    <a:pt x="117" y="31"/>
                                  </a:lnTo>
                                  <a:lnTo>
                                    <a:pt x="112" y="31"/>
                                  </a:lnTo>
                                  <a:lnTo>
                                    <a:pt x="112" y="31"/>
                                  </a:lnTo>
                                  <a:lnTo>
                                    <a:pt x="106" y="33"/>
                                  </a:lnTo>
                                  <a:lnTo>
                                    <a:pt x="97" y="38"/>
                                  </a:lnTo>
                                  <a:lnTo>
                                    <a:pt x="69" y="60"/>
                                  </a:lnTo>
                                  <a:lnTo>
                                    <a:pt x="108" y="71"/>
                                  </a:lnTo>
                                  <a:lnTo>
                                    <a:pt x="108" y="71"/>
                                  </a:lnTo>
                                  <a:lnTo>
                                    <a:pt x="108" y="82"/>
                                  </a:lnTo>
                                  <a:lnTo>
                                    <a:pt x="106" y="89"/>
                                  </a:lnTo>
                                  <a:lnTo>
                                    <a:pt x="106" y="89"/>
                                  </a:lnTo>
                                  <a:lnTo>
                                    <a:pt x="103" y="95"/>
                                  </a:lnTo>
                                  <a:lnTo>
                                    <a:pt x="96" y="100"/>
                                  </a:lnTo>
                                  <a:lnTo>
                                    <a:pt x="45" y="139"/>
                                  </a:lnTo>
                                  <a:lnTo>
                                    <a:pt x="45" y="139"/>
                                  </a:lnTo>
                                  <a:lnTo>
                                    <a:pt x="25" y="128"/>
                                  </a:lnTo>
                                  <a:lnTo>
                                    <a:pt x="25" y="128"/>
                                  </a:lnTo>
                                  <a:lnTo>
                                    <a:pt x="11" y="124"/>
                                  </a:lnTo>
                                  <a:lnTo>
                                    <a:pt x="11" y="124"/>
                                  </a:lnTo>
                                  <a:lnTo>
                                    <a:pt x="11" y="113"/>
                                  </a:lnTo>
                                  <a:lnTo>
                                    <a:pt x="9" y="102"/>
                                  </a:lnTo>
                                  <a:lnTo>
                                    <a:pt x="9" y="102"/>
                                  </a:lnTo>
                                  <a:lnTo>
                                    <a:pt x="5" y="91"/>
                                  </a:lnTo>
                                  <a:lnTo>
                                    <a:pt x="0" y="77"/>
                                  </a:lnTo>
                                  <a:lnTo>
                                    <a:pt x="2" y="77"/>
                                  </a:lnTo>
                                  <a:lnTo>
                                    <a:pt x="2" y="77"/>
                                  </a:lnTo>
                                  <a:lnTo>
                                    <a:pt x="7" y="77"/>
                                  </a:lnTo>
                                  <a:lnTo>
                                    <a:pt x="11" y="77"/>
                                  </a:lnTo>
                                  <a:lnTo>
                                    <a:pt x="11" y="77"/>
                                  </a:lnTo>
                                  <a:lnTo>
                                    <a:pt x="20" y="71"/>
                                  </a:lnTo>
                                  <a:lnTo>
                                    <a:pt x="34" y="60"/>
                                  </a:lnTo>
                                  <a:lnTo>
                                    <a:pt x="81" y="23"/>
                                  </a:lnTo>
                                  <a:lnTo>
                                    <a:pt x="81" y="23"/>
                                  </a:lnTo>
                                  <a:lnTo>
                                    <a:pt x="88" y="18"/>
                                  </a:lnTo>
                                  <a:lnTo>
                                    <a:pt x="94" y="12"/>
                                  </a:lnTo>
                                  <a:lnTo>
                                    <a:pt x="94" y="12"/>
                                  </a:lnTo>
                                  <a:lnTo>
                                    <a:pt x="96" y="7"/>
                                  </a:lnTo>
                                  <a:lnTo>
                                    <a:pt x="96" y="0"/>
                                  </a:lnTo>
                                  <a:lnTo>
                                    <a:pt x="99" y="0"/>
                                  </a:lnTo>
                                  <a:lnTo>
                                    <a:pt x="99" y="0"/>
                                  </a:lnTo>
                                  <a:lnTo>
                                    <a:pt x="101" y="11"/>
                                  </a:lnTo>
                                  <a:lnTo>
                                    <a:pt x="101" y="11"/>
                                  </a:lnTo>
                                  <a:lnTo>
                                    <a:pt x="101" y="18"/>
                                  </a:lnTo>
                                  <a:lnTo>
                                    <a:pt x="101" y="18"/>
                                  </a:lnTo>
                                  <a:lnTo>
                                    <a:pt x="117" y="25"/>
                                  </a:lnTo>
                                  <a:lnTo>
                                    <a:pt x="117" y="25"/>
                                  </a:lnTo>
                                  <a:lnTo>
                                    <a:pt x="126" y="33"/>
                                  </a:lnTo>
                                  <a:lnTo>
                                    <a:pt x="126" y="33"/>
                                  </a:lnTo>
                                  <a:close/>
                                  <a:moveTo>
                                    <a:pt x="25" y="95"/>
                                  </a:moveTo>
                                  <a:lnTo>
                                    <a:pt x="32" y="122"/>
                                  </a:lnTo>
                                  <a:lnTo>
                                    <a:pt x="78" y="88"/>
                                  </a:lnTo>
                                  <a:lnTo>
                                    <a:pt x="78" y="88"/>
                                  </a:lnTo>
                                  <a:lnTo>
                                    <a:pt x="87" y="80"/>
                                  </a:lnTo>
                                  <a:lnTo>
                                    <a:pt x="87" y="80"/>
                                  </a:lnTo>
                                  <a:lnTo>
                                    <a:pt x="87" y="75"/>
                                  </a:lnTo>
                                  <a:lnTo>
                                    <a:pt x="88" y="69"/>
                                  </a:lnTo>
                                  <a:lnTo>
                                    <a:pt x="65" y="64"/>
                                  </a:lnTo>
                                  <a:lnTo>
                                    <a:pt x="25" y="95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04" name="Forma Livre: Forma 204"/>
                          <wps:cNvSpPr/>
                          <wps:spPr>
                            <a:xfrm>
                              <a:off x="686" y="252"/>
                              <a:ext cx="66" cy="4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34" h="83" extrusionOk="0">
                                  <a:moveTo>
                                    <a:pt x="92" y="11"/>
                                  </a:moveTo>
                                  <a:lnTo>
                                    <a:pt x="89" y="35"/>
                                  </a:lnTo>
                                  <a:lnTo>
                                    <a:pt x="78" y="33"/>
                                  </a:lnTo>
                                  <a:lnTo>
                                    <a:pt x="31" y="63"/>
                                  </a:lnTo>
                                  <a:lnTo>
                                    <a:pt x="31" y="63"/>
                                  </a:lnTo>
                                  <a:lnTo>
                                    <a:pt x="26" y="68"/>
                                  </a:lnTo>
                                  <a:lnTo>
                                    <a:pt x="22" y="70"/>
                                  </a:lnTo>
                                  <a:lnTo>
                                    <a:pt x="22" y="70"/>
                                  </a:lnTo>
                                  <a:lnTo>
                                    <a:pt x="22" y="75"/>
                                  </a:lnTo>
                                  <a:lnTo>
                                    <a:pt x="22" y="75"/>
                                  </a:lnTo>
                                  <a:lnTo>
                                    <a:pt x="22" y="75"/>
                                  </a:lnTo>
                                  <a:lnTo>
                                    <a:pt x="22" y="75"/>
                                  </a:lnTo>
                                  <a:lnTo>
                                    <a:pt x="29" y="79"/>
                                  </a:lnTo>
                                  <a:lnTo>
                                    <a:pt x="27" y="83"/>
                                  </a:lnTo>
                                  <a:lnTo>
                                    <a:pt x="0" y="74"/>
                                  </a:lnTo>
                                  <a:lnTo>
                                    <a:pt x="0" y="74"/>
                                  </a:lnTo>
                                  <a:lnTo>
                                    <a:pt x="2" y="64"/>
                                  </a:lnTo>
                                  <a:lnTo>
                                    <a:pt x="4" y="59"/>
                                  </a:lnTo>
                                  <a:lnTo>
                                    <a:pt x="4" y="59"/>
                                  </a:lnTo>
                                  <a:lnTo>
                                    <a:pt x="9" y="53"/>
                                  </a:lnTo>
                                  <a:lnTo>
                                    <a:pt x="18" y="46"/>
                                  </a:lnTo>
                                  <a:lnTo>
                                    <a:pt x="67" y="15"/>
                                  </a:lnTo>
                                  <a:lnTo>
                                    <a:pt x="69" y="4"/>
                                  </a:lnTo>
                                  <a:lnTo>
                                    <a:pt x="92" y="11"/>
                                  </a:lnTo>
                                  <a:close/>
                                  <a:moveTo>
                                    <a:pt x="127" y="0"/>
                                  </a:moveTo>
                                  <a:lnTo>
                                    <a:pt x="134" y="11"/>
                                  </a:lnTo>
                                  <a:lnTo>
                                    <a:pt x="107" y="11"/>
                                  </a:lnTo>
                                  <a:lnTo>
                                    <a:pt x="105" y="8"/>
                                  </a:lnTo>
                                  <a:lnTo>
                                    <a:pt x="127" y="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05" name="Forma Livre: Forma 205"/>
                          <wps:cNvSpPr/>
                          <wps:spPr>
                            <a:xfrm>
                              <a:off x="703" y="281"/>
                              <a:ext cx="58" cy="43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7" h="86" extrusionOk="0">
                                  <a:moveTo>
                                    <a:pt x="72" y="0"/>
                                  </a:moveTo>
                                  <a:lnTo>
                                    <a:pt x="117" y="9"/>
                                  </a:lnTo>
                                  <a:lnTo>
                                    <a:pt x="117" y="11"/>
                                  </a:lnTo>
                                  <a:lnTo>
                                    <a:pt x="92" y="24"/>
                                  </a:lnTo>
                                  <a:lnTo>
                                    <a:pt x="102" y="42"/>
                                  </a:lnTo>
                                  <a:lnTo>
                                    <a:pt x="92" y="48"/>
                                  </a:lnTo>
                                  <a:lnTo>
                                    <a:pt x="83" y="29"/>
                                  </a:lnTo>
                                  <a:lnTo>
                                    <a:pt x="21" y="64"/>
                                  </a:lnTo>
                                  <a:lnTo>
                                    <a:pt x="19" y="79"/>
                                  </a:lnTo>
                                  <a:lnTo>
                                    <a:pt x="27" y="83"/>
                                  </a:lnTo>
                                  <a:lnTo>
                                    <a:pt x="25" y="86"/>
                                  </a:lnTo>
                                  <a:lnTo>
                                    <a:pt x="0" y="73"/>
                                  </a:lnTo>
                                  <a:lnTo>
                                    <a:pt x="0" y="73"/>
                                  </a:lnTo>
                                  <a:lnTo>
                                    <a:pt x="1" y="59"/>
                                  </a:lnTo>
                                  <a:lnTo>
                                    <a:pt x="0" y="42"/>
                                  </a:lnTo>
                                  <a:lnTo>
                                    <a:pt x="1" y="42"/>
                                  </a:lnTo>
                                  <a:lnTo>
                                    <a:pt x="1" y="42"/>
                                  </a:lnTo>
                                  <a:lnTo>
                                    <a:pt x="7" y="44"/>
                                  </a:lnTo>
                                  <a:lnTo>
                                    <a:pt x="10" y="44"/>
                                  </a:lnTo>
                                  <a:lnTo>
                                    <a:pt x="10" y="44"/>
                                  </a:lnTo>
                                  <a:lnTo>
                                    <a:pt x="14" y="42"/>
                                  </a:lnTo>
                                  <a:lnTo>
                                    <a:pt x="21" y="40"/>
                                  </a:lnTo>
                                  <a:lnTo>
                                    <a:pt x="72" y="11"/>
                                  </a:lnTo>
                                  <a:lnTo>
                                    <a:pt x="68" y="2"/>
                                  </a:lnTo>
                                  <a:lnTo>
                                    <a:pt x="72" y="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06" name="Forma Livre: Forma 206"/>
                          <wps:cNvSpPr/>
                          <wps:spPr>
                            <a:xfrm>
                              <a:off x="717" y="317"/>
                              <a:ext cx="53" cy="4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07" h="88" extrusionOk="0">
                                  <a:moveTo>
                                    <a:pt x="107" y="28"/>
                                  </a:moveTo>
                                  <a:lnTo>
                                    <a:pt x="89" y="68"/>
                                  </a:lnTo>
                                  <a:lnTo>
                                    <a:pt x="40" y="41"/>
                                  </a:lnTo>
                                  <a:lnTo>
                                    <a:pt x="22" y="48"/>
                                  </a:lnTo>
                                  <a:lnTo>
                                    <a:pt x="24" y="74"/>
                                  </a:lnTo>
                                  <a:lnTo>
                                    <a:pt x="40" y="85"/>
                                  </a:lnTo>
                                  <a:lnTo>
                                    <a:pt x="38" y="88"/>
                                  </a:lnTo>
                                  <a:lnTo>
                                    <a:pt x="4" y="66"/>
                                  </a:lnTo>
                                  <a:lnTo>
                                    <a:pt x="4" y="66"/>
                                  </a:lnTo>
                                  <a:lnTo>
                                    <a:pt x="4" y="48"/>
                                  </a:lnTo>
                                  <a:lnTo>
                                    <a:pt x="4" y="48"/>
                                  </a:lnTo>
                                  <a:lnTo>
                                    <a:pt x="0" y="30"/>
                                  </a:lnTo>
                                  <a:lnTo>
                                    <a:pt x="2" y="28"/>
                                  </a:lnTo>
                                  <a:lnTo>
                                    <a:pt x="2" y="28"/>
                                  </a:lnTo>
                                  <a:lnTo>
                                    <a:pt x="6" y="30"/>
                                  </a:lnTo>
                                  <a:lnTo>
                                    <a:pt x="10" y="30"/>
                                  </a:lnTo>
                                  <a:lnTo>
                                    <a:pt x="10" y="30"/>
                                  </a:lnTo>
                                  <a:lnTo>
                                    <a:pt x="22" y="26"/>
                                  </a:lnTo>
                                  <a:lnTo>
                                    <a:pt x="74" y="0"/>
                                  </a:lnTo>
                                  <a:lnTo>
                                    <a:pt x="74" y="0"/>
                                  </a:lnTo>
                                  <a:lnTo>
                                    <a:pt x="87" y="11"/>
                                  </a:lnTo>
                                  <a:lnTo>
                                    <a:pt x="87" y="11"/>
                                  </a:lnTo>
                                  <a:lnTo>
                                    <a:pt x="107" y="28"/>
                                  </a:lnTo>
                                  <a:lnTo>
                                    <a:pt x="107" y="28"/>
                                  </a:lnTo>
                                  <a:close/>
                                  <a:moveTo>
                                    <a:pt x="89" y="19"/>
                                  </a:moveTo>
                                  <a:lnTo>
                                    <a:pt x="87" y="17"/>
                                  </a:lnTo>
                                  <a:lnTo>
                                    <a:pt x="46" y="37"/>
                                  </a:lnTo>
                                  <a:lnTo>
                                    <a:pt x="74" y="54"/>
                                  </a:lnTo>
                                  <a:lnTo>
                                    <a:pt x="89" y="19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07" name="Forma Livre: Forma 207"/>
                          <wps:cNvSpPr/>
                          <wps:spPr>
                            <a:xfrm>
                              <a:off x="735" y="357"/>
                              <a:ext cx="55" cy="4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0" h="83" extrusionOk="0">
                                  <a:moveTo>
                                    <a:pt x="110" y="48"/>
                                  </a:moveTo>
                                  <a:lnTo>
                                    <a:pt x="99" y="70"/>
                                  </a:lnTo>
                                  <a:lnTo>
                                    <a:pt x="79" y="61"/>
                                  </a:lnTo>
                                  <a:lnTo>
                                    <a:pt x="90" y="42"/>
                                  </a:lnTo>
                                  <a:lnTo>
                                    <a:pt x="79" y="35"/>
                                  </a:lnTo>
                                  <a:lnTo>
                                    <a:pt x="23" y="57"/>
                                  </a:lnTo>
                                  <a:lnTo>
                                    <a:pt x="19" y="72"/>
                                  </a:lnTo>
                                  <a:lnTo>
                                    <a:pt x="30" y="79"/>
                                  </a:lnTo>
                                  <a:lnTo>
                                    <a:pt x="28" y="83"/>
                                  </a:lnTo>
                                  <a:lnTo>
                                    <a:pt x="0" y="64"/>
                                  </a:lnTo>
                                  <a:lnTo>
                                    <a:pt x="0" y="64"/>
                                  </a:lnTo>
                                  <a:lnTo>
                                    <a:pt x="3" y="48"/>
                                  </a:lnTo>
                                  <a:lnTo>
                                    <a:pt x="3" y="48"/>
                                  </a:lnTo>
                                  <a:lnTo>
                                    <a:pt x="5" y="33"/>
                                  </a:lnTo>
                                  <a:lnTo>
                                    <a:pt x="7" y="33"/>
                                  </a:lnTo>
                                  <a:lnTo>
                                    <a:pt x="7" y="33"/>
                                  </a:lnTo>
                                  <a:lnTo>
                                    <a:pt x="10" y="35"/>
                                  </a:lnTo>
                                  <a:lnTo>
                                    <a:pt x="14" y="37"/>
                                  </a:lnTo>
                                  <a:lnTo>
                                    <a:pt x="14" y="37"/>
                                  </a:lnTo>
                                  <a:lnTo>
                                    <a:pt x="27" y="33"/>
                                  </a:lnTo>
                                  <a:lnTo>
                                    <a:pt x="66" y="17"/>
                                  </a:lnTo>
                                  <a:lnTo>
                                    <a:pt x="66" y="17"/>
                                  </a:lnTo>
                                  <a:lnTo>
                                    <a:pt x="72" y="15"/>
                                  </a:lnTo>
                                  <a:lnTo>
                                    <a:pt x="75" y="11"/>
                                  </a:lnTo>
                                  <a:lnTo>
                                    <a:pt x="75" y="11"/>
                                  </a:lnTo>
                                  <a:lnTo>
                                    <a:pt x="75" y="9"/>
                                  </a:lnTo>
                                  <a:lnTo>
                                    <a:pt x="75" y="8"/>
                                  </a:lnTo>
                                  <a:lnTo>
                                    <a:pt x="75" y="8"/>
                                  </a:lnTo>
                                  <a:lnTo>
                                    <a:pt x="74" y="6"/>
                                  </a:lnTo>
                                  <a:lnTo>
                                    <a:pt x="70" y="2"/>
                                  </a:lnTo>
                                  <a:lnTo>
                                    <a:pt x="72" y="0"/>
                                  </a:lnTo>
                                  <a:lnTo>
                                    <a:pt x="97" y="13"/>
                                  </a:lnTo>
                                  <a:lnTo>
                                    <a:pt x="97" y="13"/>
                                  </a:lnTo>
                                  <a:lnTo>
                                    <a:pt x="93" y="22"/>
                                  </a:lnTo>
                                  <a:lnTo>
                                    <a:pt x="90" y="28"/>
                                  </a:lnTo>
                                  <a:lnTo>
                                    <a:pt x="90" y="28"/>
                                  </a:lnTo>
                                  <a:lnTo>
                                    <a:pt x="88" y="31"/>
                                  </a:lnTo>
                                  <a:lnTo>
                                    <a:pt x="83" y="33"/>
                                  </a:lnTo>
                                  <a:lnTo>
                                    <a:pt x="110" y="48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08" name="Forma Livre: Forma 208"/>
                          <wps:cNvSpPr/>
                          <wps:spPr>
                            <a:xfrm>
                              <a:off x="748" y="401"/>
                              <a:ext cx="71" cy="32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42" h="64" extrusionOk="0">
                                  <a:moveTo>
                                    <a:pt x="103" y="13"/>
                                  </a:moveTo>
                                  <a:lnTo>
                                    <a:pt x="94" y="35"/>
                                  </a:lnTo>
                                  <a:lnTo>
                                    <a:pt x="85" y="30"/>
                                  </a:lnTo>
                                  <a:lnTo>
                                    <a:pt x="31" y="48"/>
                                  </a:lnTo>
                                  <a:lnTo>
                                    <a:pt x="31" y="48"/>
                                  </a:lnTo>
                                  <a:lnTo>
                                    <a:pt x="25" y="50"/>
                                  </a:lnTo>
                                  <a:lnTo>
                                    <a:pt x="20" y="52"/>
                                  </a:lnTo>
                                  <a:lnTo>
                                    <a:pt x="20" y="52"/>
                                  </a:lnTo>
                                  <a:lnTo>
                                    <a:pt x="20" y="55"/>
                                  </a:lnTo>
                                  <a:lnTo>
                                    <a:pt x="20" y="55"/>
                                  </a:lnTo>
                                  <a:lnTo>
                                    <a:pt x="20" y="57"/>
                                  </a:lnTo>
                                  <a:lnTo>
                                    <a:pt x="20" y="57"/>
                                  </a:lnTo>
                                  <a:lnTo>
                                    <a:pt x="25" y="61"/>
                                  </a:lnTo>
                                  <a:lnTo>
                                    <a:pt x="23" y="64"/>
                                  </a:lnTo>
                                  <a:lnTo>
                                    <a:pt x="0" y="50"/>
                                  </a:lnTo>
                                  <a:lnTo>
                                    <a:pt x="0" y="50"/>
                                  </a:lnTo>
                                  <a:lnTo>
                                    <a:pt x="3" y="41"/>
                                  </a:lnTo>
                                  <a:lnTo>
                                    <a:pt x="7" y="35"/>
                                  </a:lnTo>
                                  <a:lnTo>
                                    <a:pt x="7" y="35"/>
                                  </a:lnTo>
                                  <a:lnTo>
                                    <a:pt x="12" y="31"/>
                                  </a:lnTo>
                                  <a:lnTo>
                                    <a:pt x="23" y="28"/>
                                  </a:lnTo>
                                  <a:lnTo>
                                    <a:pt x="77" y="9"/>
                                  </a:lnTo>
                                  <a:lnTo>
                                    <a:pt x="83" y="0"/>
                                  </a:lnTo>
                                  <a:lnTo>
                                    <a:pt x="103" y="13"/>
                                  </a:lnTo>
                                  <a:close/>
                                  <a:moveTo>
                                    <a:pt x="139" y="9"/>
                                  </a:moveTo>
                                  <a:lnTo>
                                    <a:pt x="142" y="22"/>
                                  </a:lnTo>
                                  <a:lnTo>
                                    <a:pt x="117" y="15"/>
                                  </a:lnTo>
                                  <a:lnTo>
                                    <a:pt x="115" y="11"/>
                                  </a:lnTo>
                                  <a:lnTo>
                                    <a:pt x="139" y="9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09" name="Forma Livre: Forma 209"/>
                          <wps:cNvSpPr/>
                          <wps:spPr>
                            <a:xfrm>
                              <a:off x="756" y="435"/>
                              <a:ext cx="58" cy="4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6" h="95" extrusionOk="0">
                                  <a:moveTo>
                                    <a:pt x="116" y="62"/>
                                  </a:moveTo>
                                  <a:lnTo>
                                    <a:pt x="116" y="66"/>
                                  </a:lnTo>
                                  <a:lnTo>
                                    <a:pt x="116" y="66"/>
                                  </a:lnTo>
                                  <a:lnTo>
                                    <a:pt x="101" y="62"/>
                                  </a:lnTo>
                                  <a:lnTo>
                                    <a:pt x="101" y="62"/>
                                  </a:lnTo>
                                  <a:lnTo>
                                    <a:pt x="88" y="64"/>
                                  </a:lnTo>
                                  <a:lnTo>
                                    <a:pt x="47" y="77"/>
                                  </a:lnTo>
                                  <a:lnTo>
                                    <a:pt x="47" y="77"/>
                                  </a:lnTo>
                                  <a:lnTo>
                                    <a:pt x="38" y="79"/>
                                  </a:lnTo>
                                  <a:lnTo>
                                    <a:pt x="34" y="81"/>
                                  </a:lnTo>
                                  <a:lnTo>
                                    <a:pt x="34" y="81"/>
                                  </a:lnTo>
                                  <a:lnTo>
                                    <a:pt x="33" y="84"/>
                                  </a:lnTo>
                                  <a:lnTo>
                                    <a:pt x="33" y="86"/>
                                  </a:lnTo>
                                  <a:lnTo>
                                    <a:pt x="33" y="86"/>
                                  </a:lnTo>
                                  <a:lnTo>
                                    <a:pt x="34" y="88"/>
                                  </a:lnTo>
                                  <a:lnTo>
                                    <a:pt x="34" y="88"/>
                                  </a:lnTo>
                                  <a:lnTo>
                                    <a:pt x="38" y="92"/>
                                  </a:lnTo>
                                  <a:lnTo>
                                    <a:pt x="36" y="95"/>
                                  </a:lnTo>
                                  <a:lnTo>
                                    <a:pt x="11" y="77"/>
                                  </a:lnTo>
                                  <a:lnTo>
                                    <a:pt x="11" y="77"/>
                                  </a:lnTo>
                                  <a:lnTo>
                                    <a:pt x="16" y="70"/>
                                  </a:lnTo>
                                  <a:lnTo>
                                    <a:pt x="20" y="64"/>
                                  </a:lnTo>
                                  <a:lnTo>
                                    <a:pt x="20" y="64"/>
                                  </a:lnTo>
                                  <a:lnTo>
                                    <a:pt x="25" y="60"/>
                                  </a:lnTo>
                                  <a:lnTo>
                                    <a:pt x="33" y="59"/>
                                  </a:lnTo>
                                  <a:lnTo>
                                    <a:pt x="0" y="35"/>
                                  </a:lnTo>
                                  <a:lnTo>
                                    <a:pt x="0" y="35"/>
                                  </a:lnTo>
                                  <a:lnTo>
                                    <a:pt x="5" y="24"/>
                                  </a:lnTo>
                                  <a:lnTo>
                                    <a:pt x="11" y="16"/>
                                  </a:lnTo>
                                  <a:lnTo>
                                    <a:pt x="16" y="13"/>
                                  </a:lnTo>
                                  <a:lnTo>
                                    <a:pt x="24" y="9"/>
                                  </a:lnTo>
                                  <a:lnTo>
                                    <a:pt x="24" y="9"/>
                                  </a:lnTo>
                                  <a:lnTo>
                                    <a:pt x="33" y="7"/>
                                  </a:lnTo>
                                  <a:lnTo>
                                    <a:pt x="42" y="9"/>
                                  </a:lnTo>
                                  <a:lnTo>
                                    <a:pt x="42" y="9"/>
                                  </a:lnTo>
                                  <a:lnTo>
                                    <a:pt x="54" y="13"/>
                                  </a:lnTo>
                                  <a:lnTo>
                                    <a:pt x="70" y="18"/>
                                  </a:lnTo>
                                  <a:lnTo>
                                    <a:pt x="92" y="0"/>
                                  </a:lnTo>
                                  <a:lnTo>
                                    <a:pt x="96" y="0"/>
                                  </a:lnTo>
                                  <a:lnTo>
                                    <a:pt x="96" y="0"/>
                                  </a:lnTo>
                                  <a:lnTo>
                                    <a:pt x="96" y="5"/>
                                  </a:lnTo>
                                  <a:lnTo>
                                    <a:pt x="96" y="5"/>
                                  </a:lnTo>
                                  <a:lnTo>
                                    <a:pt x="99" y="13"/>
                                  </a:lnTo>
                                  <a:lnTo>
                                    <a:pt x="101" y="16"/>
                                  </a:lnTo>
                                  <a:lnTo>
                                    <a:pt x="107" y="22"/>
                                  </a:lnTo>
                                  <a:lnTo>
                                    <a:pt x="112" y="26"/>
                                  </a:lnTo>
                                  <a:lnTo>
                                    <a:pt x="112" y="26"/>
                                  </a:lnTo>
                                  <a:lnTo>
                                    <a:pt x="108" y="42"/>
                                  </a:lnTo>
                                  <a:lnTo>
                                    <a:pt x="108" y="42"/>
                                  </a:lnTo>
                                  <a:lnTo>
                                    <a:pt x="110" y="57"/>
                                  </a:lnTo>
                                  <a:lnTo>
                                    <a:pt x="110" y="57"/>
                                  </a:lnTo>
                                  <a:lnTo>
                                    <a:pt x="112" y="60"/>
                                  </a:lnTo>
                                  <a:lnTo>
                                    <a:pt x="112" y="60"/>
                                  </a:lnTo>
                                  <a:lnTo>
                                    <a:pt x="116" y="62"/>
                                  </a:lnTo>
                                  <a:lnTo>
                                    <a:pt x="116" y="62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10" name="Forma Livre: Forma 210"/>
                          <wps:cNvSpPr/>
                          <wps:spPr>
                            <a:xfrm>
                              <a:off x="767" y="446"/>
                              <a:ext cx="22" cy="1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45" h="35" extrusionOk="0">
                                  <a:moveTo>
                                    <a:pt x="39" y="29"/>
                                  </a:moveTo>
                                  <a:lnTo>
                                    <a:pt x="45" y="2"/>
                                  </a:lnTo>
                                  <a:lnTo>
                                    <a:pt x="45" y="2"/>
                                  </a:lnTo>
                                  <a:lnTo>
                                    <a:pt x="32" y="0"/>
                                  </a:lnTo>
                                  <a:lnTo>
                                    <a:pt x="21" y="2"/>
                                  </a:lnTo>
                                  <a:lnTo>
                                    <a:pt x="21" y="2"/>
                                  </a:lnTo>
                                  <a:lnTo>
                                    <a:pt x="14" y="4"/>
                                  </a:lnTo>
                                  <a:lnTo>
                                    <a:pt x="7" y="9"/>
                                  </a:lnTo>
                                  <a:lnTo>
                                    <a:pt x="3" y="15"/>
                                  </a:lnTo>
                                  <a:lnTo>
                                    <a:pt x="0" y="24"/>
                                  </a:lnTo>
                                  <a:lnTo>
                                    <a:pt x="14" y="35"/>
                                  </a:lnTo>
                                  <a:lnTo>
                                    <a:pt x="39" y="29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11" name="Forma Livre: Forma 211"/>
                          <wps:cNvSpPr/>
                          <wps:spPr>
                            <a:xfrm>
                              <a:off x="789" y="437"/>
                              <a:ext cx="12" cy="22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25" h="44" extrusionOk="0">
                                  <a:moveTo>
                                    <a:pt x="25" y="38"/>
                                  </a:moveTo>
                                  <a:lnTo>
                                    <a:pt x="25" y="0"/>
                                  </a:lnTo>
                                  <a:lnTo>
                                    <a:pt x="4" y="20"/>
                                  </a:lnTo>
                                  <a:lnTo>
                                    <a:pt x="0" y="44"/>
                                  </a:lnTo>
                                  <a:lnTo>
                                    <a:pt x="25" y="38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12" name="Forma Livre: Forma 212"/>
                          <wps:cNvSpPr/>
                          <wps:spPr>
                            <a:xfrm>
                              <a:off x="769" y="482"/>
                              <a:ext cx="57" cy="5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6" h="112" extrusionOk="0">
                                  <a:moveTo>
                                    <a:pt x="116" y="63"/>
                                  </a:moveTo>
                                  <a:lnTo>
                                    <a:pt x="103" y="81"/>
                                  </a:lnTo>
                                  <a:lnTo>
                                    <a:pt x="114" y="88"/>
                                  </a:lnTo>
                                  <a:lnTo>
                                    <a:pt x="112" y="92"/>
                                  </a:lnTo>
                                  <a:lnTo>
                                    <a:pt x="112" y="92"/>
                                  </a:lnTo>
                                  <a:lnTo>
                                    <a:pt x="101" y="85"/>
                                  </a:lnTo>
                                  <a:lnTo>
                                    <a:pt x="101" y="85"/>
                                  </a:lnTo>
                                  <a:lnTo>
                                    <a:pt x="96" y="85"/>
                                  </a:lnTo>
                                  <a:lnTo>
                                    <a:pt x="89" y="87"/>
                                  </a:lnTo>
                                  <a:lnTo>
                                    <a:pt x="40" y="96"/>
                                  </a:lnTo>
                                  <a:lnTo>
                                    <a:pt x="40" y="96"/>
                                  </a:lnTo>
                                  <a:lnTo>
                                    <a:pt x="35" y="98"/>
                                  </a:lnTo>
                                  <a:lnTo>
                                    <a:pt x="31" y="99"/>
                                  </a:lnTo>
                                  <a:lnTo>
                                    <a:pt x="31" y="99"/>
                                  </a:lnTo>
                                  <a:lnTo>
                                    <a:pt x="29" y="103"/>
                                  </a:lnTo>
                                  <a:lnTo>
                                    <a:pt x="29" y="103"/>
                                  </a:lnTo>
                                  <a:lnTo>
                                    <a:pt x="35" y="109"/>
                                  </a:lnTo>
                                  <a:lnTo>
                                    <a:pt x="31" y="112"/>
                                  </a:lnTo>
                                  <a:lnTo>
                                    <a:pt x="9" y="94"/>
                                  </a:lnTo>
                                  <a:lnTo>
                                    <a:pt x="9" y="94"/>
                                  </a:lnTo>
                                  <a:lnTo>
                                    <a:pt x="15" y="85"/>
                                  </a:lnTo>
                                  <a:lnTo>
                                    <a:pt x="18" y="81"/>
                                  </a:lnTo>
                                  <a:lnTo>
                                    <a:pt x="18" y="81"/>
                                  </a:lnTo>
                                  <a:lnTo>
                                    <a:pt x="26" y="77"/>
                                  </a:lnTo>
                                  <a:lnTo>
                                    <a:pt x="35" y="76"/>
                                  </a:lnTo>
                                  <a:lnTo>
                                    <a:pt x="89" y="65"/>
                                  </a:lnTo>
                                  <a:lnTo>
                                    <a:pt x="98" y="54"/>
                                  </a:lnTo>
                                  <a:lnTo>
                                    <a:pt x="80" y="39"/>
                                  </a:lnTo>
                                  <a:lnTo>
                                    <a:pt x="24" y="50"/>
                                  </a:lnTo>
                                  <a:lnTo>
                                    <a:pt x="18" y="59"/>
                                  </a:lnTo>
                                  <a:lnTo>
                                    <a:pt x="0" y="43"/>
                                  </a:lnTo>
                                  <a:lnTo>
                                    <a:pt x="11" y="22"/>
                                  </a:lnTo>
                                  <a:lnTo>
                                    <a:pt x="20" y="28"/>
                                  </a:lnTo>
                                  <a:lnTo>
                                    <a:pt x="71" y="19"/>
                                  </a:lnTo>
                                  <a:lnTo>
                                    <a:pt x="71" y="19"/>
                                  </a:lnTo>
                                  <a:lnTo>
                                    <a:pt x="80" y="15"/>
                                  </a:lnTo>
                                  <a:lnTo>
                                    <a:pt x="85" y="13"/>
                                  </a:lnTo>
                                  <a:lnTo>
                                    <a:pt x="85" y="13"/>
                                  </a:lnTo>
                                  <a:lnTo>
                                    <a:pt x="87" y="11"/>
                                  </a:lnTo>
                                  <a:lnTo>
                                    <a:pt x="87" y="10"/>
                                  </a:lnTo>
                                  <a:lnTo>
                                    <a:pt x="87" y="10"/>
                                  </a:lnTo>
                                  <a:lnTo>
                                    <a:pt x="85" y="6"/>
                                  </a:lnTo>
                                  <a:lnTo>
                                    <a:pt x="82" y="4"/>
                                  </a:lnTo>
                                  <a:lnTo>
                                    <a:pt x="85" y="0"/>
                                  </a:lnTo>
                                  <a:lnTo>
                                    <a:pt x="107" y="19"/>
                                  </a:lnTo>
                                  <a:lnTo>
                                    <a:pt x="107" y="19"/>
                                  </a:lnTo>
                                  <a:lnTo>
                                    <a:pt x="103" y="28"/>
                                  </a:lnTo>
                                  <a:lnTo>
                                    <a:pt x="98" y="32"/>
                                  </a:lnTo>
                                  <a:lnTo>
                                    <a:pt x="98" y="32"/>
                                  </a:lnTo>
                                  <a:lnTo>
                                    <a:pt x="94" y="35"/>
                                  </a:lnTo>
                                  <a:lnTo>
                                    <a:pt x="89" y="37"/>
                                  </a:lnTo>
                                  <a:lnTo>
                                    <a:pt x="85" y="37"/>
                                  </a:lnTo>
                                  <a:lnTo>
                                    <a:pt x="116" y="63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13" name="Forma Livre: Forma 213"/>
                          <wps:cNvSpPr/>
                          <wps:spPr>
                            <a:xfrm>
                              <a:off x="778" y="545"/>
                              <a:ext cx="56" cy="43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2" h="86" extrusionOk="0">
                                  <a:moveTo>
                                    <a:pt x="112" y="66"/>
                                  </a:moveTo>
                                  <a:lnTo>
                                    <a:pt x="110" y="70"/>
                                  </a:lnTo>
                                  <a:lnTo>
                                    <a:pt x="110" y="70"/>
                                  </a:lnTo>
                                  <a:lnTo>
                                    <a:pt x="98" y="64"/>
                                  </a:lnTo>
                                  <a:lnTo>
                                    <a:pt x="98" y="64"/>
                                  </a:lnTo>
                                  <a:lnTo>
                                    <a:pt x="85" y="64"/>
                                  </a:lnTo>
                                  <a:lnTo>
                                    <a:pt x="42" y="70"/>
                                  </a:lnTo>
                                  <a:lnTo>
                                    <a:pt x="42" y="70"/>
                                  </a:lnTo>
                                  <a:lnTo>
                                    <a:pt x="33" y="72"/>
                                  </a:lnTo>
                                  <a:lnTo>
                                    <a:pt x="27" y="73"/>
                                  </a:lnTo>
                                  <a:lnTo>
                                    <a:pt x="27" y="73"/>
                                  </a:lnTo>
                                  <a:lnTo>
                                    <a:pt x="26" y="75"/>
                                  </a:lnTo>
                                  <a:lnTo>
                                    <a:pt x="26" y="77"/>
                                  </a:lnTo>
                                  <a:lnTo>
                                    <a:pt x="26" y="77"/>
                                  </a:lnTo>
                                  <a:lnTo>
                                    <a:pt x="27" y="81"/>
                                  </a:lnTo>
                                  <a:lnTo>
                                    <a:pt x="27" y="81"/>
                                  </a:lnTo>
                                  <a:lnTo>
                                    <a:pt x="31" y="84"/>
                                  </a:lnTo>
                                  <a:lnTo>
                                    <a:pt x="27" y="86"/>
                                  </a:lnTo>
                                  <a:lnTo>
                                    <a:pt x="6" y="68"/>
                                  </a:lnTo>
                                  <a:lnTo>
                                    <a:pt x="6" y="68"/>
                                  </a:lnTo>
                                  <a:lnTo>
                                    <a:pt x="11" y="61"/>
                                  </a:lnTo>
                                  <a:lnTo>
                                    <a:pt x="17" y="55"/>
                                  </a:lnTo>
                                  <a:lnTo>
                                    <a:pt x="17" y="55"/>
                                  </a:lnTo>
                                  <a:lnTo>
                                    <a:pt x="22" y="53"/>
                                  </a:lnTo>
                                  <a:lnTo>
                                    <a:pt x="29" y="50"/>
                                  </a:lnTo>
                                  <a:lnTo>
                                    <a:pt x="0" y="22"/>
                                  </a:lnTo>
                                  <a:lnTo>
                                    <a:pt x="0" y="22"/>
                                  </a:lnTo>
                                  <a:lnTo>
                                    <a:pt x="6" y="13"/>
                                  </a:lnTo>
                                  <a:lnTo>
                                    <a:pt x="13" y="7"/>
                                  </a:lnTo>
                                  <a:lnTo>
                                    <a:pt x="20" y="2"/>
                                  </a:lnTo>
                                  <a:lnTo>
                                    <a:pt x="26" y="0"/>
                                  </a:lnTo>
                                  <a:lnTo>
                                    <a:pt x="26" y="0"/>
                                  </a:lnTo>
                                  <a:lnTo>
                                    <a:pt x="35" y="0"/>
                                  </a:lnTo>
                                  <a:lnTo>
                                    <a:pt x="44" y="2"/>
                                  </a:lnTo>
                                  <a:lnTo>
                                    <a:pt x="44" y="2"/>
                                  </a:lnTo>
                                  <a:lnTo>
                                    <a:pt x="56" y="7"/>
                                  </a:lnTo>
                                  <a:lnTo>
                                    <a:pt x="71" y="17"/>
                                  </a:lnTo>
                                  <a:lnTo>
                                    <a:pt x="96" y="0"/>
                                  </a:lnTo>
                                  <a:lnTo>
                                    <a:pt x="100" y="2"/>
                                  </a:lnTo>
                                  <a:lnTo>
                                    <a:pt x="100" y="2"/>
                                  </a:lnTo>
                                  <a:lnTo>
                                    <a:pt x="100" y="7"/>
                                  </a:lnTo>
                                  <a:lnTo>
                                    <a:pt x="100" y="7"/>
                                  </a:lnTo>
                                  <a:lnTo>
                                    <a:pt x="101" y="13"/>
                                  </a:lnTo>
                                  <a:lnTo>
                                    <a:pt x="103" y="18"/>
                                  </a:lnTo>
                                  <a:lnTo>
                                    <a:pt x="107" y="24"/>
                                  </a:lnTo>
                                  <a:lnTo>
                                    <a:pt x="112" y="28"/>
                                  </a:lnTo>
                                  <a:lnTo>
                                    <a:pt x="112" y="28"/>
                                  </a:lnTo>
                                  <a:lnTo>
                                    <a:pt x="107" y="46"/>
                                  </a:lnTo>
                                  <a:lnTo>
                                    <a:pt x="107" y="46"/>
                                  </a:lnTo>
                                  <a:lnTo>
                                    <a:pt x="107" y="59"/>
                                  </a:lnTo>
                                  <a:lnTo>
                                    <a:pt x="107" y="59"/>
                                  </a:lnTo>
                                  <a:lnTo>
                                    <a:pt x="107" y="62"/>
                                  </a:lnTo>
                                  <a:lnTo>
                                    <a:pt x="107" y="62"/>
                                  </a:lnTo>
                                  <a:lnTo>
                                    <a:pt x="112" y="66"/>
                                  </a:lnTo>
                                  <a:lnTo>
                                    <a:pt x="112" y="66"/>
                                  </a:lnTo>
                                  <a:close/>
                                  <a:moveTo>
                                    <a:pt x="60" y="46"/>
                                  </a:moveTo>
                                  <a:lnTo>
                                    <a:pt x="67" y="20"/>
                                  </a:lnTo>
                                  <a:lnTo>
                                    <a:pt x="67" y="20"/>
                                  </a:lnTo>
                                  <a:lnTo>
                                    <a:pt x="55" y="17"/>
                                  </a:lnTo>
                                  <a:lnTo>
                                    <a:pt x="45" y="17"/>
                                  </a:lnTo>
                                  <a:lnTo>
                                    <a:pt x="45" y="17"/>
                                  </a:lnTo>
                                  <a:lnTo>
                                    <a:pt x="36" y="18"/>
                                  </a:lnTo>
                                  <a:lnTo>
                                    <a:pt x="31" y="22"/>
                                  </a:lnTo>
                                  <a:lnTo>
                                    <a:pt x="24" y="28"/>
                                  </a:lnTo>
                                  <a:lnTo>
                                    <a:pt x="20" y="35"/>
                                  </a:lnTo>
                                  <a:lnTo>
                                    <a:pt x="35" y="50"/>
                                  </a:lnTo>
                                  <a:lnTo>
                                    <a:pt x="60" y="46"/>
                                  </a:lnTo>
                                  <a:close/>
                                  <a:moveTo>
                                    <a:pt x="89" y="42"/>
                                  </a:moveTo>
                                  <a:lnTo>
                                    <a:pt x="96" y="6"/>
                                  </a:lnTo>
                                  <a:lnTo>
                                    <a:pt x="71" y="22"/>
                                  </a:lnTo>
                                  <a:lnTo>
                                    <a:pt x="62" y="46"/>
                                  </a:lnTo>
                                  <a:lnTo>
                                    <a:pt x="89" y="42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3" name="Forma Livre: Forma 215"/>
                          <wps:cNvSpPr/>
                          <wps:spPr>
                            <a:xfrm>
                              <a:off x="46" y="494"/>
                              <a:ext cx="86" cy="8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71" h="173" extrusionOk="0">
                                  <a:moveTo>
                                    <a:pt x="128" y="140"/>
                                  </a:moveTo>
                                  <a:lnTo>
                                    <a:pt x="128" y="140"/>
                                  </a:lnTo>
                                  <a:lnTo>
                                    <a:pt x="123" y="132"/>
                                  </a:lnTo>
                                  <a:lnTo>
                                    <a:pt x="117" y="129"/>
                                  </a:lnTo>
                                  <a:lnTo>
                                    <a:pt x="117" y="129"/>
                                  </a:lnTo>
                                  <a:lnTo>
                                    <a:pt x="108" y="125"/>
                                  </a:lnTo>
                                  <a:lnTo>
                                    <a:pt x="94" y="123"/>
                                  </a:lnTo>
                                  <a:lnTo>
                                    <a:pt x="65" y="118"/>
                                  </a:lnTo>
                                  <a:lnTo>
                                    <a:pt x="65" y="118"/>
                                  </a:lnTo>
                                  <a:lnTo>
                                    <a:pt x="49" y="116"/>
                                  </a:lnTo>
                                  <a:lnTo>
                                    <a:pt x="49" y="116"/>
                                  </a:lnTo>
                                  <a:lnTo>
                                    <a:pt x="42" y="110"/>
                                  </a:lnTo>
                                  <a:lnTo>
                                    <a:pt x="42" y="110"/>
                                  </a:lnTo>
                                  <a:lnTo>
                                    <a:pt x="34" y="103"/>
                                  </a:lnTo>
                                  <a:lnTo>
                                    <a:pt x="23" y="92"/>
                                  </a:lnTo>
                                  <a:lnTo>
                                    <a:pt x="23" y="92"/>
                                  </a:lnTo>
                                  <a:lnTo>
                                    <a:pt x="31" y="107"/>
                                  </a:lnTo>
                                  <a:lnTo>
                                    <a:pt x="38" y="119"/>
                                  </a:lnTo>
                                  <a:lnTo>
                                    <a:pt x="38" y="119"/>
                                  </a:lnTo>
                                  <a:lnTo>
                                    <a:pt x="45" y="130"/>
                                  </a:lnTo>
                                  <a:lnTo>
                                    <a:pt x="56" y="140"/>
                                  </a:lnTo>
                                  <a:lnTo>
                                    <a:pt x="56" y="140"/>
                                  </a:lnTo>
                                  <a:lnTo>
                                    <a:pt x="69" y="147"/>
                                  </a:lnTo>
                                  <a:lnTo>
                                    <a:pt x="85" y="151"/>
                                  </a:lnTo>
                                  <a:lnTo>
                                    <a:pt x="85" y="151"/>
                                  </a:lnTo>
                                  <a:lnTo>
                                    <a:pt x="97" y="151"/>
                                  </a:lnTo>
                                  <a:lnTo>
                                    <a:pt x="112" y="149"/>
                                  </a:lnTo>
                                  <a:lnTo>
                                    <a:pt x="112" y="149"/>
                                  </a:lnTo>
                                  <a:lnTo>
                                    <a:pt x="119" y="145"/>
                                  </a:lnTo>
                                  <a:lnTo>
                                    <a:pt x="128" y="140"/>
                                  </a:lnTo>
                                  <a:lnTo>
                                    <a:pt x="128" y="140"/>
                                  </a:lnTo>
                                  <a:close/>
                                  <a:moveTo>
                                    <a:pt x="146" y="88"/>
                                  </a:moveTo>
                                  <a:lnTo>
                                    <a:pt x="146" y="88"/>
                                  </a:lnTo>
                                  <a:lnTo>
                                    <a:pt x="144" y="75"/>
                                  </a:lnTo>
                                  <a:lnTo>
                                    <a:pt x="144" y="75"/>
                                  </a:lnTo>
                                  <a:lnTo>
                                    <a:pt x="135" y="53"/>
                                  </a:lnTo>
                                  <a:lnTo>
                                    <a:pt x="43" y="39"/>
                                  </a:lnTo>
                                  <a:lnTo>
                                    <a:pt x="33" y="50"/>
                                  </a:lnTo>
                                  <a:lnTo>
                                    <a:pt x="45" y="63"/>
                                  </a:lnTo>
                                  <a:lnTo>
                                    <a:pt x="40" y="66"/>
                                  </a:lnTo>
                                  <a:lnTo>
                                    <a:pt x="16" y="37"/>
                                  </a:lnTo>
                                  <a:lnTo>
                                    <a:pt x="36" y="17"/>
                                  </a:lnTo>
                                  <a:lnTo>
                                    <a:pt x="27" y="4"/>
                                  </a:lnTo>
                                  <a:lnTo>
                                    <a:pt x="31" y="0"/>
                                  </a:lnTo>
                                  <a:lnTo>
                                    <a:pt x="31" y="0"/>
                                  </a:lnTo>
                                  <a:lnTo>
                                    <a:pt x="38" y="9"/>
                                  </a:lnTo>
                                  <a:lnTo>
                                    <a:pt x="43" y="15"/>
                                  </a:lnTo>
                                  <a:lnTo>
                                    <a:pt x="43" y="15"/>
                                  </a:lnTo>
                                  <a:lnTo>
                                    <a:pt x="51" y="17"/>
                                  </a:lnTo>
                                  <a:lnTo>
                                    <a:pt x="58" y="19"/>
                                  </a:lnTo>
                                  <a:lnTo>
                                    <a:pt x="130" y="30"/>
                                  </a:lnTo>
                                  <a:lnTo>
                                    <a:pt x="130" y="30"/>
                                  </a:lnTo>
                                  <a:lnTo>
                                    <a:pt x="143" y="31"/>
                                  </a:lnTo>
                                  <a:lnTo>
                                    <a:pt x="150" y="31"/>
                                  </a:lnTo>
                                  <a:lnTo>
                                    <a:pt x="150" y="31"/>
                                  </a:lnTo>
                                  <a:lnTo>
                                    <a:pt x="153" y="28"/>
                                  </a:lnTo>
                                  <a:lnTo>
                                    <a:pt x="155" y="26"/>
                                  </a:lnTo>
                                  <a:lnTo>
                                    <a:pt x="155" y="26"/>
                                  </a:lnTo>
                                  <a:lnTo>
                                    <a:pt x="155" y="22"/>
                                  </a:lnTo>
                                  <a:lnTo>
                                    <a:pt x="152" y="19"/>
                                  </a:lnTo>
                                  <a:lnTo>
                                    <a:pt x="159" y="19"/>
                                  </a:lnTo>
                                  <a:lnTo>
                                    <a:pt x="171" y="42"/>
                                  </a:lnTo>
                                  <a:lnTo>
                                    <a:pt x="171" y="42"/>
                                  </a:lnTo>
                                  <a:lnTo>
                                    <a:pt x="166" y="50"/>
                                  </a:lnTo>
                                  <a:lnTo>
                                    <a:pt x="159" y="53"/>
                                  </a:lnTo>
                                  <a:lnTo>
                                    <a:pt x="159" y="53"/>
                                  </a:lnTo>
                                  <a:lnTo>
                                    <a:pt x="152" y="55"/>
                                  </a:lnTo>
                                  <a:lnTo>
                                    <a:pt x="141" y="55"/>
                                  </a:lnTo>
                                  <a:lnTo>
                                    <a:pt x="141" y="55"/>
                                  </a:lnTo>
                                  <a:lnTo>
                                    <a:pt x="152" y="72"/>
                                  </a:lnTo>
                                  <a:lnTo>
                                    <a:pt x="159" y="88"/>
                                  </a:lnTo>
                                  <a:lnTo>
                                    <a:pt x="159" y="88"/>
                                  </a:lnTo>
                                  <a:lnTo>
                                    <a:pt x="161" y="105"/>
                                  </a:lnTo>
                                  <a:lnTo>
                                    <a:pt x="161" y="121"/>
                                  </a:lnTo>
                                  <a:lnTo>
                                    <a:pt x="161" y="121"/>
                                  </a:lnTo>
                                  <a:lnTo>
                                    <a:pt x="157" y="136"/>
                                  </a:lnTo>
                                  <a:lnTo>
                                    <a:pt x="150" y="149"/>
                                  </a:lnTo>
                                  <a:lnTo>
                                    <a:pt x="141" y="158"/>
                                  </a:lnTo>
                                  <a:lnTo>
                                    <a:pt x="130" y="165"/>
                                  </a:lnTo>
                                  <a:lnTo>
                                    <a:pt x="130" y="165"/>
                                  </a:lnTo>
                                  <a:lnTo>
                                    <a:pt x="121" y="171"/>
                                  </a:lnTo>
                                  <a:lnTo>
                                    <a:pt x="110" y="173"/>
                                  </a:lnTo>
                                  <a:lnTo>
                                    <a:pt x="101" y="173"/>
                                  </a:lnTo>
                                  <a:lnTo>
                                    <a:pt x="90" y="173"/>
                                  </a:lnTo>
                                  <a:lnTo>
                                    <a:pt x="90" y="173"/>
                                  </a:lnTo>
                                  <a:lnTo>
                                    <a:pt x="74" y="169"/>
                                  </a:lnTo>
                                  <a:lnTo>
                                    <a:pt x="61" y="160"/>
                                  </a:lnTo>
                                  <a:lnTo>
                                    <a:pt x="61" y="160"/>
                                  </a:lnTo>
                                  <a:lnTo>
                                    <a:pt x="49" y="149"/>
                                  </a:lnTo>
                                  <a:lnTo>
                                    <a:pt x="36" y="134"/>
                                  </a:lnTo>
                                  <a:lnTo>
                                    <a:pt x="36" y="134"/>
                                  </a:lnTo>
                                  <a:lnTo>
                                    <a:pt x="29" y="121"/>
                                  </a:lnTo>
                                  <a:lnTo>
                                    <a:pt x="22" y="105"/>
                                  </a:lnTo>
                                  <a:lnTo>
                                    <a:pt x="22" y="105"/>
                                  </a:lnTo>
                                  <a:lnTo>
                                    <a:pt x="22" y="125"/>
                                  </a:lnTo>
                                  <a:lnTo>
                                    <a:pt x="22" y="125"/>
                                  </a:lnTo>
                                  <a:lnTo>
                                    <a:pt x="20" y="134"/>
                                  </a:lnTo>
                                  <a:lnTo>
                                    <a:pt x="20" y="134"/>
                                  </a:lnTo>
                                  <a:lnTo>
                                    <a:pt x="18" y="145"/>
                                  </a:lnTo>
                                  <a:lnTo>
                                    <a:pt x="18" y="145"/>
                                  </a:lnTo>
                                  <a:lnTo>
                                    <a:pt x="18" y="152"/>
                                  </a:lnTo>
                                  <a:lnTo>
                                    <a:pt x="22" y="158"/>
                                  </a:lnTo>
                                  <a:lnTo>
                                    <a:pt x="22" y="158"/>
                                  </a:lnTo>
                                  <a:lnTo>
                                    <a:pt x="27" y="163"/>
                                  </a:lnTo>
                                  <a:lnTo>
                                    <a:pt x="34" y="165"/>
                                  </a:lnTo>
                                  <a:lnTo>
                                    <a:pt x="34" y="165"/>
                                  </a:lnTo>
                                  <a:lnTo>
                                    <a:pt x="43" y="167"/>
                                  </a:lnTo>
                                  <a:lnTo>
                                    <a:pt x="43" y="171"/>
                                  </a:lnTo>
                                  <a:lnTo>
                                    <a:pt x="43" y="171"/>
                                  </a:lnTo>
                                  <a:lnTo>
                                    <a:pt x="31" y="171"/>
                                  </a:lnTo>
                                  <a:lnTo>
                                    <a:pt x="31" y="171"/>
                                  </a:lnTo>
                                  <a:lnTo>
                                    <a:pt x="23" y="169"/>
                                  </a:lnTo>
                                  <a:lnTo>
                                    <a:pt x="16" y="165"/>
                                  </a:lnTo>
                                  <a:lnTo>
                                    <a:pt x="11" y="162"/>
                                  </a:lnTo>
                                  <a:lnTo>
                                    <a:pt x="7" y="158"/>
                                  </a:lnTo>
                                  <a:lnTo>
                                    <a:pt x="7" y="158"/>
                                  </a:lnTo>
                                  <a:lnTo>
                                    <a:pt x="4" y="152"/>
                                  </a:lnTo>
                                  <a:lnTo>
                                    <a:pt x="0" y="147"/>
                                  </a:lnTo>
                                  <a:lnTo>
                                    <a:pt x="0" y="141"/>
                                  </a:lnTo>
                                  <a:lnTo>
                                    <a:pt x="0" y="136"/>
                                  </a:lnTo>
                                  <a:lnTo>
                                    <a:pt x="0" y="136"/>
                                  </a:lnTo>
                                  <a:lnTo>
                                    <a:pt x="2" y="130"/>
                                  </a:lnTo>
                                  <a:lnTo>
                                    <a:pt x="2" y="130"/>
                                  </a:lnTo>
                                  <a:lnTo>
                                    <a:pt x="7" y="118"/>
                                  </a:lnTo>
                                  <a:lnTo>
                                    <a:pt x="7" y="118"/>
                                  </a:lnTo>
                                  <a:lnTo>
                                    <a:pt x="13" y="108"/>
                                  </a:lnTo>
                                  <a:lnTo>
                                    <a:pt x="14" y="101"/>
                                  </a:lnTo>
                                  <a:lnTo>
                                    <a:pt x="14" y="101"/>
                                  </a:lnTo>
                                  <a:lnTo>
                                    <a:pt x="14" y="94"/>
                                  </a:lnTo>
                                  <a:lnTo>
                                    <a:pt x="14" y="86"/>
                                  </a:lnTo>
                                  <a:lnTo>
                                    <a:pt x="14" y="86"/>
                                  </a:lnTo>
                                  <a:lnTo>
                                    <a:pt x="9" y="77"/>
                                  </a:lnTo>
                                  <a:lnTo>
                                    <a:pt x="11" y="72"/>
                                  </a:lnTo>
                                  <a:lnTo>
                                    <a:pt x="13" y="74"/>
                                  </a:lnTo>
                                  <a:lnTo>
                                    <a:pt x="20" y="79"/>
                                  </a:lnTo>
                                  <a:lnTo>
                                    <a:pt x="20" y="79"/>
                                  </a:lnTo>
                                  <a:lnTo>
                                    <a:pt x="25" y="85"/>
                                  </a:lnTo>
                                  <a:lnTo>
                                    <a:pt x="31" y="88"/>
                                  </a:lnTo>
                                  <a:lnTo>
                                    <a:pt x="31" y="88"/>
                                  </a:lnTo>
                                  <a:lnTo>
                                    <a:pt x="38" y="92"/>
                                  </a:lnTo>
                                  <a:lnTo>
                                    <a:pt x="51" y="94"/>
                                  </a:lnTo>
                                  <a:lnTo>
                                    <a:pt x="97" y="101"/>
                                  </a:lnTo>
                                  <a:lnTo>
                                    <a:pt x="97" y="101"/>
                                  </a:lnTo>
                                  <a:lnTo>
                                    <a:pt x="110" y="105"/>
                                  </a:lnTo>
                                  <a:lnTo>
                                    <a:pt x="110" y="105"/>
                                  </a:lnTo>
                                  <a:lnTo>
                                    <a:pt x="114" y="108"/>
                                  </a:lnTo>
                                  <a:lnTo>
                                    <a:pt x="117" y="112"/>
                                  </a:lnTo>
                                  <a:lnTo>
                                    <a:pt x="117" y="112"/>
                                  </a:lnTo>
                                  <a:lnTo>
                                    <a:pt x="125" y="121"/>
                                  </a:lnTo>
                                  <a:lnTo>
                                    <a:pt x="134" y="136"/>
                                  </a:lnTo>
                                  <a:lnTo>
                                    <a:pt x="134" y="136"/>
                                  </a:lnTo>
                                  <a:lnTo>
                                    <a:pt x="137" y="130"/>
                                  </a:lnTo>
                                  <a:lnTo>
                                    <a:pt x="143" y="123"/>
                                  </a:lnTo>
                                  <a:lnTo>
                                    <a:pt x="143" y="123"/>
                                  </a:lnTo>
                                  <a:lnTo>
                                    <a:pt x="144" y="116"/>
                                  </a:lnTo>
                                  <a:lnTo>
                                    <a:pt x="146" y="108"/>
                                  </a:lnTo>
                                  <a:lnTo>
                                    <a:pt x="146" y="108"/>
                                  </a:lnTo>
                                  <a:lnTo>
                                    <a:pt x="146" y="103"/>
                                  </a:lnTo>
                                  <a:lnTo>
                                    <a:pt x="146" y="88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4" name="Forma Livre: Forma 216"/>
                          <wps:cNvSpPr/>
                          <wps:spPr>
                            <a:xfrm>
                              <a:off x="85" y="440"/>
                              <a:ext cx="60" cy="5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21" h="108" extrusionOk="0">
                                  <a:moveTo>
                                    <a:pt x="12" y="26"/>
                                  </a:moveTo>
                                  <a:lnTo>
                                    <a:pt x="30" y="15"/>
                                  </a:lnTo>
                                  <a:lnTo>
                                    <a:pt x="23" y="2"/>
                                  </a:lnTo>
                                  <a:lnTo>
                                    <a:pt x="27" y="0"/>
                                  </a:lnTo>
                                  <a:lnTo>
                                    <a:pt x="27" y="0"/>
                                  </a:lnTo>
                                  <a:lnTo>
                                    <a:pt x="34" y="11"/>
                                  </a:lnTo>
                                  <a:lnTo>
                                    <a:pt x="34" y="11"/>
                                  </a:lnTo>
                                  <a:lnTo>
                                    <a:pt x="39" y="15"/>
                                  </a:lnTo>
                                  <a:lnTo>
                                    <a:pt x="45" y="17"/>
                                  </a:lnTo>
                                  <a:lnTo>
                                    <a:pt x="93" y="29"/>
                                  </a:lnTo>
                                  <a:lnTo>
                                    <a:pt x="93" y="29"/>
                                  </a:lnTo>
                                  <a:lnTo>
                                    <a:pt x="99" y="29"/>
                                  </a:lnTo>
                                  <a:lnTo>
                                    <a:pt x="102" y="29"/>
                                  </a:lnTo>
                                  <a:lnTo>
                                    <a:pt x="102" y="29"/>
                                  </a:lnTo>
                                  <a:lnTo>
                                    <a:pt x="106" y="28"/>
                                  </a:lnTo>
                                  <a:lnTo>
                                    <a:pt x="106" y="28"/>
                                  </a:lnTo>
                                  <a:lnTo>
                                    <a:pt x="104" y="18"/>
                                  </a:lnTo>
                                  <a:lnTo>
                                    <a:pt x="108" y="18"/>
                                  </a:lnTo>
                                  <a:lnTo>
                                    <a:pt x="121" y="44"/>
                                  </a:lnTo>
                                  <a:lnTo>
                                    <a:pt x="121" y="44"/>
                                  </a:lnTo>
                                  <a:lnTo>
                                    <a:pt x="111" y="50"/>
                                  </a:lnTo>
                                  <a:lnTo>
                                    <a:pt x="106" y="51"/>
                                  </a:lnTo>
                                  <a:lnTo>
                                    <a:pt x="106" y="51"/>
                                  </a:lnTo>
                                  <a:lnTo>
                                    <a:pt x="99" y="51"/>
                                  </a:lnTo>
                                  <a:lnTo>
                                    <a:pt x="90" y="50"/>
                                  </a:lnTo>
                                  <a:lnTo>
                                    <a:pt x="36" y="37"/>
                                  </a:lnTo>
                                  <a:lnTo>
                                    <a:pt x="23" y="42"/>
                                  </a:lnTo>
                                  <a:lnTo>
                                    <a:pt x="34" y="64"/>
                                  </a:lnTo>
                                  <a:lnTo>
                                    <a:pt x="88" y="77"/>
                                  </a:lnTo>
                                  <a:lnTo>
                                    <a:pt x="97" y="72"/>
                                  </a:lnTo>
                                  <a:lnTo>
                                    <a:pt x="108" y="94"/>
                                  </a:lnTo>
                                  <a:lnTo>
                                    <a:pt x="88" y="108"/>
                                  </a:lnTo>
                                  <a:lnTo>
                                    <a:pt x="83" y="99"/>
                                  </a:lnTo>
                                  <a:lnTo>
                                    <a:pt x="32" y="84"/>
                                  </a:lnTo>
                                  <a:lnTo>
                                    <a:pt x="32" y="84"/>
                                  </a:lnTo>
                                  <a:lnTo>
                                    <a:pt x="23" y="84"/>
                                  </a:lnTo>
                                  <a:lnTo>
                                    <a:pt x="18" y="84"/>
                                  </a:lnTo>
                                  <a:lnTo>
                                    <a:pt x="18" y="84"/>
                                  </a:lnTo>
                                  <a:lnTo>
                                    <a:pt x="16" y="84"/>
                                  </a:lnTo>
                                  <a:lnTo>
                                    <a:pt x="14" y="86"/>
                                  </a:lnTo>
                                  <a:lnTo>
                                    <a:pt x="14" y="86"/>
                                  </a:lnTo>
                                  <a:lnTo>
                                    <a:pt x="14" y="90"/>
                                  </a:lnTo>
                                  <a:lnTo>
                                    <a:pt x="16" y="94"/>
                                  </a:lnTo>
                                  <a:lnTo>
                                    <a:pt x="12" y="95"/>
                                  </a:lnTo>
                                  <a:lnTo>
                                    <a:pt x="0" y="70"/>
                                  </a:lnTo>
                                  <a:lnTo>
                                    <a:pt x="0" y="70"/>
                                  </a:lnTo>
                                  <a:lnTo>
                                    <a:pt x="9" y="64"/>
                                  </a:lnTo>
                                  <a:lnTo>
                                    <a:pt x="14" y="61"/>
                                  </a:lnTo>
                                  <a:lnTo>
                                    <a:pt x="14" y="61"/>
                                  </a:lnTo>
                                  <a:lnTo>
                                    <a:pt x="19" y="61"/>
                                  </a:lnTo>
                                  <a:lnTo>
                                    <a:pt x="25" y="61"/>
                                  </a:lnTo>
                                  <a:lnTo>
                                    <a:pt x="28" y="62"/>
                                  </a:lnTo>
                                  <a:lnTo>
                                    <a:pt x="12" y="26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5" name="Forma Livre: Forma 217"/>
                          <wps:cNvSpPr/>
                          <wps:spPr>
                            <a:xfrm>
                              <a:off x="85" y="402"/>
                              <a:ext cx="68" cy="3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37" h="70" extrusionOk="0">
                                  <a:moveTo>
                                    <a:pt x="0" y="13"/>
                                  </a:moveTo>
                                  <a:lnTo>
                                    <a:pt x="5" y="0"/>
                                  </a:lnTo>
                                  <a:lnTo>
                                    <a:pt x="21" y="20"/>
                                  </a:lnTo>
                                  <a:lnTo>
                                    <a:pt x="19" y="26"/>
                                  </a:lnTo>
                                  <a:lnTo>
                                    <a:pt x="0" y="13"/>
                                  </a:lnTo>
                                  <a:close/>
                                  <a:moveTo>
                                    <a:pt x="32" y="31"/>
                                  </a:moveTo>
                                  <a:lnTo>
                                    <a:pt x="52" y="18"/>
                                  </a:lnTo>
                                  <a:lnTo>
                                    <a:pt x="57" y="29"/>
                                  </a:lnTo>
                                  <a:lnTo>
                                    <a:pt x="110" y="46"/>
                                  </a:lnTo>
                                  <a:lnTo>
                                    <a:pt x="110" y="46"/>
                                  </a:lnTo>
                                  <a:lnTo>
                                    <a:pt x="117" y="48"/>
                                  </a:lnTo>
                                  <a:lnTo>
                                    <a:pt x="121" y="48"/>
                                  </a:lnTo>
                                  <a:lnTo>
                                    <a:pt x="121" y="48"/>
                                  </a:lnTo>
                                  <a:lnTo>
                                    <a:pt x="124" y="46"/>
                                  </a:lnTo>
                                  <a:lnTo>
                                    <a:pt x="124" y="46"/>
                                  </a:lnTo>
                                  <a:lnTo>
                                    <a:pt x="124" y="44"/>
                                  </a:lnTo>
                                  <a:lnTo>
                                    <a:pt x="124" y="44"/>
                                  </a:lnTo>
                                  <a:lnTo>
                                    <a:pt x="122" y="37"/>
                                  </a:lnTo>
                                  <a:lnTo>
                                    <a:pt x="126" y="37"/>
                                  </a:lnTo>
                                  <a:lnTo>
                                    <a:pt x="137" y="62"/>
                                  </a:lnTo>
                                  <a:lnTo>
                                    <a:pt x="137" y="62"/>
                                  </a:lnTo>
                                  <a:lnTo>
                                    <a:pt x="130" y="68"/>
                                  </a:lnTo>
                                  <a:lnTo>
                                    <a:pt x="122" y="70"/>
                                  </a:lnTo>
                                  <a:lnTo>
                                    <a:pt x="122" y="70"/>
                                  </a:lnTo>
                                  <a:lnTo>
                                    <a:pt x="115" y="70"/>
                                  </a:lnTo>
                                  <a:lnTo>
                                    <a:pt x="104" y="66"/>
                                  </a:lnTo>
                                  <a:lnTo>
                                    <a:pt x="50" y="50"/>
                                  </a:lnTo>
                                  <a:lnTo>
                                    <a:pt x="41" y="53"/>
                                  </a:lnTo>
                                  <a:lnTo>
                                    <a:pt x="32" y="31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40" name="Forma Livre: Forma 218"/>
                          <wps:cNvSpPr/>
                          <wps:spPr>
                            <a:xfrm>
                              <a:off x="46" y="494"/>
                              <a:ext cx="86" cy="8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71" h="173" extrusionOk="0">
                                  <a:moveTo>
                                    <a:pt x="128" y="140"/>
                                  </a:moveTo>
                                  <a:lnTo>
                                    <a:pt x="128" y="140"/>
                                  </a:lnTo>
                                  <a:lnTo>
                                    <a:pt x="123" y="132"/>
                                  </a:lnTo>
                                  <a:lnTo>
                                    <a:pt x="117" y="129"/>
                                  </a:lnTo>
                                  <a:lnTo>
                                    <a:pt x="117" y="129"/>
                                  </a:lnTo>
                                  <a:lnTo>
                                    <a:pt x="108" y="125"/>
                                  </a:lnTo>
                                  <a:lnTo>
                                    <a:pt x="94" y="123"/>
                                  </a:lnTo>
                                  <a:lnTo>
                                    <a:pt x="65" y="118"/>
                                  </a:lnTo>
                                  <a:lnTo>
                                    <a:pt x="65" y="118"/>
                                  </a:lnTo>
                                  <a:lnTo>
                                    <a:pt x="49" y="116"/>
                                  </a:lnTo>
                                  <a:lnTo>
                                    <a:pt x="49" y="116"/>
                                  </a:lnTo>
                                  <a:lnTo>
                                    <a:pt x="42" y="110"/>
                                  </a:lnTo>
                                  <a:lnTo>
                                    <a:pt x="42" y="110"/>
                                  </a:lnTo>
                                  <a:lnTo>
                                    <a:pt x="34" y="103"/>
                                  </a:lnTo>
                                  <a:lnTo>
                                    <a:pt x="23" y="92"/>
                                  </a:lnTo>
                                  <a:lnTo>
                                    <a:pt x="23" y="92"/>
                                  </a:lnTo>
                                  <a:lnTo>
                                    <a:pt x="31" y="107"/>
                                  </a:lnTo>
                                  <a:lnTo>
                                    <a:pt x="38" y="119"/>
                                  </a:lnTo>
                                  <a:lnTo>
                                    <a:pt x="38" y="119"/>
                                  </a:lnTo>
                                  <a:lnTo>
                                    <a:pt x="45" y="130"/>
                                  </a:lnTo>
                                  <a:lnTo>
                                    <a:pt x="56" y="140"/>
                                  </a:lnTo>
                                  <a:lnTo>
                                    <a:pt x="56" y="140"/>
                                  </a:lnTo>
                                  <a:lnTo>
                                    <a:pt x="69" y="147"/>
                                  </a:lnTo>
                                  <a:lnTo>
                                    <a:pt x="85" y="151"/>
                                  </a:lnTo>
                                  <a:lnTo>
                                    <a:pt x="85" y="151"/>
                                  </a:lnTo>
                                  <a:lnTo>
                                    <a:pt x="97" y="151"/>
                                  </a:lnTo>
                                  <a:lnTo>
                                    <a:pt x="112" y="149"/>
                                  </a:lnTo>
                                  <a:lnTo>
                                    <a:pt x="112" y="149"/>
                                  </a:lnTo>
                                  <a:lnTo>
                                    <a:pt x="119" y="145"/>
                                  </a:lnTo>
                                  <a:lnTo>
                                    <a:pt x="128" y="140"/>
                                  </a:lnTo>
                                  <a:lnTo>
                                    <a:pt x="128" y="140"/>
                                  </a:lnTo>
                                  <a:close/>
                                  <a:moveTo>
                                    <a:pt x="146" y="88"/>
                                  </a:moveTo>
                                  <a:lnTo>
                                    <a:pt x="146" y="88"/>
                                  </a:lnTo>
                                  <a:lnTo>
                                    <a:pt x="144" y="75"/>
                                  </a:lnTo>
                                  <a:lnTo>
                                    <a:pt x="144" y="75"/>
                                  </a:lnTo>
                                  <a:lnTo>
                                    <a:pt x="135" y="53"/>
                                  </a:lnTo>
                                  <a:lnTo>
                                    <a:pt x="43" y="39"/>
                                  </a:lnTo>
                                  <a:lnTo>
                                    <a:pt x="33" y="50"/>
                                  </a:lnTo>
                                  <a:lnTo>
                                    <a:pt x="45" y="63"/>
                                  </a:lnTo>
                                  <a:lnTo>
                                    <a:pt x="40" y="66"/>
                                  </a:lnTo>
                                  <a:lnTo>
                                    <a:pt x="16" y="37"/>
                                  </a:lnTo>
                                  <a:lnTo>
                                    <a:pt x="36" y="17"/>
                                  </a:lnTo>
                                  <a:lnTo>
                                    <a:pt x="27" y="4"/>
                                  </a:lnTo>
                                  <a:lnTo>
                                    <a:pt x="31" y="0"/>
                                  </a:lnTo>
                                  <a:lnTo>
                                    <a:pt x="31" y="0"/>
                                  </a:lnTo>
                                  <a:lnTo>
                                    <a:pt x="38" y="9"/>
                                  </a:lnTo>
                                  <a:lnTo>
                                    <a:pt x="43" y="15"/>
                                  </a:lnTo>
                                  <a:lnTo>
                                    <a:pt x="43" y="15"/>
                                  </a:lnTo>
                                  <a:lnTo>
                                    <a:pt x="51" y="17"/>
                                  </a:lnTo>
                                  <a:lnTo>
                                    <a:pt x="58" y="19"/>
                                  </a:lnTo>
                                  <a:lnTo>
                                    <a:pt x="130" y="30"/>
                                  </a:lnTo>
                                  <a:lnTo>
                                    <a:pt x="130" y="30"/>
                                  </a:lnTo>
                                  <a:lnTo>
                                    <a:pt x="143" y="31"/>
                                  </a:lnTo>
                                  <a:lnTo>
                                    <a:pt x="150" y="31"/>
                                  </a:lnTo>
                                  <a:lnTo>
                                    <a:pt x="150" y="31"/>
                                  </a:lnTo>
                                  <a:lnTo>
                                    <a:pt x="153" y="28"/>
                                  </a:lnTo>
                                  <a:lnTo>
                                    <a:pt x="155" y="26"/>
                                  </a:lnTo>
                                  <a:lnTo>
                                    <a:pt x="155" y="26"/>
                                  </a:lnTo>
                                  <a:lnTo>
                                    <a:pt x="155" y="22"/>
                                  </a:lnTo>
                                  <a:lnTo>
                                    <a:pt x="152" y="19"/>
                                  </a:lnTo>
                                  <a:lnTo>
                                    <a:pt x="159" y="19"/>
                                  </a:lnTo>
                                  <a:lnTo>
                                    <a:pt x="171" y="42"/>
                                  </a:lnTo>
                                  <a:lnTo>
                                    <a:pt x="171" y="42"/>
                                  </a:lnTo>
                                  <a:lnTo>
                                    <a:pt x="166" y="50"/>
                                  </a:lnTo>
                                  <a:lnTo>
                                    <a:pt x="159" y="53"/>
                                  </a:lnTo>
                                  <a:lnTo>
                                    <a:pt x="159" y="53"/>
                                  </a:lnTo>
                                  <a:lnTo>
                                    <a:pt x="152" y="55"/>
                                  </a:lnTo>
                                  <a:lnTo>
                                    <a:pt x="141" y="55"/>
                                  </a:lnTo>
                                  <a:lnTo>
                                    <a:pt x="141" y="55"/>
                                  </a:lnTo>
                                  <a:lnTo>
                                    <a:pt x="152" y="72"/>
                                  </a:lnTo>
                                  <a:lnTo>
                                    <a:pt x="159" y="88"/>
                                  </a:lnTo>
                                  <a:lnTo>
                                    <a:pt x="159" y="88"/>
                                  </a:lnTo>
                                  <a:lnTo>
                                    <a:pt x="161" y="105"/>
                                  </a:lnTo>
                                  <a:lnTo>
                                    <a:pt x="161" y="121"/>
                                  </a:lnTo>
                                  <a:lnTo>
                                    <a:pt x="161" y="121"/>
                                  </a:lnTo>
                                  <a:lnTo>
                                    <a:pt x="157" y="136"/>
                                  </a:lnTo>
                                  <a:lnTo>
                                    <a:pt x="150" y="149"/>
                                  </a:lnTo>
                                  <a:lnTo>
                                    <a:pt x="141" y="158"/>
                                  </a:lnTo>
                                  <a:lnTo>
                                    <a:pt x="130" y="165"/>
                                  </a:lnTo>
                                  <a:lnTo>
                                    <a:pt x="130" y="165"/>
                                  </a:lnTo>
                                  <a:lnTo>
                                    <a:pt x="121" y="171"/>
                                  </a:lnTo>
                                  <a:lnTo>
                                    <a:pt x="110" y="173"/>
                                  </a:lnTo>
                                  <a:lnTo>
                                    <a:pt x="101" y="173"/>
                                  </a:lnTo>
                                  <a:lnTo>
                                    <a:pt x="90" y="173"/>
                                  </a:lnTo>
                                  <a:lnTo>
                                    <a:pt x="90" y="173"/>
                                  </a:lnTo>
                                  <a:lnTo>
                                    <a:pt x="74" y="169"/>
                                  </a:lnTo>
                                  <a:lnTo>
                                    <a:pt x="61" y="160"/>
                                  </a:lnTo>
                                  <a:lnTo>
                                    <a:pt x="61" y="160"/>
                                  </a:lnTo>
                                  <a:lnTo>
                                    <a:pt x="49" y="149"/>
                                  </a:lnTo>
                                  <a:lnTo>
                                    <a:pt x="36" y="134"/>
                                  </a:lnTo>
                                  <a:lnTo>
                                    <a:pt x="36" y="134"/>
                                  </a:lnTo>
                                  <a:lnTo>
                                    <a:pt x="29" y="121"/>
                                  </a:lnTo>
                                  <a:lnTo>
                                    <a:pt x="22" y="105"/>
                                  </a:lnTo>
                                  <a:lnTo>
                                    <a:pt x="22" y="105"/>
                                  </a:lnTo>
                                  <a:lnTo>
                                    <a:pt x="22" y="125"/>
                                  </a:lnTo>
                                  <a:lnTo>
                                    <a:pt x="22" y="125"/>
                                  </a:lnTo>
                                  <a:lnTo>
                                    <a:pt x="20" y="134"/>
                                  </a:lnTo>
                                  <a:lnTo>
                                    <a:pt x="20" y="134"/>
                                  </a:lnTo>
                                  <a:lnTo>
                                    <a:pt x="18" y="145"/>
                                  </a:lnTo>
                                  <a:lnTo>
                                    <a:pt x="18" y="145"/>
                                  </a:lnTo>
                                  <a:lnTo>
                                    <a:pt x="18" y="152"/>
                                  </a:lnTo>
                                  <a:lnTo>
                                    <a:pt x="22" y="158"/>
                                  </a:lnTo>
                                  <a:lnTo>
                                    <a:pt x="22" y="158"/>
                                  </a:lnTo>
                                  <a:lnTo>
                                    <a:pt x="27" y="163"/>
                                  </a:lnTo>
                                  <a:lnTo>
                                    <a:pt x="34" y="165"/>
                                  </a:lnTo>
                                  <a:lnTo>
                                    <a:pt x="34" y="165"/>
                                  </a:lnTo>
                                  <a:lnTo>
                                    <a:pt x="43" y="167"/>
                                  </a:lnTo>
                                  <a:lnTo>
                                    <a:pt x="43" y="171"/>
                                  </a:lnTo>
                                  <a:lnTo>
                                    <a:pt x="43" y="171"/>
                                  </a:lnTo>
                                  <a:lnTo>
                                    <a:pt x="31" y="171"/>
                                  </a:lnTo>
                                  <a:lnTo>
                                    <a:pt x="31" y="171"/>
                                  </a:lnTo>
                                  <a:lnTo>
                                    <a:pt x="23" y="169"/>
                                  </a:lnTo>
                                  <a:lnTo>
                                    <a:pt x="16" y="165"/>
                                  </a:lnTo>
                                  <a:lnTo>
                                    <a:pt x="11" y="162"/>
                                  </a:lnTo>
                                  <a:lnTo>
                                    <a:pt x="7" y="158"/>
                                  </a:lnTo>
                                  <a:lnTo>
                                    <a:pt x="7" y="158"/>
                                  </a:lnTo>
                                  <a:lnTo>
                                    <a:pt x="4" y="152"/>
                                  </a:lnTo>
                                  <a:lnTo>
                                    <a:pt x="0" y="147"/>
                                  </a:lnTo>
                                  <a:lnTo>
                                    <a:pt x="0" y="141"/>
                                  </a:lnTo>
                                  <a:lnTo>
                                    <a:pt x="0" y="136"/>
                                  </a:lnTo>
                                  <a:lnTo>
                                    <a:pt x="0" y="136"/>
                                  </a:lnTo>
                                  <a:lnTo>
                                    <a:pt x="2" y="130"/>
                                  </a:lnTo>
                                  <a:lnTo>
                                    <a:pt x="2" y="130"/>
                                  </a:lnTo>
                                  <a:lnTo>
                                    <a:pt x="7" y="118"/>
                                  </a:lnTo>
                                  <a:lnTo>
                                    <a:pt x="7" y="118"/>
                                  </a:lnTo>
                                  <a:lnTo>
                                    <a:pt x="13" y="108"/>
                                  </a:lnTo>
                                  <a:lnTo>
                                    <a:pt x="14" y="101"/>
                                  </a:lnTo>
                                  <a:lnTo>
                                    <a:pt x="14" y="101"/>
                                  </a:lnTo>
                                  <a:lnTo>
                                    <a:pt x="14" y="94"/>
                                  </a:lnTo>
                                  <a:lnTo>
                                    <a:pt x="14" y="86"/>
                                  </a:lnTo>
                                  <a:lnTo>
                                    <a:pt x="14" y="86"/>
                                  </a:lnTo>
                                  <a:lnTo>
                                    <a:pt x="9" y="77"/>
                                  </a:lnTo>
                                  <a:lnTo>
                                    <a:pt x="11" y="72"/>
                                  </a:lnTo>
                                  <a:lnTo>
                                    <a:pt x="13" y="74"/>
                                  </a:lnTo>
                                  <a:lnTo>
                                    <a:pt x="20" y="79"/>
                                  </a:lnTo>
                                  <a:lnTo>
                                    <a:pt x="20" y="79"/>
                                  </a:lnTo>
                                  <a:lnTo>
                                    <a:pt x="25" y="85"/>
                                  </a:lnTo>
                                  <a:lnTo>
                                    <a:pt x="31" y="88"/>
                                  </a:lnTo>
                                  <a:lnTo>
                                    <a:pt x="31" y="88"/>
                                  </a:lnTo>
                                  <a:lnTo>
                                    <a:pt x="38" y="92"/>
                                  </a:lnTo>
                                  <a:lnTo>
                                    <a:pt x="51" y="94"/>
                                  </a:lnTo>
                                  <a:lnTo>
                                    <a:pt x="97" y="101"/>
                                  </a:lnTo>
                                  <a:lnTo>
                                    <a:pt x="97" y="101"/>
                                  </a:lnTo>
                                  <a:lnTo>
                                    <a:pt x="110" y="105"/>
                                  </a:lnTo>
                                  <a:lnTo>
                                    <a:pt x="110" y="105"/>
                                  </a:lnTo>
                                  <a:lnTo>
                                    <a:pt x="114" y="108"/>
                                  </a:lnTo>
                                  <a:lnTo>
                                    <a:pt x="117" y="112"/>
                                  </a:lnTo>
                                  <a:lnTo>
                                    <a:pt x="117" y="112"/>
                                  </a:lnTo>
                                  <a:lnTo>
                                    <a:pt x="125" y="121"/>
                                  </a:lnTo>
                                  <a:lnTo>
                                    <a:pt x="134" y="136"/>
                                  </a:lnTo>
                                  <a:lnTo>
                                    <a:pt x="134" y="136"/>
                                  </a:lnTo>
                                  <a:lnTo>
                                    <a:pt x="137" y="130"/>
                                  </a:lnTo>
                                  <a:lnTo>
                                    <a:pt x="143" y="123"/>
                                  </a:lnTo>
                                  <a:lnTo>
                                    <a:pt x="143" y="123"/>
                                  </a:lnTo>
                                  <a:lnTo>
                                    <a:pt x="144" y="116"/>
                                  </a:lnTo>
                                  <a:lnTo>
                                    <a:pt x="146" y="108"/>
                                  </a:lnTo>
                                  <a:lnTo>
                                    <a:pt x="146" y="108"/>
                                  </a:lnTo>
                                  <a:lnTo>
                                    <a:pt x="146" y="103"/>
                                  </a:lnTo>
                                  <a:lnTo>
                                    <a:pt x="146" y="88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19" name="Forma Livre: Forma 219"/>
                          <wps:cNvSpPr/>
                          <wps:spPr>
                            <a:xfrm>
                              <a:off x="85" y="440"/>
                              <a:ext cx="60" cy="5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21" h="108" extrusionOk="0">
                                  <a:moveTo>
                                    <a:pt x="12" y="26"/>
                                  </a:moveTo>
                                  <a:lnTo>
                                    <a:pt x="30" y="15"/>
                                  </a:lnTo>
                                  <a:lnTo>
                                    <a:pt x="23" y="2"/>
                                  </a:lnTo>
                                  <a:lnTo>
                                    <a:pt x="27" y="0"/>
                                  </a:lnTo>
                                  <a:lnTo>
                                    <a:pt x="27" y="0"/>
                                  </a:lnTo>
                                  <a:lnTo>
                                    <a:pt x="34" y="11"/>
                                  </a:lnTo>
                                  <a:lnTo>
                                    <a:pt x="34" y="11"/>
                                  </a:lnTo>
                                  <a:lnTo>
                                    <a:pt x="39" y="15"/>
                                  </a:lnTo>
                                  <a:lnTo>
                                    <a:pt x="45" y="17"/>
                                  </a:lnTo>
                                  <a:lnTo>
                                    <a:pt x="93" y="29"/>
                                  </a:lnTo>
                                  <a:lnTo>
                                    <a:pt x="93" y="29"/>
                                  </a:lnTo>
                                  <a:lnTo>
                                    <a:pt x="99" y="29"/>
                                  </a:lnTo>
                                  <a:lnTo>
                                    <a:pt x="102" y="29"/>
                                  </a:lnTo>
                                  <a:lnTo>
                                    <a:pt x="102" y="29"/>
                                  </a:lnTo>
                                  <a:lnTo>
                                    <a:pt x="106" y="28"/>
                                  </a:lnTo>
                                  <a:lnTo>
                                    <a:pt x="106" y="28"/>
                                  </a:lnTo>
                                  <a:lnTo>
                                    <a:pt x="104" y="18"/>
                                  </a:lnTo>
                                  <a:lnTo>
                                    <a:pt x="108" y="18"/>
                                  </a:lnTo>
                                  <a:lnTo>
                                    <a:pt x="121" y="44"/>
                                  </a:lnTo>
                                  <a:lnTo>
                                    <a:pt x="121" y="44"/>
                                  </a:lnTo>
                                  <a:lnTo>
                                    <a:pt x="111" y="50"/>
                                  </a:lnTo>
                                  <a:lnTo>
                                    <a:pt x="106" y="51"/>
                                  </a:lnTo>
                                  <a:lnTo>
                                    <a:pt x="106" y="51"/>
                                  </a:lnTo>
                                  <a:lnTo>
                                    <a:pt x="99" y="51"/>
                                  </a:lnTo>
                                  <a:lnTo>
                                    <a:pt x="90" y="50"/>
                                  </a:lnTo>
                                  <a:lnTo>
                                    <a:pt x="36" y="37"/>
                                  </a:lnTo>
                                  <a:lnTo>
                                    <a:pt x="23" y="42"/>
                                  </a:lnTo>
                                  <a:lnTo>
                                    <a:pt x="34" y="64"/>
                                  </a:lnTo>
                                  <a:lnTo>
                                    <a:pt x="88" y="77"/>
                                  </a:lnTo>
                                  <a:lnTo>
                                    <a:pt x="97" y="72"/>
                                  </a:lnTo>
                                  <a:lnTo>
                                    <a:pt x="108" y="94"/>
                                  </a:lnTo>
                                  <a:lnTo>
                                    <a:pt x="88" y="108"/>
                                  </a:lnTo>
                                  <a:lnTo>
                                    <a:pt x="83" y="99"/>
                                  </a:lnTo>
                                  <a:lnTo>
                                    <a:pt x="32" y="84"/>
                                  </a:lnTo>
                                  <a:lnTo>
                                    <a:pt x="32" y="84"/>
                                  </a:lnTo>
                                  <a:lnTo>
                                    <a:pt x="23" y="84"/>
                                  </a:lnTo>
                                  <a:lnTo>
                                    <a:pt x="18" y="84"/>
                                  </a:lnTo>
                                  <a:lnTo>
                                    <a:pt x="18" y="84"/>
                                  </a:lnTo>
                                  <a:lnTo>
                                    <a:pt x="16" y="84"/>
                                  </a:lnTo>
                                  <a:lnTo>
                                    <a:pt x="14" y="86"/>
                                  </a:lnTo>
                                  <a:lnTo>
                                    <a:pt x="14" y="86"/>
                                  </a:lnTo>
                                  <a:lnTo>
                                    <a:pt x="14" y="90"/>
                                  </a:lnTo>
                                  <a:lnTo>
                                    <a:pt x="16" y="94"/>
                                  </a:lnTo>
                                  <a:lnTo>
                                    <a:pt x="12" y="95"/>
                                  </a:lnTo>
                                  <a:lnTo>
                                    <a:pt x="0" y="70"/>
                                  </a:lnTo>
                                  <a:lnTo>
                                    <a:pt x="0" y="70"/>
                                  </a:lnTo>
                                  <a:lnTo>
                                    <a:pt x="9" y="64"/>
                                  </a:lnTo>
                                  <a:lnTo>
                                    <a:pt x="14" y="61"/>
                                  </a:lnTo>
                                  <a:lnTo>
                                    <a:pt x="14" y="61"/>
                                  </a:lnTo>
                                  <a:lnTo>
                                    <a:pt x="19" y="61"/>
                                  </a:lnTo>
                                  <a:lnTo>
                                    <a:pt x="25" y="61"/>
                                  </a:lnTo>
                                  <a:lnTo>
                                    <a:pt x="28" y="62"/>
                                  </a:lnTo>
                                  <a:lnTo>
                                    <a:pt x="12" y="26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20" name="Forma Livre: Forma 220"/>
                          <wps:cNvSpPr/>
                          <wps:spPr>
                            <a:xfrm>
                              <a:off x="85" y="402"/>
                              <a:ext cx="68" cy="3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37" h="70" extrusionOk="0">
                                  <a:moveTo>
                                    <a:pt x="0" y="13"/>
                                  </a:moveTo>
                                  <a:lnTo>
                                    <a:pt x="5" y="0"/>
                                  </a:lnTo>
                                  <a:lnTo>
                                    <a:pt x="21" y="20"/>
                                  </a:lnTo>
                                  <a:lnTo>
                                    <a:pt x="19" y="26"/>
                                  </a:lnTo>
                                  <a:lnTo>
                                    <a:pt x="0" y="13"/>
                                  </a:lnTo>
                                  <a:close/>
                                  <a:moveTo>
                                    <a:pt x="32" y="31"/>
                                  </a:moveTo>
                                  <a:lnTo>
                                    <a:pt x="52" y="18"/>
                                  </a:lnTo>
                                  <a:lnTo>
                                    <a:pt x="57" y="29"/>
                                  </a:lnTo>
                                  <a:lnTo>
                                    <a:pt x="110" y="46"/>
                                  </a:lnTo>
                                  <a:lnTo>
                                    <a:pt x="110" y="46"/>
                                  </a:lnTo>
                                  <a:lnTo>
                                    <a:pt x="117" y="48"/>
                                  </a:lnTo>
                                  <a:lnTo>
                                    <a:pt x="121" y="48"/>
                                  </a:lnTo>
                                  <a:lnTo>
                                    <a:pt x="121" y="48"/>
                                  </a:lnTo>
                                  <a:lnTo>
                                    <a:pt x="124" y="46"/>
                                  </a:lnTo>
                                  <a:lnTo>
                                    <a:pt x="124" y="46"/>
                                  </a:lnTo>
                                  <a:lnTo>
                                    <a:pt x="124" y="44"/>
                                  </a:lnTo>
                                  <a:lnTo>
                                    <a:pt x="124" y="44"/>
                                  </a:lnTo>
                                  <a:lnTo>
                                    <a:pt x="122" y="37"/>
                                  </a:lnTo>
                                  <a:lnTo>
                                    <a:pt x="126" y="37"/>
                                  </a:lnTo>
                                  <a:lnTo>
                                    <a:pt x="137" y="62"/>
                                  </a:lnTo>
                                  <a:lnTo>
                                    <a:pt x="137" y="62"/>
                                  </a:lnTo>
                                  <a:lnTo>
                                    <a:pt x="130" y="68"/>
                                  </a:lnTo>
                                  <a:lnTo>
                                    <a:pt x="122" y="70"/>
                                  </a:lnTo>
                                  <a:lnTo>
                                    <a:pt x="122" y="70"/>
                                  </a:lnTo>
                                  <a:lnTo>
                                    <a:pt x="115" y="70"/>
                                  </a:lnTo>
                                  <a:lnTo>
                                    <a:pt x="104" y="66"/>
                                  </a:lnTo>
                                  <a:lnTo>
                                    <a:pt x="50" y="50"/>
                                  </a:lnTo>
                                  <a:lnTo>
                                    <a:pt x="41" y="53"/>
                                  </a:lnTo>
                                  <a:lnTo>
                                    <a:pt x="32" y="31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21" name="Forma Livre: Forma 221"/>
                          <wps:cNvSpPr/>
                          <wps:spPr>
                            <a:xfrm>
                              <a:off x="98" y="362"/>
                              <a:ext cx="69" cy="49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37" h="97" extrusionOk="0">
                                  <a:moveTo>
                                    <a:pt x="47" y="26"/>
                                  </a:moveTo>
                                  <a:lnTo>
                                    <a:pt x="47" y="26"/>
                                  </a:lnTo>
                                  <a:lnTo>
                                    <a:pt x="48" y="20"/>
                                  </a:lnTo>
                                  <a:lnTo>
                                    <a:pt x="52" y="13"/>
                                  </a:lnTo>
                                  <a:lnTo>
                                    <a:pt x="56" y="4"/>
                                  </a:lnTo>
                                  <a:lnTo>
                                    <a:pt x="57" y="2"/>
                                  </a:lnTo>
                                  <a:lnTo>
                                    <a:pt x="57" y="0"/>
                                  </a:lnTo>
                                  <a:lnTo>
                                    <a:pt x="57" y="0"/>
                                  </a:lnTo>
                                  <a:lnTo>
                                    <a:pt x="65" y="0"/>
                                  </a:lnTo>
                                  <a:lnTo>
                                    <a:pt x="74" y="2"/>
                                  </a:lnTo>
                                  <a:lnTo>
                                    <a:pt x="131" y="24"/>
                                  </a:lnTo>
                                  <a:lnTo>
                                    <a:pt x="131" y="24"/>
                                  </a:lnTo>
                                  <a:lnTo>
                                    <a:pt x="131" y="42"/>
                                  </a:lnTo>
                                  <a:lnTo>
                                    <a:pt x="131" y="42"/>
                                  </a:lnTo>
                                  <a:lnTo>
                                    <a:pt x="137" y="64"/>
                                  </a:lnTo>
                                  <a:lnTo>
                                    <a:pt x="137" y="64"/>
                                  </a:lnTo>
                                  <a:lnTo>
                                    <a:pt x="126" y="72"/>
                                  </a:lnTo>
                                  <a:lnTo>
                                    <a:pt x="117" y="79"/>
                                  </a:lnTo>
                                  <a:lnTo>
                                    <a:pt x="117" y="79"/>
                                  </a:lnTo>
                                  <a:lnTo>
                                    <a:pt x="112" y="88"/>
                                  </a:lnTo>
                                  <a:lnTo>
                                    <a:pt x="106" y="97"/>
                                  </a:lnTo>
                                  <a:lnTo>
                                    <a:pt x="104" y="97"/>
                                  </a:lnTo>
                                  <a:lnTo>
                                    <a:pt x="104" y="97"/>
                                  </a:lnTo>
                                  <a:lnTo>
                                    <a:pt x="103" y="92"/>
                                  </a:lnTo>
                                  <a:lnTo>
                                    <a:pt x="101" y="90"/>
                                  </a:lnTo>
                                  <a:lnTo>
                                    <a:pt x="101" y="90"/>
                                  </a:lnTo>
                                  <a:lnTo>
                                    <a:pt x="90" y="85"/>
                                  </a:lnTo>
                                  <a:lnTo>
                                    <a:pt x="47" y="68"/>
                                  </a:lnTo>
                                  <a:lnTo>
                                    <a:pt x="47" y="68"/>
                                  </a:lnTo>
                                  <a:lnTo>
                                    <a:pt x="41" y="66"/>
                                  </a:lnTo>
                                  <a:lnTo>
                                    <a:pt x="41" y="66"/>
                                  </a:lnTo>
                                  <a:lnTo>
                                    <a:pt x="34" y="68"/>
                                  </a:lnTo>
                                  <a:lnTo>
                                    <a:pt x="34" y="68"/>
                                  </a:lnTo>
                                  <a:lnTo>
                                    <a:pt x="25" y="70"/>
                                  </a:lnTo>
                                  <a:lnTo>
                                    <a:pt x="25" y="70"/>
                                  </a:lnTo>
                                  <a:lnTo>
                                    <a:pt x="18" y="68"/>
                                  </a:lnTo>
                                  <a:lnTo>
                                    <a:pt x="18" y="68"/>
                                  </a:lnTo>
                                  <a:lnTo>
                                    <a:pt x="11" y="64"/>
                                  </a:lnTo>
                                  <a:lnTo>
                                    <a:pt x="5" y="57"/>
                                  </a:lnTo>
                                  <a:lnTo>
                                    <a:pt x="5" y="57"/>
                                  </a:lnTo>
                                  <a:lnTo>
                                    <a:pt x="1" y="50"/>
                                  </a:lnTo>
                                  <a:lnTo>
                                    <a:pt x="0" y="35"/>
                                  </a:lnTo>
                                  <a:lnTo>
                                    <a:pt x="3" y="35"/>
                                  </a:lnTo>
                                  <a:lnTo>
                                    <a:pt x="3" y="35"/>
                                  </a:lnTo>
                                  <a:lnTo>
                                    <a:pt x="7" y="44"/>
                                  </a:lnTo>
                                  <a:lnTo>
                                    <a:pt x="9" y="48"/>
                                  </a:lnTo>
                                  <a:lnTo>
                                    <a:pt x="12" y="50"/>
                                  </a:lnTo>
                                  <a:lnTo>
                                    <a:pt x="12" y="50"/>
                                  </a:lnTo>
                                  <a:lnTo>
                                    <a:pt x="18" y="50"/>
                                  </a:lnTo>
                                  <a:lnTo>
                                    <a:pt x="18" y="50"/>
                                  </a:lnTo>
                                  <a:lnTo>
                                    <a:pt x="27" y="48"/>
                                  </a:lnTo>
                                  <a:lnTo>
                                    <a:pt x="27" y="48"/>
                                  </a:lnTo>
                                  <a:lnTo>
                                    <a:pt x="34" y="44"/>
                                  </a:lnTo>
                                  <a:lnTo>
                                    <a:pt x="39" y="44"/>
                                  </a:lnTo>
                                  <a:lnTo>
                                    <a:pt x="39" y="44"/>
                                  </a:lnTo>
                                  <a:lnTo>
                                    <a:pt x="52" y="46"/>
                                  </a:lnTo>
                                  <a:lnTo>
                                    <a:pt x="47" y="26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22" name="Forma Livre: Forma 222"/>
                          <wps:cNvSpPr/>
                          <wps:spPr>
                            <a:xfrm>
                              <a:off x="98" y="362"/>
                              <a:ext cx="69" cy="49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37" h="97" extrusionOk="0">
                                  <a:moveTo>
                                    <a:pt x="47" y="26"/>
                                  </a:moveTo>
                                  <a:lnTo>
                                    <a:pt x="47" y="26"/>
                                  </a:lnTo>
                                  <a:lnTo>
                                    <a:pt x="48" y="20"/>
                                  </a:lnTo>
                                  <a:lnTo>
                                    <a:pt x="52" y="13"/>
                                  </a:lnTo>
                                  <a:lnTo>
                                    <a:pt x="56" y="4"/>
                                  </a:lnTo>
                                  <a:lnTo>
                                    <a:pt x="57" y="2"/>
                                  </a:lnTo>
                                  <a:lnTo>
                                    <a:pt x="57" y="0"/>
                                  </a:lnTo>
                                  <a:lnTo>
                                    <a:pt x="57" y="0"/>
                                  </a:lnTo>
                                  <a:lnTo>
                                    <a:pt x="65" y="0"/>
                                  </a:lnTo>
                                  <a:lnTo>
                                    <a:pt x="74" y="2"/>
                                  </a:lnTo>
                                  <a:lnTo>
                                    <a:pt x="131" y="24"/>
                                  </a:lnTo>
                                  <a:lnTo>
                                    <a:pt x="131" y="24"/>
                                  </a:lnTo>
                                  <a:lnTo>
                                    <a:pt x="131" y="42"/>
                                  </a:lnTo>
                                  <a:lnTo>
                                    <a:pt x="131" y="42"/>
                                  </a:lnTo>
                                  <a:lnTo>
                                    <a:pt x="137" y="64"/>
                                  </a:lnTo>
                                  <a:lnTo>
                                    <a:pt x="137" y="64"/>
                                  </a:lnTo>
                                  <a:lnTo>
                                    <a:pt x="126" y="72"/>
                                  </a:lnTo>
                                  <a:lnTo>
                                    <a:pt x="117" y="79"/>
                                  </a:lnTo>
                                  <a:lnTo>
                                    <a:pt x="117" y="79"/>
                                  </a:lnTo>
                                  <a:lnTo>
                                    <a:pt x="112" y="88"/>
                                  </a:lnTo>
                                  <a:lnTo>
                                    <a:pt x="106" y="97"/>
                                  </a:lnTo>
                                  <a:lnTo>
                                    <a:pt x="104" y="97"/>
                                  </a:lnTo>
                                  <a:lnTo>
                                    <a:pt x="104" y="97"/>
                                  </a:lnTo>
                                  <a:lnTo>
                                    <a:pt x="103" y="92"/>
                                  </a:lnTo>
                                  <a:lnTo>
                                    <a:pt x="101" y="90"/>
                                  </a:lnTo>
                                  <a:lnTo>
                                    <a:pt x="101" y="90"/>
                                  </a:lnTo>
                                  <a:lnTo>
                                    <a:pt x="90" y="85"/>
                                  </a:lnTo>
                                  <a:lnTo>
                                    <a:pt x="47" y="68"/>
                                  </a:lnTo>
                                  <a:lnTo>
                                    <a:pt x="47" y="68"/>
                                  </a:lnTo>
                                  <a:lnTo>
                                    <a:pt x="41" y="66"/>
                                  </a:lnTo>
                                  <a:lnTo>
                                    <a:pt x="41" y="66"/>
                                  </a:lnTo>
                                  <a:lnTo>
                                    <a:pt x="34" y="68"/>
                                  </a:lnTo>
                                  <a:lnTo>
                                    <a:pt x="34" y="68"/>
                                  </a:lnTo>
                                  <a:lnTo>
                                    <a:pt x="25" y="70"/>
                                  </a:lnTo>
                                  <a:lnTo>
                                    <a:pt x="25" y="70"/>
                                  </a:lnTo>
                                  <a:lnTo>
                                    <a:pt x="18" y="68"/>
                                  </a:lnTo>
                                  <a:lnTo>
                                    <a:pt x="18" y="68"/>
                                  </a:lnTo>
                                  <a:lnTo>
                                    <a:pt x="11" y="64"/>
                                  </a:lnTo>
                                  <a:lnTo>
                                    <a:pt x="5" y="57"/>
                                  </a:lnTo>
                                  <a:lnTo>
                                    <a:pt x="5" y="57"/>
                                  </a:lnTo>
                                  <a:lnTo>
                                    <a:pt x="1" y="50"/>
                                  </a:lnTo>
                                  <a:lnTo>
                                    <a:pt x="0" y="35"/>
                                  </a:lnTo>
                                  <a:lnTo>
                                    <a:pt x="3" y="35"/>
                                  </a:lnTo>
                                  <a:lnTo>
                                    <a:pt x="3" y="35"/>
                                  </a:lnTo>
                                  <a:lnTo>
                                    <a:pt x="7" y="44"/>
                                  </a:lnTo>
                                  <a:lnTo>
                                    <a:pt x="9" y="48"/>
                                  </a:lnTo>
                                  <a:lnTo>
                                    <a:pt x="12" y="50"/>
                                  </a:lnTo>
                                  <a:lnTo>
                                    <a:pt x="12" y="50"/>
                                  </a:lnTo>
                                  <a:lnTo>
                                    <a:pt x="18" y="50"/>
                                  </a:lnTo>
                                  <a:lnTo>
                                    <a:pt x="18" y="50"/>
                                  </a:lnTo>
                                  <a:lnTo>
                                    <a:pt x="27" y="48"/>
                                  </a:lnTo>
                                  <a:lnTo>
                                    <a:pt x="27" y="48"/>
                                  </a:lnTo>
                                  <a:lnTo>
                                    <a:pt x="34" y="44"/>
                                  </a:lnTo>
                                  <a:lnTo>
                                    <a:pt x="39" y="44"/>
                                  </a:lnTo>
                                  <a:lnTo>
                                    <a:pt x="39" y="44"/>
                                  </a:lnTo>
                                  <a:lnTo>
                                    <a:pt x="52" y="46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23" name="Forma Livre: Forma 223"/>
                          <wps:cNvSpPr/>
                          <wps:spPr>
                            <a:xfrm>
                              <a:off x="136" y="317"/>
                              <a:ext cx="49" cy="4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98" h="94" extrusionOk="0">
                                  <a:moveTo>
                                    <a:pt x="2" y="13"/>
                                  </a:moveTo>
                                  <a:lnTo>
                                    <a:pt x="44" y="0"/>
                                  </a:lnTo>
                                  <a:lnTo>
                                    <a:pt x="55" y="57"/>
                                  </a:lnTo>
                                  <a:lnTo>
                                    <a:pt x="71" y="65"/>
                                  </a:lnTo>
                                  <a:lnTo>
                                    <a:pt x="89" y="46"/>
                                  </a:lnTo>
                                  <a:lnTo>
                                    <a:pt x="87" y="28"/>
                                  </a:lnTo>
                                  <a:lnTo>
                                    <a:pt x="91" y="26"/>
                                  </a:lnTo>
                                  <a:lnTo>
                                    <a:pt x="98" y="66"/>
                                  </a:lnTo>
                                  <a:lnTo>
                                    <a:pt x="98" y="66"/>
                                  </a:lnTo>
                                  <a:lnTo>
                                    <a:pt x="83" y="79"/>
                                  </a:lnTo>
                                  <a:lnTo>
                                    <a:pt x="83" y="79"/>
                                  </a:lnTo>
                                  <a:lnTo>
                                    <a:pt x="71" y="94"/>
                                  </a:lnTo>
                                  <a:lnTo>
                                    <a:pt x="69" y="94"/>
                                  </a:lnTo>
                                  <a:lnTo>
                                    <a:pt x="69" y="94"/>
                                  </a:lnTo>
                                  <a:lnTo>
                                    <a:pt x="67" y="90"/>
                                  </a:lnTo>
                                  <a:lnTo>
                                    <a:pt x="65" y="87"/>
                                  </a:lnTo>
                                  <a:lnTo>
                                    <a:pt x="65" y="87"/>
                                  </a:lnTo>
                                  <a:lnTo>
                                    <a:pt x="55" y="81"/>
                                  </a:lnTo>
                                  <a:lnTo>
                                    <a:pt x="0" y="55"/>
                                  </a:lnTo>
                                  <a:lnTo>
                                    <a:pt x="0" y="55"/>
                                  </a:lnTo>
                                  <a:lnTo>
                                    <a:pt x="2" y="37"/>
                                  </a:lnTo>
                                  <a:lnTo>
                                    <a:pt x="2" y="37"/>
                                  </a:lnTo>
                                  <a:lnTo>
                                    <a:pt x="2" y="13"/>
                                  </a:lnTo>
                                  <a:lnTo>
                                    <a:pt x="2" y="13"/>
                                  </a:lnTo>
                                  <a:close/>
                                  <a:moveTo>
                                    <a:pt x="6" y="32"/>
                                  </a:moveTo>
                                  <a:lnTo>
                                    <a:pt x="6" y="33"/>
                                  </a:lnTo>
                                  <a:lnTo>
                                    <a:pt x="47" y="54"/>
                                  </a:lnTo>
                                  <a:lnTo>
                                    <a:pt x="42" y="21"/>
                                  </a:lnTo>
                                  <a:lnTo>
                                    <a:pt x="6" y="32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24" name="Forma Livre: Forma 224"/>
                          <wps:cNvSpPr/>
                          <wps:spPr>
                            <a:xfrm>
                              <a:off x="152" y="273"/>
                              <a:ext cx="51" cy="49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01" h="98" extrusionOk="0">
                                  <a:moveTo>
                                    <a:pt x="18" y="4"/>
                                  </a:moveTo>
                                  <a:lnTo>
                                    <a:pt x="41" y="0"/>
                                  </a:lnTo>
                                  <a:lnTo>
                                    <a:pt x="47" y="21"/>
                                  </a:lnTo>
                                  <a:lnTo>
                                    <a:pt x="25" y="24"/>
                                  </a:lnTo>
                                  <a:lnTo>
                                    <a:pt x="29" y="37"/>
                                  </a:lnTo>
                                  <a:lnTo>
                                    <a:pt x="81" y="68"/>
                                  </a:lnTo>
                                  <a:lnTo>
                                    <a:pt x="94" y="61"/>
                                  </a:lnTo>
                                  <a:lnTo>
                                    <a:pt x="92" y="48"/>
                                  </a:lnTo>
                                  <a:lnTo>
                                    <a:pt x="96" y="46"/>
                                  </a:lnTo>
                                  <a:lnTo>
                                    <a:pt x="101" y="81"/>
                                  </a:lnTo>
                                  <a:lnTo>
                                    <a:pt x="101" y="81"/>
                                  </a:lnTo>
                                  <a:lnTo>
                                    <a:pt x="85" y="88"/>
                                  </a:lnTo>
                                  <a:lnTo>
                                    <a:pt x="85" y="88"/>
                                  </a:lnTo>
                                  <a:lnTo>
                                    <a:pt x="74" y="98"/>
                                  </a:lnTo>
                                  <a:lnTo>
                                    <a:pt x="72" y="96"/>
                                  </a:lnTo>
                                  <a:lnTo>
                                    <a:pt x="72" y="96"/>
                                  </a:lnTo>
                                  <a:lnTo>
                                    <a:pt x="72" y="90"/>
                                  </a:lnTo>
                                  <a:lnTo>
                                    <a:pt x="70" y="87"/>
                                  </a:lnTo>
                                  <a:lnTo>
                                    <a:pt x="70" y="87"/>
                                  </a:lnTo>
                                  <a:lnTo>
                                    <a:pt x="59" y="79"/>
                                  </a:lnTo>
                                  <a:lnTo>
                                    <a:pt x="23" y="59"/>
                                  </a:lnTo>
                                  <a:lnTo>
                                    <a:pt x="23" y="59"/>
                                  </a:lnTo>
                                  <a:lnTo>
                                    <a:pt x="16" y="55"/>
                                  </a:lnTo>
                                  <a:lnTo>
                                    <a:pt x="13" y="55"/>
                                  </a:lnTo>
                                  <a:lnTo>
                                    <a:pt x="13" y="55"/>
                                  </a:lnTo>
                                  <a:lnTo>
                                    <a:pt x="11" y="55"/>
                                  </a:lnTo>
                                  <a:lnTo>
                                    <a:pt x="9" y="57"/>
                                  </a:lnTo>
                                  <a:lnTo>
                                    <a:pt x="9" y="57"/>
                                  </a:lnTo>
                                  <a:lnTo>
                                    <a:pt x="9" y="61"/>
                                  </a:lnTo>
                                  <a:lnTo>
                                    <a:pt x="9" y="65"/>
                                  </a:lnTo>
                                  <a:lnTo>
                                    <a:pt x="5" y="66"/>
                                  </a:lnTo>
                                  <a:lnTo>
                                    <a:pt x="0" y="37"/>
                                  </a:lnTo>
                                  <a:lnTo>
                                    <a:pt x="0" y="37"/>
                                  </a:lnTo>
                                  <a:lnTo>
                                    <a:pt x="9" y="33"/>
                                  </a:lnTo>
                                  <a:lnTo>
                                    <a:pt x="16" y="33"/>
                                  </a:lnTo>
                                  <a:lnTo>
                                    <a:pt x="16" y="33"/>
                                  </a:lnTo>
                                  <a:lnTo>
                                    <a:pt x="20" y="33"/>
                                  </a:lnTo>
                                  <a:lnTo>
                                    <a:pt x="23" y="35"/>
                                  </a:lnTo>
                                  <a:lnTo>
                                    <a:pt x="18" y="4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25" name="Forma Livre: Forma 225"/>
                          <wps:cNvSpPr/>
                          <wps:spPr>
                            <a:xfrm>
                              <a:off x="180" y="221"/>
                              <a:ext cx="52" cy="70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05" h="139" extrusionOk="0">
                                  <a:moveTo>
                                    <a:pt x="45" y="53"/>
                                  </a:moveTo>
                                  <a:lnTo>
                                    <a:pt x="69" y="40"/>
                                  </a:lnTo>
                                  <a:lnTo>
                                    <a:pt x="105" y="64"/>
                                  </a:lnTo>
                                  <a:lnTo>
                                    <a:pt x="105" y="64"/>
                                  </a:lnTo>
                                  <a:lnTo>
                                    <a:pt x="101" y="71"/>
                                  </a:lnTo>
                                  <a:lnTo>
                                    <a:pt x="99" y="81"/>
                                  </a:lnTo>
                                  <a:lnTo>
                                    <a:pt x="99" y="81"/>
                                  </a:lnTo>
                                  <a:lnTo>
                                    <a:pt x="98" y="88"/>
                                  </a:lnTo>
                                  <a:lnTo>
                                    <a:pt x="99" y="99"/>
                                  </a:lnTo>
                                  <a:lnTo>
                                    <a:pt x="99" y="99"/>
                                  </a:lnTo>
                                  <a:lnTo>
                                    <a:pt x="87" y="108"/>
                                  </a:lnTo>
                                  <a:lnTo>
                                    <a:pt x="87" y="108"/>
                                  </a:lnTo>
                                  <a:lnTo>
                                    <a:pt x="78" y="115"/>
                                  </a:lnTo>
                                  <a:lnTo>
                                    <a:pt x="78" y="115"/>
                                  </a:lnTo>
                                  <a:lnTo>
                                    <a:pt x="74" y="125"/>
                                  </a:lnTo>
                                  <a:lnTo>
                                    <a:pt x="74" y="134"/>
                                  </a:lnTo>
                                  <a:lnTo>
                                    <a:pt x="74" y="134"/>
                                  </a:lnTo>
                                  <a:lnTo>
                                    <a:pt x="72" y="139"/>
                                  </a:lnTo>
                                  <a:lnTo>
                                    <a:pt x="72" y="139"/>
                                  </a:lnTo>
                                  <a:lnTo>
                                    <a:pt x="70" y="139"/>
                                  </a:lnTo>
                                  <a:lnTo>
                                    <a:pt x="70" y="139"/>
                                  </a:lnTo>
                                  <a:lnTo>
                                    <a:pt x="69" y="139"/>
                                  </a:lnTo>
                                  <a:lnTo>
                                    <a:pt x="69" y="139"/>
                                  </a:lnTo>
                                  <a:lnTo>
                                    <a:pt x="67" y="136"/>
                                  </a:lnTo>
                                  <a:lnTo>
                                    <a:pt x="67" y="136"/>
                                  </a:lnTo>
                                  <a:lnTo>
                                    <a:pt x="65" y="130"/>
                                  </a:lnTo>
                                  <a:lnTo>
                                    <a:pt x="61" y="115"/>
                                  </a:lnTo>
                                  <a:lnTo>
                                    <a:pt x="54" y="93"/>
                                  </a:lnTo>
                                  <a:lnTo>
                                    <a:pt x="31" y="106"/>
                                  </a:lnTo>
                                  <a:lnTo>
                                    <a:pt x="0" y="84"/>
                                  </a:lnTo>
                                  <a:lnTo>
                                    <a:pt x="0" y="84"/>
                                  </a:lnTo>
                                  <a:lnTo>
                                    <a:pt x="2" y="73"/>
                                  </a:lnTo>
                                  <a:lnTo>
                                    <a:pt x="4" y="66"/>
                                  </a:lnTo>
                                  <a:lnTo>
                                    <a:pt x="4" y="66"/>
                                  </a:lnTo>
                                  <a:lnTo>
                                    <a:pt x="2" y="59"/>
                                  </a:lnTo>
                                  <a:lnTo>
                                    <a:pt x="0" y="49"/>
                                  </a:lnTo>
                                  <a:lnTo>
                                    <a:pt x="0" y="49"/>
                                  </a:lnTo>
                                  <a:lnTo>
                                    <a:pt x="18" y="37"/>
                                  </a:lnTo>
                                  <a:lnTo>
                                    <a:pt x="18" y="37"/>
                                  </a:lnTo>
                                  <a:lnTo>
                                    <a:pt x="25" y="27"/>
                                  </a:lnTo>
                                  <a:lnTo>
                                    <a:pt x="25" y="27"/>
                                  </a:lnTo>
                                  <a:lnTo>
                                    <a:pt x="29" y="24"/>
                                  </a:lnTo>
                                  <a:lnTo>
                                    <a:pt x="29" y="18"/>
                                  </a:lnTo>
                                  <a:lnTo>
                                    <a:pt x="29" y="18"/>
                                  </a:lnTo>
                                  <a:lnTo>
                                    <a:pt x="27" y="15"/>
                                  </a:lnTo>
                                  <a:lnTo>
                                    <a:pt x="25" y="13"/>
                                  </a:lnTo>
                                  <a:lnTo>
                                    <a:pt x="25" y="13"/>
                                  </a:lnTo>
                                  <a:lnTo>
                                    <a:pt x="22" y="13"/>
                                  </a:lnTo>
                                  <a:lnTo>
                                    <a:pt x="22" y="13"/>
                                  </a:lnTo>
                                  <a:lnTo>
                                    <a:pt x="18" y="13"/>
                                  </a:lnTo>
                                  <a:lnTo>
                                    <a:pt x="15" y="13"/>
                                  </a:lnTo>
                                  <a:lnTo>
                                    <a:pt x="15" y="13"/>
                                  </a:lnTo>
                                  <a:lnTo>
                                    <a:pt x="11" y="7"/>
                                  </a:lnTo>
                                  <a:lnTo>
                                    <a:pt x="11" y="7"/>
                                  </a:lnTo>
                                  <a:lnTo>
                                    <a:pt x="11" y="4"/>
                                  </a:lnTo>
                                  <a:lnTo>
                                    <a:pt x="11" y="4"/>
                                  </a:lnTo>
                                  <a:lnTo>
                                    <a:pt x="13" y="2"/>
                                  </a:lnTo>
                                  <a:lnTo>
                                    <a:pt x="16" y="0"/>
                                  </a:lnTo>
                                  <a:lnTo>
                                    <a:pt x="16" y="0"/>
                                  </a:lnTo>
                                  <a:lnTo>
                                    <a:pt x="20" y="0"/>
                                  </a:lnTo>
                                  <a:lnTo>
                                    <a:pt x="24" y="2"/>
                                  </a:lnTo>
                                  <a:lnTo>
                                    <a:pt x="24" y="2"/>
                                  </a:lnTo>
                                  <a:lnTo>
                                    <a:pt x="29" y="9"/>
                                  </a:lnTo>
                                  <a:lnTo>
                                    <a:pt x="29" y="9"/>
                                  </a:lnTo>
                                  <a:lnTo>
                                    <a:pt x="34" y="22"/>
                                  </a:lnTo>
                                  <a:lnTo>
                                    <a:pt x="45" y="53"/>
                                  </a:lnTo>
                                  <a:close/>
                                  <a:moveTo>
                                    <a:pt x="33" y="81"/>
                                  </a:moveTo>
                                  <a:lnTo>
                                    <a:pt x="47" y="75"/>
                                  </a:lnTo>
                                  <a:lnTo>
                                    <a:pt x="34" y="38"/>
                                  </a:lnTo>
                                  <a:lnTo>
                                    <a:pt x="34" y="38"/>
                                  </a:lnTo>
                                  <a:lnTo>
                                    <a:pt x="31" y="49"/>
                                  </a:lnTo>
                                  <a:lnTo>
                                    <a:pt x="31" y="49"/>
                                  </a:lnTo>
                                  <a:lnTo>
                                    <a:pt x="22" y="59"/>
                                  </a:lnTo>
                                  <a:lnTo>
                                    <a:pt x="9" y="64"/>
                                  </a:lnTo>
                                  <a:lnTo>
                                    <a:pt x="33" y="81"/>
                                  </a:lnTo>
                                  <a:close/>
                                  <a:moveTo>
                                    <a:pt x="51" y="71"/>
                                  </a:moveTo>
                                  <a:lnTo>
                                    <a:pt x="65" y="112"/>
                                  </a:lnTo>
                                  <a:lnTo>
                                    <a:pt x="65" y="112"/>
                                  </a:lnTo>
                                  <a:lnTo>
                                    <a:pt x="67" y="104"/>
                                  </a:lnTo>
                                  <a:lnTo>
                                    <a:pt x="67" y="104"/>
                                  </a:lnTo>
                                  <a:lnTo>
                                    <a:pt x="70" y="97"/>
                                  </a:lnTo>
                                  <a:lnTo>
                                    <a:pt x="70" y="97"/>
                                  </a:lnTo>
                                  <a:lnTo>
                                    <a:pt x="79" y="88"/>
                                  </a:lnTo>
                                  <a:lnTo>
                                    <a:pt x="90" y="81"/>
                                  </a:lnTo>
                                  <a:lnTo>
                                    <a:pt x="67" y="64"/>
                                  </a:lnTo>
                                  <a:lnTo>
                                    <a:pt x="51" y="71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26" name="Forma Livre: Forma 226"/>
                          <wps:cNvSpPr/>
                          <wps:spPr>
                            <a:xfrm>
                              <a:off x="197" y="187"/>
                              <a:ext cx="54" cy="5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09" h="110" extrusionOk="0">
                                  <a:moveTo>
                                    <a:pt x="0" y="11"/>
                                  </a:moveTo>
                                  <a:lnTo>
                                    <a:pt x="9" y="0"/>
                                  </a:lnTo>
                                  <a:lnTo>
                                    <a:pt x="17" y="26"/>
                                  </a:lnTo>
                                  <a:lnTo>
                                    <a:pt x="15" y="29"/>
                                  </a:lnTo>
                                  <a:lnTo>
                                    <a:pt x="0" y="11"/>
                                  </a:lnTo>
                                  <a:close/>
                                  <a:moveTo>
                                    <a:pt x="24" y="40"/>
                                  </a:moveTo>
                                  <a:lnTo>
                                    <a:pt x="45" y="35"/>
                                  </a:lnTo>
                                  <a:lnTo>
                                    <a:pt x="47" y="46"/>
                                  </a:lnTo>
                                  <a:lnTo>
                                    <a:pt x="91" y="83"/>
                                  </a:lnTo>
                                  <a:lnTo>
                                    <a:pt x="91" y="83"/>
                                  </a:lnTo>
                                  <a:lnTo>
                                    <a:pt x="96" y="86"/>
                                  </a:lnTo>
                                  <a:lnTo>
                                    <a:pt x="100" y="88"/>
                                  </a:lnTo>
                                  <a:lnTo>
                                    <a:pt x="100" y="88"/>
                                  </a:lnTo>
                                  <a:lnTo>
                                    <a:pt x="105" y="88"/>
                                  </a:lnTo>
                                  <a:lnTo>
                                    <a:pt x="105" y="88"/>
                                  </a:lnTo>
                                  <a:lnTo>
                                    <a:pt x="105" y="86"/>
                                  </a:lnTo>
                                  <a:lnTo>
                                    <a:pt x="105" y="86"/>
                                  </a:lnTo>
                                  <a:lnTo>
                                    <a:pt x="105" y="79"/>
                                  </a:lnTo>
                                  <a:lnTo>
                                    <a:pt x="109" y="79"/>
                                  </a:lnTo>
                                  <a:lnTo>
                                    <a:pt x="109" y="108"/>
                                  </a:lnTo>
                                  <a:lnTo>
                                    <a:pt x="109" y="108"/>
                                  </a:lnTo>
                                  <a:lnTo>
                                    <a:pt x="101" y="110"/>
                                  </a:lnTo>
                                  <a:lnTo>
                                    <a:pt x="94" y="110"/>
                                  </a:lnTo>
                                  <a:lnTo>
                                    <a:pt x="94" y="110"/>
                                  </a:lnTo>
                                  <a:lnTo>
                                    <a:pt x="87" y="106"/>
                                  </a:lnTo>
                                  <a:lnTo>
                                    <a:pt x="78" y="99"/>
                                  </a:lnTo>
                                  <a:lnTo>
                                    <a:pt x="35" y="62"/>
                                  </a:lnTo>
                                  <a:lnTo>
                                    <a:pt x="24" y="64"/>
                                  </a:lnTo>
                                  <a:lnTo>
                                    <a:pt x="24" y="4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27" name="Forma Livre: Forma 227"/>
                          <wps:cNvSpPr/>
                          <wps:spPr>
                            <a:xfrm>
                              <a:off x="212" y="160"/>
                              <a:ext cx="71" cy="60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43" h="121" extrusionOk="0">
                                  <a:moveTo>
                                    <a:pt x="0" y="29"/>
                                  </a:moveTo>
                                  <a:lnTo>
                                    <a:pt x="83" y="15"/>
                                  </a:lnTo>
                                  <a:lnTo>
                                    <a:pt x="83" y="15"/>
                                  </a:lnTo>
                                  <a:lnTo>
                                    <a:pt x="81" y="7"/>
                                  </a:lnTo>
                                  <a:lnTo>
                                    <a:pt x="81" y="7"/>
                                  </a:lnTo>
                                  <a:lnTo>
                                    <a:pt x="83" y="0"/>
                                  </a:lnTo>
                                  <a:lnTo>
                                    <a:pt x="85" y="4"/>
                                  </a:lnTo>
                                  <a:lnTo>
                                    <a:pt x="85" y="4"/>
                                  </a:lnTo>
                                  <a:lnTo>
                                    <a:pt x="87" y="9"/>
                                  </a:lnTo>
                                  <a:lnTo>
                                    <a:pt x="87" y="9"/>
                                  </a:lnTo>
                                  <a:lnTo>
                                    <a:pt x="94" y="17"/>
                                  </a:lnTo>
                                  <a:lnTo>
                                    <a:pt x="143" y="66"/>
                                  </a:lnTo>
                                  <a:lnTo>
                                    <a:pt x="143" y="66"/>
                                  </a:lnTo>
                                  <a:lnTo>
                                    <a:pt x="135" y="86"/>
                                  </a:lnTo>
                                  <a:lnTo>
                                    <a:pt x="135" y="86"/>
                                  </a:lnTo>
                                  <a:lnTo>
                                    <a:pt x="132" y="103"/>
                                  </a:lnTo>
                                  <a:lnTo>
                                    <a:pt x="132" y="103"/>
                                  </a:lnTo>
                                  <a:lnTo>
                                    <a:pt x="119" y="106"/>
                                  </a:lnTo>
                                  <a:lnTo>
                                    <a:pt x="108" y="110"/>
                                  </a:lnTo>
                                  <a:lnTo>
                                    <a:pt x="108" y="110"/>
                                  </a:lnTo>
                                  <a:lnTo>
                                    <a:pt x="99" y="116"/>
                                  </a:lnTo>
                                  <a:lnTo>
                                    <a:pt x="90" y="121"/>
                                  </a:lnTo>
                                  <a:lnTo>
                                    <a:pt x="88" y="119"/>
                                  </a:lnTo>
                                  <a:lnTo>
                                    <a:pt x="88" y="119"/>
                                  </a:lnTo>
                                  <a:lnTo>
                                    <a:pt x="88" y="112"/>
                                  </a:lnTo>
                                  <a:lnTo>
                                    <a:pt x="88" y="112"/>
                                  </a:lnTo>
                                  <a:lnTo>
                                    <a:pt x="79" y="101"/>
                                  </a:lnTo>
                                  <a:lnTo>
                                    <a:pt x="42" y="62"/>
                                  </a:lnTo>
                                  <a:lnTo>
                                    <a:pt x="42" y="62"/>
                                  </a:lnTo>
                                  <a:lnTo>
                                    <a:pt x="47" y="51"/>
                                  </a:lnTo>
                                  <a:lnTo>
                                    <a:pt x="49" y="42"/>
                                  </a:lnTo>
                                  <a:lnTo>
                                    <a:pt x="16" y="48"/>
                                  </a:lnTo>
                                  <a:lnTo>
                                    <a:pt x="0" y="29"/>
                                  </a:lnTo>
                                  <a:close/>
                                  <a:moveTo>
                                    <a:pt x="83" y="37"/>
                                  </a:moveTo>
                                  <a:lnTo>
                                    <a:pt x="58" y="40"/>
                                  </a:lnTo>
                                  <a:lnTo>
                                    <a:pt x="58" y="40"/>
                                  </a:lnTo>
                                  <a:lnTo>
                                    <a:pt x="56" y="48"/>
                                  </a:lnTo>
                                  <a:lnTo>
                                    <a:pt x="101" y="94"/>
                                  </a:lnTo>
                                  <a:lnTo>
                                    <a:pt x="128" y="83"/>
                                  </a:lnTo>
                                  <a:lnTo>
                                    <a:pt x="83" y="37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28" name="Forma Livre: Forma 228"/>
                          <wps:cNvSpPr/>
                          <wps:spPr>
                            <a:xfrm>
                              <a:off x="301" y="99"/>
                              <a:ext cx="63" cy="5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24" h="116" extrusionOk="0">
                                  <a:moveTo>
                                    <a:pt x="0" y="2"/>
                                  </a:moveTo>
                                  <a:lnTo>
                                    <a:pt x="83" y="13"/>
                                  </a:lnTo>
                                  <a:lnTo>
                                    <a:pt x="83" y="13"/>
                                  </a:lnTo>
                                  <a:lnTo>
                                    <a:pt x="84" y="6"/>
                                  </a:lnTo>
                                  <a:lnTo>
                                    <a:pt x="84" y="6"/>
                                  </a:lnTo>
                                  <a:lnTo>
                                    <a:pt x="88" y="0"/>
                                  </a:lnTo>
                                  <a:lnTo>
                                    <a:pt x="90" y="4"/>
                                  </a:lnTo>
                                  <a:lnTo>
                                    <a:pt x="90" y="4"/>
                                  </a:lnTo>
                                  <a:lnTo>
                                    <a:pt x="90" y="9"/>
                                  </a:lnTo>
                                  <a:lnTo>
                                    <a:pt x="90" y="9"/>
                                  </a:lnTo>
                                  <a:lnTo>
                                    <a:pt x="93" y="18"/>
                                  </a:lnTo>
                                  <a:lnTo>
                                    <a:pt x="124" y="81"/>
                                  </a:lnTo>
                                  <a:lnTo>
                                    <a:pt x="124" y="81"/>
                                  </a:lnTo>
                                  <a:lnTo>
                                    <a:pt x="112" y="97"/>
                                  </a:lnTo>
                                  <a:lnTo>
                                    <a:pt x="112" y="97"/>
                                  </a:lnTo>
                                  <a:lnTo>
                                    <a:pt x="103" y="112"/>
                                  </a:lnTo>
                                  <a:lnTo>
                                    <a:pt x="103" y="112"/>
                                  </a:lnTo>
                                  <a:lnTo>
                                    <a:pt x="90" y="112"/>
                                  </a:lnTo>
                                  <a:lnTo>
                                    <a:pt x="79" y="112"/>
                                  </a:lnTo>
                                  <a:lnTo>
                                    <a:pt x="79" y="112"/>
                                  </a:lnTo>
                                  <a:lnTo>
                                    <a:pt x="68" y="114"/>
                                  </a:lnTo>
                                  <a:lnTo>
                                    <a:pt x="59" y="116"/>
                                  </a:lnTo>
                                  <a:lnTo>
                                    <a:pt x="57" y="114"/>
                                  </a:lnTo>
                                  <a:lnTo>
                                    <a:pt x="57" y="114"/>
                                  </a:lnTo>
                                  <a:lnTo>
                                    <a:pt x="59" y="106"/>
                                  </a:lnTo>
                                  <a:lnTo>
                                    <a:pt x="59" y="106"/>
                                  </a:lnTo>
                                  <a:lnTo>
                                    <a:pt x="54" y="94"/>
                                  </a:lnTo>
                                  <a:lnTo>
                                    <a:pt x="30" y="46"/>
                                  </a:lnTo>
                                  <a:lnTo>
                                    <a:pt x="30" y="46"/>
                                  </a:lnTo>
                                  <a:lnTo>
                                    <a:pt x="39" y="37"/>
                                  </a:lnTo>
                                  <a:lnTo>
                                    <a:pt x="43" y="28"/>
                                  </a:lnTo>
                                  <a:lnTo>
                                    <a:pt x="10" y="24"/>
                                  </a:lnTo>
                                  <a:lnTo>
                                    <a:pt x="0" y="2"/>
                                  </a:lnTo>
                                  <a:close/>
                                  <a:moveTo>
                                    <a:pt x="77" y="33"/>
                                  </a:moveTo>
                                  <a:lnTo>
                                    <a:pt x="52" y="29"/>
                                  </a:lnTo>
                                  <a:lnTo>
                                    <a:pt x="52" y="29"/>
                                  </a:lnTo>
                                  <a:lnTo>
                                    <a:pt x="48" y="35"/>
                                  </a:lnTo>
                                  <a:lnTo>
                                    <a:pt x="77" y="94"/>
                                  </a:lnTo>
                                  <a:lnTo>
                                    <a:pt x="106" y="92"/>
                                  </a:lnTo>
                                  <a:lnTo>
                                    <a:pt x="77" y="33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29" name="Forma Livre: Forma 229"/>
                          <wps:cNvSpPr/>
                          <wps:spPr>
                            <a:xfrm>
                              <a:off x="367" y="84"/>
                              <a:ext cx="40" cy="5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80" h="108" extrusionOk="0">
                                  <a:moveTo>
                                    <a:pt x="31" y="0"/>
                                  </a:moveTo>
                                  <a:lnTo>
                                    <a:pt x="69" y="24"/>
                                  </a:lnTo>
                                  <a:lnTo>
                                    <a:pt x="35" y="69"/>
                                  </a:lnTo>
                                  <a:lnTo>
                                    <a:pt x="38" y="88"/>
                                  </a:lnTo>
                                  <a:lnTo>
                                    <a:pt x="64" y="90"/>
                                  </a:lnTo>
                                  <a:lnTo>
                                    <a:pt x="76" y="75"/>
                                  </a:lnTo>
                                  <a:lnTo>
                                    <a:pt x="80" y="77"/>
                                  </a:lnTo>
                                  <a:lnTo>
                                    <a:pt x="55" y="108"/>
                                  </a:lnTo>
                                  <a:lnTo>
                                    <a:pt x="55" y="108"/>
                                  </a:lnTo>
                                  <a:lnTo>
                                    <a:pt x="36" y="106"/>
                                  </a:lnTo>
                                  <a:lnTo>
                                    <a:pt x="36" y="106"/>
                                  </a:lnTo>
                                  <a:lnTo>
                                    <a:pt x="17" y="106"/>
                                  </a:lnTo>
                                  <a:lnTo>
                                    <a:pt x="17" y="104"/>
                                  </a:lnTo>
                                  <a:lnTo>
                                    <a:pt x="17" y="104"/>
                                  </a:lnTo>
                                  <a:lnTo>
                                    <a:pt x="18" y="101"/>
                                  </a:lnTo>
                                  <a:lnTo>
                                    <a:pt x="18" y="97"/>
                                  </a:lnTo>
                                  <a:lnTo>
                                    <a:pt x="18" y="97"/>
                                  </a:lnTo>
                                  <a:lnTo>
                                    <a:pt x="17" y="84"/>
                                  </a:lnTo>
                                  <a:lnTo>
                                    <a:pt x="0" y="27"/>
                                  </a:lnTo>
                                  <a:lnTo>
                                    <a:pt x="0" y="27"/>
                                  </a:lnTo>
                                  <a:lnTo>
                                    <a:pt x="13" y="16"/>
                                  </a:lnTo>
                                  <a:lnTo>
                                    <a:pt x="13" y="16"/>
                                  </a:lnTo>
                                  <a:lnTo>
                                    <a:pt x="31" y="0"/>
                                  </a:lnTo>
                                  <a:lnTo>
                                    <a:pt x="31" y="0"/>
                                  </a:lnTo>
                                  <a:close/>
                                  <a:moveTo>
                                    <a:pt x="20" y="16"/>
                                  </a:moveTo>
                                  <a:lnTo>
                                    <a:pt x="18" y="16"/>
                                  </a:lnTo>
                                  <a:lnTo>
                                    <a:pt x="31" y="62"/>
                                  </a:lnTo>
                                  <a:lnTo>
                                    <a:pt x="53" y="36"/>
                                  </a:lnTo>
                                  <a:lnTo>
                                    <a:pt x="20" y="16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30" name="Forma Livre: Forma 230"/>
                          <wps:cNvSpPr/>
                          <wps:spPr>
                            <a:xfrm>
                              <a:off x="471" y="50"/>
                              <a:ext cx="90" cy="9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80" h="194" extrusionOk="0">
                                  <a:moveTo>
                                    <a:pt x="119" y="13"/>
                                  </a:moveTo>
                                  <a:lnTo>
                                    <a:pt x="124" y="15"/>
                                  </a:lnTo>
                                  <a:lnTo>
                                    <a:pt x="119" y="33"/>
                                  </a:lnTo>
                                  <a:lnTo>
                                    <a:pt x="151" y="22"/>
                                  </a:lnTo>
                                  <a:lnTo>
                                    <a:pt x="151" y="22"/>
                                  </a:lnTo>
                                  <a:lnTo>
                                    <a:pt x="166" y="39"/>
                                  </a:lnTo>
                                  <a:lnTo>
                                    <a:pt x="175" y="51"/>
                                  </a:lnTo>
                                  <a:lnTo>
                                    <a:pt x="175" y="51"/>
                                  </a:lnTo>
                                  <a:lnTo>
                                    <a:pt x="179" y="61"/>
                                  </a:lnTo>
                                  <a:lnTo>
                                    <a:pt x="180" y="70"/>
                                  </a:lnTo>
                                  <a:lnTo>
                                    <a:pt x="180" y="70"/>
                                  </a:lnTo>
                                  <a:lnTo>
                                    <a:pt x="180" y="79"/>
                                  </a:lnTo>
                                  <a:lnTo>
                                    <a:pt x="179" y="92"/>
                                  </a:lnTo>
                                  <a:lnTo>
                                    <a:pt x="160" y="156"/>
                                  </a:lnTo>
                                  <a:lnTo>
                                    <a:pt x="123" y="174"/>
                                  </a:lnTo>
                                  <a:lnTo>
                                    <a:pt x="123" y="174"/>
                                  </a:lnTo>
                                  <a:lnTo>
                                    <a:pt x="103" y="161"/>
                                  </a:lnTo>
                                  <a:lnTo>
                                    <a:pt x="103" y="161"/>
                                  </a:lnTo>
                                  <a:lnTo>
                                    <a:pt x="87" y="152"/>
                                  </a:lnTo>
                                  <a:lnTo>
                                    <a:pt x="76" y="194"/>
                                  </a:lnTo>
                                  <a:lnTo>
                                    <a:pt x="38" y="183"/>
                                  </a:lnTo>
                                  <a:lnTo>
                                    <a:pt x="50" y="141"/>
                                  </a:lnTo>
                                  <a:lnTo>
                                    <a:pt x="50" y="141"/>
                                  </a:lnTo>
                                  <a:lnTo>
                                    <a:pt x="36" y="138"/>
                                  </a:lnTo>
                                  <a:lnTo>
                                    <a:pt x="25" y="138"/>
                                  </a:lnTo>
                                  <a:lnTo>
                                    <a:pt x="25" y="138"/>
                                  </a:lnTo>
                                  <a:lnTo>
                                    <a:pt x="13" y="139"/>
                                  </a:lnTo>
                                  <a:lnTo>
                                    <a:pt x="2" y="143"/>
                                  </a:lnTo>
                                  <a:lnTo>
                                    <a:pt x="0" y="139"/>
                                  </a:lnTo>
                                  <a:lnTo>
                                    <a:pt x="0" y="139"/>
                                  </a:lnTo>
                                  <a:lnTo>
                                    <a:pt x="16" y="130"/>
                                  </a:lnTo>
                                  <a:lnTo>
                                    <a:pt x="29" y="125"/>
                                  </a:lnTo>
                                  <a:lnTo>
                                    <a:pt x="29" y="125"/>
                                  </a:lnTo>
                                  <a:lnTo>
                                    <a:pt x="41" y="123"/>
                                  </a:lnTo>
                                  <a:lnTo>
                                    <a:pt x="56" y="123"/>
                                  </a:lnTo>
                                  <a:lnTo>
                                    <a:pt x="56" y="123"/>
                                  </a:lnTo>
                                  <a:lnTo>
                                    <a:pt x="58" y="110"/>
                                  </a:lnTo>
                                  <a:lnTo>
                                    <a:pt x="58" y="99"/>
                                  </a:lnTo>
                                  <a:lnTo>
                                    <a:pt x="58" y="99"/>
                                  </a:lnTo>
                                  <a:lnTo>
                                    <a:pt x="56" y="90"/>
                                  </a:lnTo>
                                  <a:lnTo>
                                    <a:pt x="49" y="81"/>
                                  </a:lnTo>
                                  <a:lnTo>
                                    <a:pt x="49" y="81"/>
                                  </a:lnTo>
                                  <a:lnTo>
                                    <a:pt x="41" y="72"/>
                                  </a:lnTo>
                                  <a:lnTo>
                                    <a:pt x="31" y="64"/>
                                  </a:lnTo>
                                  <a:lnTo>
                                    <a:pt x="31" y="61"/>
                                  </a:lnTo>
                                  <a:lnTo>
                                    <a:pt x="31" y="61"/>
                                  </a:lnTo>
                                  <a:lnTo>
                                    <a:pt x="45" y="57"/>
                                  </a:lnTo>
                                  <a:lnTo>
                                    <a:pt x="76" y="46"/>
                                  </a:lnTo>
                                  <a:lnTo>
                                    <a:pt x="77" y="39"/>
                                  </a:lnTo>
                                  <a:lnTo>
                                    <a:pt x="77" y="39"/>
                                  </a:lnTo>
                                  <a:lnTo>
                                    <a:pt x="79" y="31"/>
                                  </a:lnTo>
                                  <a:lnTo>
                                    <a:pt x="79" y="24"/>
                                  </a:lnTo>
                                  <a:lnTo>
                                    <a:pt x="79" y="24"/>
                                  </a:lnTo>
                                  <a:lnTo>
                                    <a:pt x="77" y="20"/>
                                  </a:lnTo>
                                  <a:lnTo>
                                    <a:pt x="76" y="15"/>
                                  </a:lnTo>
                                  <a:lnTo>
                                    <a:pt x="76" y="15"/>
                                  </a:lnTo>
                                  <a:lnTo>
                                    <a:pt x="70" y="11"/>
                                  </a:lnTo>
                                  <a:lnTo>
                                    <a:pt x="65" y="9"/>
                                  </a:lnTo>
                                  <a:lnTo>
                                    <a:pt x="65" y="9"/>
                                  </a:lnTo>
                                  <a:lnTo>
                                    <a:pt x="56" y="7"/>
                                  </a:lnTo>
                                  <a:lnTo>
                                    <a:pt x="47" y="9"/>
                                  </a:lnTo>
                                  <a:lnTo>
                                    <a:pt x="47" y="6"/>
                                  </a:lnTo>
                                  <a:lnTo>
                                    <a:pt x="47" y="6"/>
                                  </a:lnTo>
                                  <a:lnTo>
                                    <a:pt x="54" y="2"/>
                                  </a:lnTo>
                                  <a:lnTo>
                                    <a:pt x="63" y="0"/>
                                  </a:lnTo>
                                  <a:lnTo>
                                    <a:pt x="63" y="0"/>
                                  </a:lnTo>
                                  <a:lnTo>
                                    <a:pt x="70" y="0"/>
                                  </a:lnTo>
                                  <a:lnTo>
                                    <a:pt x="77" y="2"/>
                                  </a:lnTo>
                                  <a:lnTo>
                                    <a:pt x="77" y="2"/>
                                  </a:lnTo>
                                  <a:lnTo>
                                    <a:pt x="87" y="4"/>
                                  </a:lnTo>
                                  <a:lnTo>
                                    <a:pt x="94" y="9"/>
                                  </a:lnTo>
                                  <a:lnTo>
                                    <a:pt x="94" y="9"/>
                                  </a:lnTo>
                                  <a:lnTo>
                                    <a:pt x="97" y="17"/>
                                  </a:lnTo>
                                  <a:lnTo>
                                    <a:pt x="101" y="22"/>
                                  </a:lnTo>
                                  <a:lnTo>
                                    <a:pt x="101" y="22"/>
                                  </a:lnTo>
                                  <a:lnTo>
                                    <a:pt x="101" y="29"/>
                                  </a:lnTo>
                                  <a:lnTo>
                                    <a:pt x="99" y="39"/>
                                  </a:lnTo>
                                  <a:lnTo>
                                    <a:pt x="114" y="33"/>
                                  </a:lnTo>
                                  <a:lnTo>
                                    <a:pt x="119" y="13"/>
                                  </a:lnTo>
                                  <a:close/>
                                  <a:moveTo>
                                    <a:pt x="74" y="51"/>
                                  </a:moveTo>
                                  <a:lnTo>
                                    <a:pt x="49" y="61"/>
                                  </a:lnTo>
                                  <a:lnTo>
                                    <a:pt x="49" y="61"/>
                                  </a:lnTo>
                                  <a:lnTo>
                                    <a:pt x="58" y="70"/>
                                  </a:lnTo>
                                  <a:lnTo>
                                    <a:pt x="58" y="70"/>
                                  </a:lnTo>
                                  <a:lnTo>
                                    <a:pt x="67" y="83"/>
                                  </a:lnTo>
                                  <a:lnTo>
                                    <a:pt x="74" y="51"/>
                                  </a:lnTo>
                                  <a:close/>
                                  <a:moveTo>
                                    <a:pt x="112" y="40"/>
                                  </a:moveTo>
                                  <a:lnTo>
                                    <a:pt x="99" y="44"/>
                                  </a:lnTo>
                                  <a:lnTo>
                                    <a:pt x="58" y="189"/>
                                  </a:lnTo>
                                  <a:lnTo>
                                    <a:pt x="70" y="193"/>
                                  </a:lnTo>
                                  <a:lnTo>
                                    <a:pt x="112" y="40"/>
                                  </a:lnTo>
                                  <a:close/>
                                  <a:moveTo>
                                    <a:pt x="92" y="134"/>
                                  </a:moveTo>
                                  <a:lnTo>
                                    <a:pt x="92" y="134"/>
                                  </a:lnTo>
                                  <a:lnTo>
                                    <a:pt x="103" y="138"/>
                                  </a:lnTo>
                                  <a:lnTo>
                                    <a:pt x="114" y="143"/>
                                  </a:lnTo>
                                  <a:lnTo>
                                    <a:pt x="114" y="143"/>
                                  </a:lnTo>
                                  <a:lnTo>
                                    <a:pt x="124" y="150"/>
                                  </a:lnTo>
                                  <a:lnTo>
                                    <a:pt x="137" y="161"/>
                                  </a:lnTo>
                                  <a:lnTo>
                                    <a:pt x="146" y="130"/>
                                  </a:lnTo>
                                  <a:lnTo>
                                    <a:pt x="159" y="83"/>
                                  </a:lnTo>
                                  <a:lnTo>
                                    <a:pt x="159" y="83"/>
                                  </a:lnTo>
                                  <a:lnTo>
                                    <a:pt x="159" y="70"/>
                                  </a:lnTo>
                                  <a:lnTo>
                                    <a:pt x="159" y="70"/>
                                  </a:lnTo>
                                  <a:lnTo>
                                    <a:pt x="157" y="62"/>
                                  </a:lnTo>
                                  <a:lnTo>
                                    <a:pt x="153" y="55"/>
                                  </a:lnTo>
                                  <a:lnTo>
                                    <a:pt x="153" y="55"/>
                                  </a:lnTo>
                                  <a:lnTo>
                                    <a:pt x="144" y="44"/>
                                  </a:lnTo>
                                  <a:lnTo>
                                    <a:pt x="133" y="33"/>
                                  </a:lnTo>
                                  <a:lnTo>
                                    <a:pt x="117" y="37"/>
                                  </a:lnTo>
                                  <a:lnTo>
                                    <a:pt x="92" y="134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31" name="Forma Livre: Forma 231"/>
                          <wps:cNvSpPr/>
                          <wps:spPr>
                            <a:xfrm>
                              <a:off x="558" y="112"/>
                              <a:ext cx="47" cy="5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96" h="102" extrusionOk="0">
                                  <a:moveTo>
                                    <a:pt x="92" y="20"/>
                                  </a:moveTo>
                                  <a:lnTo>
                                    <a:pt x="96" y="44"/>
                                  </a:lnTo>
                                  <a:lnTo>
                                    <a:pt x="76" y="47"/>
                                  </a:lnTo>
                                  <a:lnTo>
                                    <a:pt x="72" y="27"/>
                                  </a:lnTo>
                                  <a:lnTo>
                                    <a:pt x="60" y="29"/>
                                  </a:lnTo>
                                  <a:lnTo>
                                    <a:pt x="29" y="82"/>
                                  </a:lnTo>
                                  <a:lnTo>
                                    <a:pt x="34" y="95"/>
                                  </a:lnTo>
                                  <a:lnTo>
                                    <a:pt x="49" y="93"/>
                                  </a:lnTo>
                                  <a:lnTo>
                                    <a:pt x="49" y="99"/>
                                  </a:lnTo>
                                  <a:lnTo>
                                    <a:pt x="16" y="102"/>
                                  </a:lnTo>
                                  <a:lnTo>
                                    <a:pt x="16" y="102"/>
                                  </a:lnTo>
                                  <a:lnTo>
                                    <a:pt x="9" y="86"/>
                                  </a:lnTo>
                                  <a:lnTo>
                                    <a:pt x="9" y="86"/>
                                  </a:lnTo>
                                  <a:lnTo>
                                    <a:pt x="0" y="75"/>
                                  </a:lnTo>
                                  <a:lnTo>
                                    <a:pt x="2" y="73"/>
                                  </a:lnTo>
                                  <a:lnTo>
                                    <a:pt x="2" y="73"/>
                                  </a:lnTo>
                                  <a:lnTo>
                                    <a:pt x="6" y="71"/>
                                  </a:lnTo>
                                  <a:lnTo>
                                    <a:pt x="9" y="71"/>
                                  </a:lnTo>
                                  <a:lnTo>
                                    <a:pt x="9" y="71"/>
                                  </a:lnTo>
                                  <a:lnTo>
                                    <a:pt x="18" y="60"/>
                                  </a:lnTo>
                                  <a:lnTo>
                                    <a:pt x="38" y="24"/>
                                  </a:lnTo>
                                  <a:lnTo>
                                    <a:pt x="38" y="24"/>
                                  </a:lnTo>
                                  <a:lnTo>
                                    <a:pt x="42" y="18"/>
                                  </a:lnTo>
                                  <a:lnTo>
                                    <a:pt x="43" y="13"/>
                                  </a:lnTo>
                                  <a:lnTo>
                                    <a:pt x="43" y="13"/>
                                  </a:lnTo>
                                  <a:lnTo>
                                    <a:pt x="42" y="11"/>
                                  </a:lnTo>
                                  <a:lnTo>
                                    <a:pt x="42" y="9"/>
                                  </a:lnTo>
                                  <a:lnTo>
                                    <a:pt x="42" y="9"/>
                                  </a:lnTo>
                                  <a:lnTo>
                                    <a:pt x="38" y="9"/>
                                  </a:lnTo>
                                  <a:lnTo>
                                    <a:pt x="33" y="9"/>
                                  </a:lnTo>
                                  <a:lnTo>
                                    <a:pt x="33" y="5"/>
                                  </a:lnTo>
                                  <a:lnTo>
                                    <a:pt x="60" y="0"/>
                                  </a:lnTo>
                                  <a:lnTo>
                                    <a:pt x="60" y="0"/>
                                  </a:lnTo>
                                  <a:lnTo>
                                    <a:pt x="63" y="9"/>
                                  </a:lnTo>
                                  <a:lnTo>
                                    <a:pt x="65" y="16"/>
                                  </a:lnTo>
                                  <a:lnTo>
                                    <a:pt x="65" y="16"/>
                                  </a:lnTo>
                                  <a:lnTo>
                                    <a:pt x="65" y="20"/>
                                  </a:lnTo>
                                  <a:lnTo>
                                    <a:pt x="61" y="25"/>
                                  </a:lnTo>
                                  <a:lnTo>
                                    <a:pt x="92" y="2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32" name="Forma Livre: Forma 232"/>
                          <wps:cNvSpPr/>
                          <wps:spPr>
                            <a:xfrm>
                              <a:off x="591" y="143"/>
                              <a:ext cx="49" cy="4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97" h="94" extrusionOk="0">
                                  <a:moveTo>
                                    <a:pt x="96" y="9"/>
                                  </a:moveTo>
                                  <a:lnTo>
                                    <a:pt x="97" y="55"/>
                                  </a:lnTo>
                                  <a:lnTo>
                                    <a:pt x="40" y="51"/>
                                  </a:lnTo>
                                  <a:lnTo>
                                    <a:pt x="29" y="66"/>
                                  </a:lnTo>
                                  <a:lnTo>
                                    <a:pt x="41" y="88"/>
                                  </a:lnTo>
                                  <a:lnTo>
                                    <a:pt x="61" y="90"/>
                                  </a:lnTo>
                                  <a:lnTo>
                                    <a:pt x="61" y="94"/>
                                  </a:lnTo>
                                  <a:lnTo>
                                    <a:pt x="20" y="92"/>
                                  </a:lnTo>
                                  <a:lnTo>
                                    <a:pt x="20" y="92"/>
                                  </a:lnTo>
                                  <a:lnTo>
                                    <a:pt x="13" y="75"/>
                                  </a:lnTo>
                                  <a:lnTo>
                                    <a:pt x="13" y="75"/>
                                  </a:lnTo>
                                  <a:lnTo>
                                    <a:pt x="0" y="59"/>
                                  </a:lnTo>
                                  <a:lnTo>
                                    <a:pt x="2" y="57"/>
                                  </a:lnTo>
                                  <a:lnTo>
                                    <a:pt x="2" y="57"/>
                                  </a:lnTo>
                                  <a:lnTo>
                                    <a:pt x="5" y="57"/>
                                  </a:lnTo>
                                  <a:lnTo>
                                    <a:pt x="9" y="55"/>
                                  </a:lnTo>
                                  <a:lnTo>
                                    <a:pt x="9" y="55"/>
                                  </a:lnTo>
                                  <a:lnTo>
                                    <a:pt x="18" y="46"/>
                                  </a:lnTo>
                                  <a:lnTo>
                                    <a:pt x="54" y="0"/>
                                  </a:lnTo>
                                  <a:lnTo>
                                    <a:pt x="54" y="0"/>
                                  </a:lnTo>
                                  <a:lnTo>
                                    <a:pt x="72" y="4"/>
                                  </a:lnTo>
                                  <a:lnTo>
                                    <a:pt x="72" y="4"/>
                                  </a:lnTo>
                                  <a:lnTo>
                                    <a:pt x="96" y="9"/>
                                  </a:lnTo>
                                  <a:lnTo>
                                    <a:pt x="96" y="9"/>
                                  </a:lnTo>
                                  <a:close/>
                                  <a:moveTo>
                                    <a:pt x="76" y="9"/>
                                  </a:moveTo>
                                  <a:lnTo>
                                    <a:pt x="74" y="9"/>
                                  </a:lnTo>
                                  <a:lnTo>
                                    <a:pt x="45" y="46"/>
                                  </a:lnTo>
                                  <a:lnTo>
                                    <a:pt x="77" y="48"/>
                                  </a:lnTo>
                                  <a:lnTo>
                                    <a:pt x="76" y="9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33" name="Forma Livre: Forma 233"/>
                          <wps:cNvSpPr/>
                          <wps:spPr>
                            <a:xfrm>
                              <a:off x="619" y="173"/>
                              <a:ext cx="72" cy="53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44" h="106" extrusionOk="0">
                                  <a:moveTo>
                                    <a:pt x="88" y="49"/>
                                  </a:moveTo>
                                  <a:lnTo>
                                    <a:pt x="95" y="77"/>
                                  </a:lnTo>
                                  <a:lnTo>
                                    <a:pt x="65" y="106"/>
                                  </a:lnTo>
                                  <a:lnTo>
                                    <a:pt x="65" y="106"/>
                                  </a:lnTo>
                                  <a:lnTo>
                                    <a:pt x="58" y="102"/>
                                  </a:lnTo>
                                  <a:lnTo>
                                    <a:pt x="50" y="99"/>
                                  </a:lnTo>
                                  <a:lnTo>
                                    <a:pt x="50" y="99"/>
                                  </a:lnTo>
                                  <a:lnTo>
                                    <a:pt x="43" y="97"/>
                                  </a:lnTo>
                                  <a:lnTo>
                                    <a:pt x="32" y="95"/>
                                  </a:lnTo>
                                  <a:lnTo>
                                    <a:pt x="32" y="95"/>
                                  </a:lnTo>
                                  <a:lnTo>
                                    <a:pt x="27" y="80"/>
                                  </a:lnTo>
                                  <a:lnTo>
                                    <a:pt x="27" y="80"/>
                                  </a:lnTo>
                                  <a:lnTo>
                                    <a:pt x="20" y="71"/>
                                  </a:lnTo>
                                  <a:lnTo>
                                    <a:pt x="20" y="71"/>
                                  </a:lnTo>
                                  <a:lnTo>
                                    <a:pt x="12" y="66"/>
                                  </a:lnTo>
                                  <a:lnTo>
                                    <a:pt x="3" y="62"/>
                                  </a:lnTo>
                                  <a:lnTo>
                                    <a:pt x="3" y="62"/>
                                  </a:lnTo>
                                  <a:lnTo>
                                    <a:pt x="0" y="60"/>
                                  </a:lnTo>
                                  <a:lnTo>
                                    <a:pt x="0" y="60"/>
                                  </a:lnTo>
                                  <a:lnTo>
                                    <a:pt x="0" y="58"/>
                                  </a:lnTo>
                                  <a:lnTo>
                                    <a:pt x="0" y="58"/>
                                  </a:lnTo>
                                  <a:lnTo>
                                    <a:pt x="0" y="56"/>
                                  </a:lnTo>
                                  <a:lnTo>
                                    <a:pt x="0" y="56"/>
                                  </a:lnTo>
                                  <a:lnTo>
                                    <a:pt x="3" y="55"/>
                                  </a:lnTo>
                                  <a:lnTo>
                                    <a:pt x="3" y="55"/>
                                  </a:lnTo>
                                  <a:lnTo>
                                    <a:pt x="11" y="55"/>
                                  </a:lnTo>
                                  <a:lnTo>
                                    <a:pt x="25" y="53"/>
                                  </a:lnTo>
                                  <a:lnTo>
                                    <a:pt x="47" y="51"/>
                                  </a:lnTo>
                                  <a:lnTo>
                                    <a:pt x="40" y="25"/>
                                  </a:lnTo>
                                  <a:lnTo>
                                    <a:pt x="68" y="0"/>
                                  </a:lnTo>
                                  <a:lnTo>
                                    <a:pt x="68" y="0"/>
                                  </a:lnTo>
                                  <a:lnTo>
                                    <a:pt x="77" y="3"/>
                                  </a:lnTo>
                                  <a:lnTo>
                                    <a:pt x="85" y="7"/>
                                  </a:lnTo>
                                  <a:lnTo>
                                    <a:pt x="85" y="7"/>
                                  </a:lnTo>
                                  <a:lnTo>
                                    <a:pt x="92" y="7"/>
                                  </a:lnTo>
                                  <a:lnTo>
                                    <a:pt x="101" y="7"/>
                                  </a:lnTo>
                                  <a:lnTo>
                                    <a:pt x="101" y="7"/>
                                  </a:lnTo>
                                  <a:lnTo>
                                    <a:pt x="110" y="27"/>
                                  </a:lnTo>
                                  <a:lnTo>
                                    <a:pt x="110" y="27"/>
                                  </a:lnTo>
                                  <a:lnTo>
                                    <a:pt x="117" y="36"/>
                                  </a:lnTo>
                                  <a:lnTo>
                                    <a:pt x="117" y="36"/>
                                  </a:lnTo>
                                  <a:lnTo>
                                    <a:pt x="121" y="40"/>
                                  </a:lnTo>
                                  <a:lnTo>
                                    <a:pt x="124" y="42"/>
                                  </a:lnTo>
                                  <a:lnTo>
                                    <a:pt x="124" y="42"/>
                                  </a:lnTo>
                                  <a:lnTo>
                                    <a:pt x="128" y="42"/>
                                  </a:lnTo>
                                  <a:lnTo>
                                    <a:pt x="130" y="40"/>
                                  </a:lnTo>
                                  <a:lnTo>
                                    <a:pt x="130" y="40"/>
                                  </a:lnTo>
                                  <a:lnTo>
                                    <a:pt x="132" y="36"/>
                                  </a:lnTo>
                                  <a:lnTo>
                                    <a:pt x="132" y="36"/>
                                  </a:lnTo>
                                  <a:lnTo>
                                    <a:pt x="132" y="31"/>
                                  </a:lnTo>
                                  <a:lnTo>
                                    <a:pt x="133" y="29"/>
                                  </a:lnTo>
                                  <a:lnTo>
                                    <a:pt x="133" y="29"/>
                                  </a:lnTo>
                                  <a:lnTo>
                                    <a:pt x="139" y="25"/>
                                  </a:lnTo>
                                  <a:lnTo>
                                    <a:pt x="139" y="25"/>
                                  </a:lnTo>
                                  <a:lnTo>
                                    <a:pt x="142" y="27"/>
                                  </a:lnTo>
                                  <a:lnTo>
                                    <a:pt x="142" y="27"/>
                                  </a:lnTo>
                                  <a:lnTo>
                                    <a:pt x="144" y="31"/>
                                  </a:lnTo>
                                  <a:lnTo>
                                    <a:pt x="144" y="33"/>
                                  </a:lnTo>
                                  <a:lnTo>
                                    <a:pt x="144" y="33"/>
                                  </a:lnTo>
                                  <a:lnTo>
                                    <a:pt x="144" y="36"/>
                                  </a:lnTo>
                                  <a:lnTo>
                                    <a:pt x="141" y="40"/>
                                  </a:lnTo>
                                  <a:lnTo>
                                    <a:pt x="141" y="40"/>
                                  </a:lnTo>
                                  <a:lnTo>
                                    <a:pt x="133" y="44"/>
                                  </a:lnTo>
                                  <a:lnTo>
                                    <a:pt x="133" y="44"/>
                                  </a:lnTo>
                                  <a:lnTo>
                                    <a:pt x="121" y="47"/>
                                  </a:lnTo>
                                  <a:lnTo>
                                    <a:pt x="88" y="49"/>
                                  </a:lnTo>
                                  <a:close/>
                                  <a:moveTo>
                                    <a:pt x="68" y="53"/>
                                  </a:moveTo>
                                  <a:lnTo>
                                    <a:pt x="27" y="58"/>
                                  </a:lnTo>
                                  <a:lnTo>
                                    <a:pt x="27" y="58"/>
                                  </a:lnTo>
                                  <a:lnTo>
                                    <a:pt x="34" y="62"/>
                                  </a:lnTo>
                                  <a:lnTo>
                                    <a:pt x="34" y="62"/>
                                  </a:lnTo>
                                  <a:lnTo>
                                    <a:pt x="40" y="67"/>
                                  </a:lnTo>
                                  <a:lnTo>
                                    <a:pt x="40" y="67"/>
                                  </a:lnTo>
                                  <a:lnTo>
                                    <a:pt x="47" y="77"/>
                                  </a:lnTo>
                                  <a:lnTo>
                                    <a:pt x="50" y="89"/>
                                  </a:lnTo>
                                  <a:lnTo>
                                    <a:pt x="72" y="69"/>
                                  </a:lnTo>
                                  <a:lnTo>
                                    <a:pt x="68" y="53"/>
                                  </a:lnTo>
                                  <a:close/>
                                  <a:moveTo>
                                    <a:pt x="63" y="33"/>
                                  </a:moveTo>
                                  <a:lnTo>
                                    <a:pt x="67" y="49"/>
                                  </a:lnTo>
                                  <a:lnTo>
                                    <a:pt x="104" y="44"/>
                                  </a:lnTo>
                                  <a:lnTo>
                                    <a:pt x="104" y="44"/>
                                  </a:lnTo>
                                  <a:lnTo>
                                    <a:pt x="95" y="36"/>
                                  </a:lnTo>
                                  <a:lnTo>
                                    <a:pt x="95" y="36"/>
                                  </a:lnTo>
                                  <a:lnTo>
                                    <a:pt x="88" y="25"/>
                                  </a:lnTo>
                                  <a:lnTo>
                                    <a:pt x="85" y="12"/>
                                  </a:lnTo>
                                  <a:lnTo>
                                    <a:pt x="63" y="33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34" name="Forma Livre: Forma 234"/>
                          <wps:cNvSpPr/>
                          <wps:spPr>
                            <a:xfrm>
                              <a:off x="660" y="195"/>
                              <a:ext cx="63" cy="70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26" h="139" extrusionOk="0">
                                  <a:moveTo>
                                    <a:pt x="126" y="33"/>
                                  </a:moveTo>
                                  <a:lnTo>
                                    <a:pt x="125" y="34"/>
                                  </a:lnTo>
                                  <a:lnTo>
                                    <a:pt x="125" y="34"/>
                                  </a:lnTo>
                                  <a:lnTo>
                                    <a:pt x="117" y="31"/>
                                  </a:lnTo>
                                  <a:lnTo>
                                    <a:pt x="112" y="31"/>
                                  </a:lnTo>
                                  <a:lnTo>
                                    <a:pt x="112" y="31"/>
                                  </a:lnTo>
                                  <a:lnTo>
                                    <a:pt x="106" y="33"/>
                                  </a:lnTo>
                                  <a:lnTo>
                                    <a:pt x="97" y="38"/>
                                  </a:lnTo>
                                  <a:lnTo>
                                    <a:pt x="69" y="60"/>
                                  </a:lnTo>
                                  <a:lnTo>
                                    <a:pt x="108" y="71"/>
                                  </a:lnTo>
                                  <a:lnTo>
                                    <a:pt x="108" y="71"/>
                                  </a:lnTo>
                                  <a:lnTo>
                                    <a:pt x="108" y="82"/>
                                  </a:lnTo>
                                  <a:lnTo>
                                    <a:pt x="106" y="89"/>
                                  </a:lnTo>
                                  <a:lnTo>
                                    <a:pt x="106" y="89"/>
                                  </a:lnTo>
                                  <a:lnTo>
                                    <a:pt x="103" y="95"/>
                                  </a:lnTo>
                                  <a:lnTo>
                                    <a:pt x="96" y="100"/>
                                  </a:lnTo>
                                  <a:lnTo>
                                    <a:pt x="45" y="139"/>
                                  </a:lnTo>
                                  <a:lnTo>
                                    <a:pt x="45" y="139"/>
                                  </a:lnTo>
                                  <a:lnTo>
                                    <a:pt x="25" y="128"/>
                                  </a:lnTo>
                                  <a:lnTo>
                                    <a:pt x="25" y="128"/>
                                  </a:lnTo>
                                  <a:lnTo>
                                    <a:pt x="11" y="124"/>
                                  </a:lnTo>
                                  <a:lnTo>
                                    <a:pt x="11" y="124"/>
                                  </a:lnTo>
                                  <a:lnTo>
                                    <a:pt x="11" y="113"/>
                                  </a:lnTo>
                                  <a:lnTo>
                                    <a:pt x="9" y="102"/>
                                  </a:lnTo>
                                  <a:lnTo>
                                    <a:pt x="9" y="102"/>
                                  </a:lnTo>
                                  <a:lnTo>
                                    <a:pt x="5" y="91"/>
                                  </a:lnTo>
                                  <a:lnTo>
                                    <a:pt x="0" y="77"/>
                                  </a:lnTo>
                                  <a:lnTo>
                                    <a:pt x="2" y="77"/>
                                  </a:lnTo>
                                  <a:lnTo>
                                    <a:pt x="2" y="77"/>
                                  </a:lnTo>
                                  <a:lnTo>
                                    <a:pt x="7" y="77"/>
                                  </a:lnTo>
                                  <a:lnTo>
                                    <a:pt x="11" y="77"/>
                                  </a:lnTo>
                                  <a:lnTo>
                                    <a:pt x="11" y="77"/>
                                  </a:lnTo>
                                  <a:lnTo>
                                    <a:pt x="20" y="71"/>
                                  </a:lnTo>
                                  <a:lnTo>
                                    <a:pt x="34" y="60"/>
                                  </a:lnTo>
                                  <a:lnTo>
                                    <a:pt x="81" y="23"/>
                                  </a:lnTo>
                                  <a:lnTo>
                                    <a:pt x="81" y="23"/>
                                  </a:lnTo>
                                  <a:lnTo>
                                    <a:pt x="88" y="18"/>
                                  </a:lnTo>
                                  <a:lnTo>
                                    <a:pt x="94" y="12"/>
                                  </a:lnTo>
                                  <a:lnTo>
                                    <a:pt x="94" y="12"/>
                                  </a:lnTo>
                                  <a:lnTo>
                                    <a:pt x="96" y="7"/>
                                  </a:lnTo>
                                  <a:lnTo>
                                    <a:pt x="96" y="0"/>
                                  </a:lnTo>
                                  <a:lnTo>
                                    <a:pt x="99" y="0"/>
                                  </a:lnTo>
                                  <a:lnTo>
                                    <a:pt x="99" y="0"/>
                                  </a:lnTo>
                                  <a:lnTo>
                                    <a:pt x="101" y="11"/>
                                  </a:lnTo>
                                  <a:lnTo>
                                    <a:pt x="101" y="11"/>
                                  </a:lnTo>
                                  <a:lnTo>
                                    <a:pt x="101" y="18"/>
                                  </a:lnTo>
                                  <a:lnTo>
                                    <a:pt x="101" y="18"/>
                                  </a:lnTo>
                                  <a:lnTo>
                                    <a:pt x="117" y="25"/>
                                  </a:lnTo>
                                  <a:lnTo>
                                    <a:pt x="117" y="25"/>
                                  </a:lnTo>
                                  <a:lnTo>
                                    <a:pt x="126" y="33"/>
                                  </a:lnTo>
                                  <a:lnTo>
                                    <a:pt x="126" y="33"/>
                                  </a:lnTo>
                                  <a:close/>
                                  <a:moveTo>
                                    <a:pt x="25" y="95"/>
                                  </a:moveTo>
                                  <a:lnTo>
                                    <a:pt x="32" y="122"/>
                                  </a:lnTo>
                                  <a:lnTo>
                                    <a:pt x="78" y="88"/>
                                  </a:lnTo>
                                  <a:lnTo>
                                    <a:pt x="78" y="88"/>
                                  </a:lnTo>
                                  <a:lnTo>
                                    <a:pt x="87" y="80"/>
                                  </a:lnTo>
                                  <a:lnTo>
                                    <a:pt x="87" y="80"/>
                                  </a:lnTo>
                                  <a:lnTo>
                                    <a:pt x="87" y="75"/>
                                  </a:lnTo>
                                  <a:lnTo>
                                    <a:pt x="88" y="69"/>
                                  </a:lnTo>
                                  <a:lnTo>
                                    <a:pt x="65" y="64"/>
                                  </a:lnTo>
                                  <a:lnTo>
                                    <a:pt x="25" y="95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35" name="Forma Livre: Forma 235"/>
                          <wps:cNvSpPr/>
                          <wps:spPr>
                            <a:xfrm>
                              <a:off x="686" y="252"/>
                              <a:ext cx="66" cy="4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34" h="83" extrusionOk="0">
                                  <a:moveTo>
                                    <a:pt x="92" y="11"/>
                                  </a:moveTo>
                                  <a:lnTo>
                                    <a:pt x="89" y="35"/>
                                  </a:lnTo>
                                  <a:lnTo>
                                    <a:pt x="78" y="33"/>
                                  </a:lnTo>
                                  <a:lnTo>
                                    <a:pt x="31" y="63"/>
                                  </a:lnTo>
                                  <a:lnTo>
                                    <a:pt x="31" y="63"/>
                                  </a:lnTo>
                                  <a:lnTo>
                                    <a:pt x="26" y="68"/>
                                  </a:lnTo>
                                  <a:lnTo>
                                    <a:pt x="22" y="70"/>
                                  </a:lnTo>
                                  <a:lnTo>
                                    <a:pt x="22" y="70"/>
                                  </a:lnTo>
                                  <a:lnTo>
                                    <a:pt x="22" y="75"/>
                                  </a:lnTo>
                                  <a:lnTo>
                                    <a:pt x="22" y="75"/>
                                  </a:lnTo>
                                  <a:lnTo>
                                    <a:pt x="22" y="75"/>
                                  </a:lnTo>
                                  <a:lnTo>
                                    <a:pt x="22" y="75"/>
                                  </a:lnTo>
                                  <a:lnTo>
                                    <a:pt x="29" y="79"/>
                                  </a:lnTo>
                                  <a:lnTo>
                                    <a:pt x="27" y="83"/>
                                  </a:lnTo>
                                  <a:lnTo>
                                    <a:pt x="0" y="74"/>
                                  </a:lnTo>
                                  <a:lnTo>
                                    <a:pt x="0" y="74"/>
                                  </a:lnTo>
                                  <a:lnTo>
                                    <a:pt x="2" y="64"/>
                                  </a:lnTo>
                                  <a:lnTo>
                                    <a:pt x="4" y="59"/>
                                  </a:lnTo>
                                  <a:lnTo>
                                    <a:pt x="4" y="59"/>
                                  </a:lnTo>
                                  <a:lnTo>
                                    <a:pt x="9" y="53"/>
                                  </a:lnTo>
                                  <a:lnTo>
                                    <a:pt x="18" y="46"/>
                                  </a:lnTo>
                                  <a:lnTo>
                                    <a:pt x="67" y="15"/>
                                  </a:lnTo>
                                  <a:lnTo>
                                    <a:pt x="69" y="4"/>
                                  </a:lnTo>
                                  <a:lnTo>
                                    <a:pt x="92" y="11"/>
                                  </a:lnTo>
                                  <a:close/>
                                  <a:moveTo>
                                    <a:pt x="127" y="0"/>
                                  </a:moveTo>
                                  <a:lnTo>
                                    <a:pt x="134" y="11"/>
                                  </a:lnTo>
                                  <a:lnTo>
                                    <a:pt x="107" y="11"/>
                                  </a:lnTo>
                                  <a:lnTo>
                                    <a:pt x="105" y="8"/>
                                  </a:lnTo>
                                  <a:lnTo>
                                    <a:pt x="127" y="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36" name="Forma Livre: Forma 236"/>
                          <wps:cNvSpPr/>
                          <wps:spPr>
                            <a:xfrm>
                              <a:off x="703" y="281"/>
                              <a:ext cx="58" cy="43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7" h="86" extrusionOk="0">
                                  <a:moveTo>
                                    <a:pt x="72" y="0"/>
                                  </a:moveTo>
                                  <a:lnTo>
                                    <a:pt x="117" y="9"/>
                                  </a:lnTo>
                                  <a:lnTo>
                                    <a:pt x="117" y="11"/>
                                  </a:lnTo>
                                  <a:lnTo>
                                    <a:pt x="92" y="24"/>
                                  </a:lnTo>
                                  <a:lnTo>
                                    <a:pt x="102" y="42"/>
                                  </a:lnTo>
                                  <a:lnTo>
                                    <a:pt x="92" y="48"/>
                                  </a:lnTo>
                                  <a:lnTo>
                                    <a:pt x="83" y="29"/>
                                  </a:lnTo>
                                  <a:lnTo>
                                    <a:pt x="21" y="64"/>
                                  </a:lnTo>
                                  <a:lnTo>
                                    <a:pt x="19" y="79"/>
                                  </a:lnTo>
                                  <a:lnTo>
                                    <a:pt x="27" y="83"/>
                                  </a:lnTo>
                                  <a:lnTo>
                                    <a:pt x="25" y="86"/>
                                  </a:lnTo>
                                  <a:lnTo>
                                    <a:pt x="0" y="73"/>
                                  </a:lnTo>
                                  <a:lnTo>
                                    <a:pt x="0" y="73"/>
                                  </a:lnTo>
                                  <a:lnTo>
                                    <a:pt x="1" y="59"/>
                                  </a:lnTo>
                                  <a:lnTo>
                                    <a:pt x="0" y="42"/>
                                  </a:lnTo>
                                  <a:lnTo>
                                    <a:pt x="1" y="42"/>
                                  </a:lnTo>
                                  <a:lnTo>
                                    <a:pt x="1" y="42"/>
                                  </a:lnTo>
                                  <a:lnTo>
                                    <a:pt x="7" y="44"/>
                                  </a:lnTo>
                                  <a:lnTo>
                                    <a:pt x="10" y="44"/>
                                  </a:lnTo>
                                  <a:lnTo>
                                    <a:pt x="10" y="44"/>
                                  </a:lnTo>
                                  <a:lnTo>
                                    <a:pt x="14" y="42"/>
                                  </a:lnTo>
                                  <a:lnTo>
                                    <a:pt x="21" y="40"/>
                                  </a:lnTo>
                                  <a:lnTo>
                                    <a:pt x="72" y="11"/>
                                  </a:lnTo>
                                  <a:lnTo>
                                    <a:pt x="68" y="2"/>
                                  </a:lnTo>
                                  <a:lnTo>
                                    <a:pt x="72" y="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37" name="Forma Livre: Forma 237"/>
                          <wps:cNvSpPr/>
                          <wps:spPr>
                            <a:xfrm>
                              <a:off x="717" y="317"/>
                              <a:ext cx="53" cy="4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07" h="88" extrusionOk="0">
                                  <a:moveTo>
                                    <a:pt x="107" y="28"/>
                                  </a:moveTo>
                                  <a:lnTo>
                                    <a:pt x="89" y="68"/>
                                  </a:lnTo>
                                  <a:lnTo>
                                    <a:pt x="40" y="41"/>
                                  </a:lnTo>
                                  <a:lnTo>
                                    <a:pt x="22" y="48"/>
                                  </a:lnTo>
                                  <a:lnTo>
                                    <a:pt x="24" y="74"/>
                                  </a:lnTo>
                                  <a:lnTo>
                                    <a:pt x="40" y="85"/>
                                  </a:lnTo>
                                  <a:lnTo>
                                    <a:pt x="38" y="88"/>
                                  </a:lnTo>
                                  <a:lnTo>
                                    <a:pt x="4" y="66"/>
                                  </a:lnTo>
                                  <a:lnTo>
                                    <a:pt x="4" y="66"/>
                                  </a:lnTo>
                                  <a:lnTo>
                                    <a:pt x="4" y="48"/>
                                  </a:lnTo>
                                  <a:lnTo>
                                    <a:pt x="4" y="48"/>
                                  </a:lnTo>
                                  <a:lnTo>
                                    <a:pt x="0" y="30"/>
                                  </a:lnTo>
                                  <a:lnTo>
                                    <a:pt x="2" y="28"/>
                                  </a:lnTo>
                                  <a:lnTo>
                                    <a:pt x="2" y="28"/>
                                  </a:lnTo>
                                  <a:lnTo>
                                    <a:pt x="6" y="30"/>
                                  </a:lnTo>
                                  <a:lnTo>
                                    <a:pt x="10" y="30"/>
                                  </a:lnTo>
                                  <a:lnTo>
                                    <a:pt x="10" y="30"/>
                                  </a:lnTo>
                                  <a:lnTo>
                                    <a:pt x="22" y="26"/>
                                  </a:lnTo>
                                  <a:lnTo>
                                    <a:pt x="74" y="0"/>
                                  </a:lnTo>
                                  <a:lnTo>
                                    <a:pt x="74" y="0"/>
                                  </a:lnTo>
                                  <a:lnTo>
                                    <a:pt x="87" y="11"/>
                                  </a:lnTo>
                                  <a:lnTo>
                                    <a:pt x="87" y="11"/>
                                  </a:lnTo>
                                  <a:lnTo>
                                    <a:pt x="107" y="28"/>
                                  </a:lnTo>
                                  <a:lnTo>
                                    <a:pt x="107" y="28"/>
                                  </a:lnTo>
                                  <a:close/>
                                  <a:moveTo>
                                    <a:pt x="89" y="19"/>
                                  </a:moveTo>
                                  <a:lnTo>
                                    <a:pt x="87" y="17"/>
                                  </a:lnTo>
                                  <a:lnTo>
                                    <a:pt x="46" y="37"/>
                                  </a:lnTo>
                                  <a:lnTo>
                                    <a:pt x="74" y="54"/>
                                  </a:lnTo>
                                  <a:lnTo>
                                    <a:pt x="89" y="19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38" name="Forma Livre: Forma 238"/>
                          <wps:cNvSpPr/>
                          <wps:spPr>
                            <a:xfrm>
                              <a:off x="735" y="357"/>
                              <a:ext cx="55" cy="4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0" h="83" extrusionOk="0">
                                  <a:moveTo>
                                    <a:pt x="110" y="48"/>
                                  </a:moveTo>
                                  <a:lnTo>
                                    <a:pt x="99" y="70"/>
                                  </a:lnTo>
                                  <a:lnTo>
                                    <a:pt x="79" y="61"/>
                                  </a:lnTo>
                                  <a:lnTo>
                                    <a:pt x="90" y="42"/>
                                  </a:lnTo>
                                  <a:lnTo>
                                    <a:pt x="79" y="35"/>
                                  </a:lnTo>
                                  <a:lnTo>
                                    <a:pt x="23" y="57"/>
                                  </a:lnTo>
                                  <a:lnTo>
                                    <a:pt x="19" y="72"/>
                                  </a:lnTo>
                                  <a:lnTo>
                                    <a:pt x="30" y="79"/>
                                  </a:lnTo>
                                  <a:lnTo>
                                    <a:pt x="28" y="83"/>
                                  </a:lnTo>
                                  <a:lnTo>
                                    <a:pt x="0" y="64"/>
                                  </a:lnTo>
                                  <a:lnTo>
                                    <a:pt x="0" y="64"/>
                                  </a:lnTo>
                                  <a:lnTo>
                                    <a:pt x="3" y="48"/>
                                  </a:lnTo>
                                  <a:lnTo>
                                    <a:pt x="3" y="48"/>
                                  </a:lnTo>
                                  <a:lnTo>
                                    <a:pt x="5" y="33"/>
                                  </a:lnTo>
                                  <a:lnTo>
                                    <a:pt x="7" y="33"/>
                                  </a:lnTo>
                                  <a:lnTo>
                                    <a:pt x="7" y="33"/>
                                  </a:lnTo>
                                  <a:lnTo>
                                    <a:pt x="10" y="35"/>
                                  </a:lnTo>
                                  <a:lnTo>
                                    <a:pt x="14" y="37"/>
                                  </a:lnTo>
                                  <a:lnTo>
                                    <a:pt x="14" y="37"/>
                                  </a:lnTo>
                                  <a:lnTo>
                                    <a:pt x="27" y="33"/>
                                  </a:lnTo>
                                  <a:lnTo>
                                    <a:pt x="66" y="17"/>
                                  </a:lnTo>
                                  <a:lnTo>
                                    <a:pt x="66" y="17"/>
                                  </a:lnTo>
                                  <a:lnTo>
                                    <a:pt x="72" y="15"/>
                                  </a:lnTo>
                                  <a:lnTo>
                                    <a:pt x="75" y="11"/>
                                  </a:lnTo>
                                  <a:lnTo>
                                    <a:pt x="75" y="11"/>
                                  </a:lnTo>
                                  <a:lnTo>
                                    <a:pt x="75" y="9"/>
                                  </a:lnTo>
                                  <a:lnTo>
                                    <a:pt x="75" y="8"/>
                                  </a:lnTo>
                                  <a:lnTo>
                                    <a:pt x="75" y="8"/>
                                  </a:lnTo>
                                  <a:lnTo>
                                    <a:pt x="74" y="6"/>
                                  </a:lnTo>
                                  <a:lnTo>
                                    <a:pt x="70" y="2"/>
                                  </a:lnTo>
                                  <a:lnTo>
                                    <a:pt x="72" y="0"/>
                                  </a:lnTo>
                                  <a:lnTo>
                                    <a:pt x="97" y="13"/>
                                  </a:lnTo>
                                  <a:lnTo>
                                    <a:pt x="97" y="13"/>
                                  </a:lnTo>
                                  <a:lnTo>
                                    <a:pt x="93" y="22"/>
                                  </a:lnTo>
                                  <a:lnTo>
                                    <a:pt x="90" y="28"/>
                                  </a:lnTo>
                                  <a:lnTo>
                                    <a:pt x="90" y="28"/>
                                  </a:lnTo>
                                  <a:lnTo>
                                    <a:pt x="88" y="31"/>
                                  </a:lnTo>
                                  <a:lnTo>
                                    <a:pt x="83" y="33"/>
                                  </a:lnTo>
                                  <a:lnTo>
                                    <a:pt x="110" y="48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39" name="Forma Livre: Forma 239"/>
                          <wps:cNvSpPr/>
                          <wps:spPr>
                            <a:xfrm>
                              <a:off x="748" y="401"/>
                              <a:ext cx="71" cy="32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42" h="64" extrusionOk="0">
                                  <a:moveTo>
                                    <a:pt x="103" y="13"/>
                                  </a:moveTo>
                                  <a:lnTo>
                                    <a:pt x="94" y="35"/>
                                  </a:lnTo>
                                  <a:lnTo>
                                    <a:pt x="85" y="30"/>
                                  </a:lnTo>
                                  <a:lnTo>
                                    <a:pt x="31" y="48"/>
                                  </a:lnTo>
                                  <a:lnTo>
                                    <a:pt x="31" y="48"/>
                                  </a:lnTo>
                                  <a:lnTo>
                                    <a:pt x="25" y="50"/>
                                  </a:lnTo>
                                  <a:lnTo>
                                    <a:pt x="20" y="52"/>
                                  </a:lnTo>
                                  <a:lnTo>
                                    <a:pt x="20" y="52"/>
                                  </a:lnTo>
                                  <a:lnTo>
                                    <a:pt x="20" y="55"/>
                                  </a:lnTo>
                                  <a:lnTo>
                                    <a:pt x="20" y="55"/>
                                  </a:lnTo>
                                  <a:lnTo>
                                    <a:pt x="20" y="57"/>
                                  </a:lnTo>
                                  <a:lnTo>
                                    <a:pt x="20" y="57"/>
                                  </a:lnTo>
                                  <a:lnTo>
                                    <a:pt x="25" y="61"/>
                                  </a:lnTo>
                                  <a:lnTo>
                                    <a:pt x="23" y="64"/>
                                  </a:lnTo>
                                  <a:lnTo>
                                    <a:pt x="0" y="50"/>
                                  </a:lnTo>
                                  <a:lnTo>
                                    <a:pt x="0" y="50"/>
                                  </a:lnTo>
                                  <a:lnTo>
                                    <a:pt x="3" y="41"/>
                                  </a:lnTo>
                                  <a:lnTo>
                                    <a:pt x="7" y="35"/>
                                  </a:lnTo>
                                  <a:lnTo>
                                    <a:pt x="7" y="35"/>
                                  </a:lnTo>
                                  <a:lnTo>
                                    <a:pt x="12" y="31"/>
                                  </a:lnTo>
                                  <a:lnTo>
                                    <a:pt x="23" y="28"/>
                                  </a:lnTo>
                                  <a:lnTo>
                                    <a:pt x="77" y="9"/>
                                  </a:lnTo>
                                  <a:lnTo>
                                    <a:pt x="83" y="0"/>
                                  </a:lnTo>
                                  <a:lnTo>
                                    <a:pt x="103" y="13"/>
                                  </a:lnTo>
                                  <a:close/>
                                  <a:moveTo>
                                    <a:pt x="139" y="9"/>
                                  </a:moveTo>
                                  <a:lnTo>
                                    <a:pt x="142" y="22"/>
                                  </a:lnTo>
                                  <a:lnTo>
                                    <a:pt x="117" y="15"/>
                                  </a:lnTo>
                                  <a:lnTo>
                                    <a:pt x="115" y="11"/>
                                  </a:lnTo>
                                  <a:lnTo>
                                    <a:pt x="139" y="9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40" name="Forma Livre: Forma 240"/>
                          <wps:cNvSpPr/>
                          <wps:spPr>
                            <a:xfrm>
                              <a:off x="756" y="435"/>
                              <a:ext cx="58" cy="4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6" h="95" extrusionOk="0">
                                  <a:moveTo>
                                    <a:pt x="92" y="0"/>
                                  </a:moveTo>
                                  <a:lnTo>
                                    <a:pt x="96" y="0"/>
                                  </a:lnTo>
                                  <a:lnTo>
                                    <a:pt x="96" y="0"/>
                                  </a:lnTo>
                                  <a:lnTo>
                                    <a:pt x="98" y="7"/>
                                  </a:lnTo>
                                  <a:lnTo>
                                    <a:pt x="98" y="7"/>
                                  </a:lnTo>
                                  <a:lnTo>
                                    <a:pt x="99" y="13"/>
                                  </a:lnTo>
                                  <a:lnTo>
                                    <a:pt x="101" y="16"/>
                                  </a:lnTo>
                                  <a:lnTo>
                                    <a:pt x="107" y="22"/>
                                  </a:lnTo>
                                  <a:lnTo>
                                    <a:pt x="112" y="26"/>
                                  </a:lnTo>
                                  <a:lnTo>
                                    <a:pt x="112" y="26"/>
                                  </a:lnTo>
                                  <a:lnTo>
                                    <a:pt x="108" y="44"/>
                                  </a:lnTo>
                                  <a:lnTo>
                                    <a:pt x="108" y="44"/>
                                  </a:lnTo>
                                  <a:lnTo>
                                    <a:pt x="110" y="57"/>
                                  </a:lnTo>
                                  <a:lnTo>
                                    <a:pt x="110" y="57"/>
                                  </a:lnTo>
                                  <a:lnTo>
                                    <a:pt x="112" y="60"/>
                                  </a:lnTo>
                                  <a:lnTo>
                                    <a:pt x="112" y="60"/>
                                  </a:lnTo>
                                  <a:lnTo>
                                    <a:pt x="116" y="62"/>
                                  </a:lnTo>
                                  <a:lnTo>
                                    <a:pt x="116" y="68"/>
                                  </a:lnTo>
                                  <a:lnTo>
                                    <a:pt x="116" y="68"/>
                                  </a:lnTo>
                                  <a:lnTo>
                                    <a:pt x="101" y="64"/>
                                  </a:lnTo>
                                  <a:lnTo>
                                    <a:pt x="101" y="64"/>
                                  </a:lnTo>
                                  <a:lnTo>
                                    <a:pt x="88" y="66"/>
                                  </a:lnTo>
                                  <a:lnTo>
                                    <a:pt x="47" y="77"/>
                                  </a:lnTo>
                                  <a:lnTo>
                                    <a:pt x="47" y="77"/>
                                  </a:lnTo>
                                  <a:lnTo>
                                    <a:pt x="38" y="79"/>
                                  </a:lnTo>
                                  <a:lnTo>
                                    <a:pt x="34" y="82"/>
                                  </a:lnTo>
                                  <a:lnTo>
                                    <a:pt x="34" y="82"/>
                                  </a:lnTo>
                                  <a:lnTo>
                                    <a:pt x="33" y="84"/>
                                  </a:lnTo>
                                  <a:lnTo>
                                    <a:pt x="33" y="86"/>
                                  </a:lnTo>
                                  <a:lnTo>
                                    <a:pt x="33" y="86"/>
                                  </a:lnTo>
                                  <a:lnTo>
                                    <a:pt x="34" y="88"/>
                                  </a:lnTo>
                                  <a:lnTo>
                                    <a:pt x="34" y="88"/>
                                  </a:lnTo>
                                  <a:lnTo>
                                    <a:pt x="38" y="92"/>
                                  </a:lnTo>
                                  <a:lnTo>
                                    <a:pt x="36" y="95"/>
                                  </a:lnTo>
                                  <a:lnTo>
                                    <a:pt x="11" y="79"/>
                                  </a:lnTo>
                                  <a:lnTo>
                                    <a:pt x="11" y="79"/>
                                  </a:lnTo>
                                  <a:lnTo>
                                    <a:pt x="16" y="70"/>
                                  </a:lnTo>
                                  <a:lnTo>
                                    <a:pt x="20" y="66"/>
                                  </a:lnTo>
                                  <a:lnTo>
                                    <a:pt x="20" y="66"/>
                                  </a:lnTo>
                                  <a:lnTo>
                                    <a:pt x="25" y="62"/>
                                  </a:lnTo>
                                  <a:lnTo>
                                    <a:pt x="33" y="59"/>
                                  </a:lnTo>
                                  <a:lnTo>
                                    <a:pt x="0" y="35"/>
                                  </a:lnTo>
                                  <a:lnTo>
                                    <a:pt x="0" y="35"/>
                                  </a:lnTo>
                                  <a:lnTo>
                                    <a:pt x="5" y="26"/>
                                  </a:lnTo>
                                  <a:lnTo>
                                    <a:pt x="11" y="18"/>
                                  </a:lnTo>
                                  <a:lnTo>
                                    <a:pt x="16" y="13"/>
                                  </a:lnTo>
                                  <a:lnTo>
                                    <a:pt x="24" y="9"/>
                                  </a:lnTo>
                                  <a:lnTo>
                                    <a:pt x="24" y="9"/>
                                  </a:lnTo>
                                  <a:lnTo>
                                    <a:pt x="33" y="7"/>
                                  </a:lnTo>
                                  <a:lnTo>
                                    <a:pt x="42" y="9"/>
                                  </a:lnTo>
                                  <a:lnTo>
                                    <a:pt x="42" y="9"/>
                                  </a:lnTo>
                                  <a:lnTo>
                                    <a:pt x="54" y="13"/>
                                  </a:lnTo>
                                  <a:lnTo>
                                    <a:pt x="70" y="20"/>
                                  </a:lnTo>
                                  <a:lnTo>
                                    <a:pt x="92" y="0"/>
                                  </a:lnTo>
                                  <a:close/>
                                  <a:moveTo>
                                    <a:pt x="61" y="51"/>
                                  </a:moveTo>
                                  <a:lnTo>
                                    <a:pt x="67" y="24"/>
                                  </a:lnTo>
                                  <a:lnTo>
                                    <a:pt x="67" y="24"/>
                                  </a:lnTo>
                                  <a:lnTo>
                                    <a:pt x="54" y="22"/>
                                  </a:lnTo>
                                  <a:lnTo>
                                    <a:pt x="43" y="24"/>
                                  </a:lnTo>
                                  <a:lnTo>
                                    <a:pt x="43" y="24"/>
                                  </a:lnTo>
                                  <a:lnTo>
                                    <a:pt x="36" y="26"/>
                                  </a:lnTo>
                                  <a:lnTo>
                                    <a:pt x="29" y="31"/>
                                  </a:lnTo>
                                  <a:lnTo>
                                    <a:pt x="25" y="37"/>
                                  </a:lnTo>
                                  <a:lnTo>
                                    <a:pt x="22" y="46"/>
                                  </a:lnTo>
                                  <a:lnTo>
                                    <a:pt x="36" y="57"/>
                                  </a:lnTo>
                                  <a:lnTo>
                                    <a:pt x="61" y="51"/>
                                  </a:lnTo>
                                  <a:close/>
                                  <a:moveTo>
                                    <a:pt x="69" y="18"/>
                                  </a:moveTo>
                                  <a:lnTo>
                                    <a:pt x="61" y="51"/>
                                  </a:lnTo>
                                  <a:lnTo>
                                    <a:pt x="92" y="42"/>
                                  </a:lnTo>
                                  <a:lnTo>
                                    <a:pt x="94" y="0"/>
                                  </a:lnTo>
                                  <a:lnTo>
                                    <a:pt x="69" y="18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41" name="Forma Livre: Forma 241"/>
                          <wps:cNvSpPr/>
                          <wps:spPr>
                            <a:xfrm>
                              <a:off x="756" y="435"/>
                              <a:ext cx="58" cy="4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6" h="95" extrusionOk="0">
                                  <a:moveTo>
                                    <a:pt x="92" y="0"/>
                                  </a:moveTo>
                                  <a:lnTo>
                                    <a:pt x="96" y="0"/>
                                  </a:lnTo>
                                  <a:lnTo>
                                    <a:pt x="96" y="0"/>
                                  </a:lnTo>
                                  <a:lnTo>
                                    <a:pt x="98" y="7"/>
                                  </a:lnTo>
                                  <a:lnTo>
                                    <a:pt x="98" y="7"/>
                                  </a:lnTo>
                                  <a:lnTo>
                                    <a:pt x="99" y="13"/>
                                  </a:lnTo>
                                  <a:lnTo>
                                    <a:pt x="101" y="16"/>
                                  </a:lnTo>
                                  <a:lnTo>
                                    <a:pt x="107" y="22"/>
                                  </a:lnTo>
                                  <a:lnTo>
                                    <a:pt x="112" y="26"/>
                                  </a:lnTo>
                                  <a:lnTo>
                                    <a:pt x="112" y="26"/>
                                  </a:lnTo>
                                  <a:lnTo>
                                    <a:pt x="108" y="44"/>
                                  </a:lnTo>
                                  <a:lnTo>
                                    <a:pt x="108" y="44"/>
                                  </a:lnTo>
                                  <a:lnTo>
                                    <a:pt x="110" y="57"/>
                                  </a:lnTo>
                                  <a:lnTo>
                                    <a:pt x="110" y="57"/>
                                  </a:lnTo>
                                  <a:lnTo>
                                    <a:pt x="112" y="60"/>
                                  </a:lnTo>
                                  <a:lnTo>
                                    <a:pt x="112" y="60"/>
                                  </a:lnTo>
                                  <a:lnTo>
                                    <a:pt x="116" y="62"/>
                                  </a:lnTo>
                                  <a:lnTo>
                                    <a:pt x="116" y="68"/>
                                  </a:lnTo>
                                  <a:lnTo>
                                    <a:pt x="116" y="68"/>
                                  </a:lnTo>
                                  <a:lnTo>
                                    <a:pt x="101" y="64"/>
                                  </a:lnTo>
                                  <a:lnTo>
                                    <a:pt x="101" y="64"/>
                                  </a:lnTo>
                                  <a:lnTo>
                                    <a:pt x="88" y="66"/>
                                  </a:lnTo>
                                  <a:lnTo>
                                    <a:pt x="47" y="77"/>
                                  </a:lnTo>
                                  <a:lnTo>
                                    <a:pt x="47" y="77"/>
                                  </a:lnTo>
                                  <a:lnTo>
                                    <a:pt x="38" y="79"/>
                                  </a:lnTo>
                                  <a:lnTo>
                                    <a:pt x="34" y="82"/>
                                  </a:lnTo>
                                  <a:lnTo>
                                    <a:pt x="34" y="82"/>
                                  </a:lnTo>
                                  <a:lnTo>
                                    <a:pt x="33" y="84"/>
                                  </a:lnTo>
                                  <a:lnTo>
                                    <a:pt x="33" y="86"/>
                                  </a:lnTo>
                                  <a:lnTo>
                                    <a:pt x="33" y="86"/>
                                  </a:lnTo>
                                  <a:lnTo>
                                    <a:pt x="34" y="88"/>
                                  </a:lnTo>
                                  <a:lnTo>
                                    <a:pt x="34" y="88"/>
                                  </a:lnTo>
                                  <a:lnTo>
                                    <a:pt x="38" y="92"/>
                                  </a:lnTo>
                                  <a:lnTo>
                                    <a:pt x="36" y="95"/>
                                  </a:lnTo>
                                  <a:lnTo>
                                    <a:pt x="11" y="79"/>
                                  </a:lnTo>
                                  <a:lnTo>
                                    <a:pt x="11" y="79"/>
                                  </a:lnTo>
                                  <a:lnTo>
                                    <a:pt x="16" y="70"/>
                                  </a:lnTo>
                                  <a:lnTo>
                                    <a:pt x="20" y="66"/>
                                  </a:lnTo>
                                  <a:lnTo>
                                    <a:pt x="20" y="66"/>
                                  </a:lnTo>
                                  <a:lnTo>
                                    <a:pt x="25" y="62"/>
                                  </a:lnTo>
                                  <a:lnTo>
                                    <a:pt x="33" y="59"/>
                                  </a:lnTo>
                                  <a:lnTo>
                                    <a:pt x="0" y="35"/>
                                  </a:lnTo>
                                  <a:lnTo>
                                    <a:pt x="0" y="35"/>
                                  </a:lnTo>
                                  <a:lnTo>
                                    <a:pt x="5" y="26"/>
                                  </a:lnTo>
                                  <a:lnTo>
                                    <a:pt x="11" y="18"/>
                                  </a:lnTo>
                                  <a:lnTo>
                                    <a:pt x="16" y="13"/>
                                  </a:lnTo>
                                  <a:lnTo>
                                    <a:pt x="24" y="9"/>
                                  </a:lnTo>
                                  <a:lnTo>
                                    <a:pt x="24" y="9"/>
                                  </a:lnTo>
                                  <a:lnTo>
                                    <a:pt x="33" y="7"/>
                                  </a:lnTo>
                                  <a:lnTo>
                                    <a:pt x="42" y="9"/>
                                  </a:lnTo>
                                  <a:lnTo>
                                    <a:pt x="42" y="9"/>
                                  </a:lnTo>
                                  <a:lnTo>
                                    <a:pt x="54" y="13"/>
                                  </a:lnTo>
                                  <a:lnTo>
                                    <a:pt x="70" y="20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42" name="Forma Livre: Forma 242"/>
                          <wps:cNvSpPr/>
                          <wps:spPr>
                            <a:xfrm>
                              <a:off x="767" y="446"/>
                              <a:ext cx="22" cy="1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45" h="35" extrusionOk="0">
                                  <a:moveTo>
                                    <a:pt x="39" y="29"/>
                                  </a:moveTo>
                                  <a:lnTo>
                                    <a:pt x="45" y="2"/>
                                  </a:lnTo>
                                  <a:lnTo>
                                    <a:pt x="45" y="2"/>
                                  </a:lnTo>
                                  <a:lnTo>
                                    <a:pt x="32" y="0"/>
                                  </a:lnTo>
                                  <a:lnTo>
                                    <a:pt x="21" y="2"/>
                                  </a:lnTo>
                                  <a:lnTo>
                                    <a:pt x="21" y="2"/>
                                  </a:lnTo>
                                  <a:lnTo>
                                    <a:pt x="14" y="4"/>
                                  </a:lnTo>
                                  <a:lnTo>
                                    <a:pt x="7" y="9"/>
                                  </a:lnTo>
                                  <a:lnTo>
                                    <a:pt x="3" y="15"/>
                                  </a:lnTo>
                                  <a:lnTo>
                                    <a:pt x="0" y="24"/>
                                  </a:lnTo>
                                  <a:lnTo>
                                    <a:pt x="14" y="35"/>
                                  </a:lnTo>
                                  <a:lnTo>
                                    <a:pt x="39" y="29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43" name="Forma Livre: Forma 243"/>
                          <wps:cNvSpPr/>
                          <wps:spPr>
                            <a:xfrm>
                              <a:off x="787" y="435"/>
                              <a:ext cx="16" cy="2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33" h="51" extrusionOk="0">
                                  <a:moveTo>
                                    <a:pt x="8" y="18"/>
                                  </a:moveTo>
                                  <a:lnTo>
                                    <a:pt x="0" y="51"/>
                                  </a:lnTo>
                                  <a:lnTo>
                                    <a:pt x="31" y="42"/>
                                  </a:lnTo>
                                  <a:lnTo>
                                    <a:pt x="33" y="0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44" name="Forma Livre: Forma 244"/>
                          <wps:cNvSpPr/>
                          <wps:spPr>
                            <a:xfrm>
                              <a:off x="769" y="482"/>
                              <a:ext cx="57" cy="5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6" h="112" extrusionOk="0">
                                  <a:moveTo>
                                    <a:pt x="116" y="63"/>
                                  </a:moveTo>
                                  <a:lnTo>
                                    <a:pt x="103" y="81"/>
                                  </a:lnTo>
                                  <a:lnTo>
                                    <a:pt x="114" y="88"/>
                                  </a:lnTo>
                                  <a:lnTo>
                                    <a:pt x="112" y="92"/>
                                  </a:lnTo>
                                  <a:lnTo>
                                    <a:pt x="112" y="92"/>
                                  </a:lnTo>
                                  <a:lnTo>
                                    <a:pt x="101" y="85"/>
                                  </a:lnTo>
                                  <a:lnTo>
                                    <a:pt x="101" y="85"/>
                                  </a:lnTo>
                                  <a:lnTo>
                                    <a:pt x="96" y="85"/>
                                  </a:lnTo>
                                  <a:lnTo>
                                    <a:pt x="89" y="87"/>
                                  </a:lnTo>
                                  <a:lnTo>
                                    <a:pt x="40" y="96"/>
                                  </a:lnTo>
                                  <a:lnTo>
                                    <a:pt x="40" y="96"/>
                                  </a:lnTo>
                                  <a:lnTo>
                                    <a:pt x="35" y="98"/>
                                  </a:lnTo>
                                  <a:lnTo>
                                    <a:pt x="31" y="99"/>
                                  </a:lnTo>
                                  <a:lnTo>
                                    <a:pt x="31" y="99"/>
                                  </a:lnTo>
                                  <a:lnTo>
                                    <a:pt x="29" y="103"/>
                                  </a:lnTo>
                                  <a:lnTo>
                                    <a:pt x="29" y="103"/>
                                  </a:lnTo>
                                  <a:lnTo>
                                    <a:pt x="35" y="109"/>
                                  </a:lnTo>
                                  <a:lnTo>
                                    <a:pt x="31" y="112"/>
                                  </a:lnTo>
                                  <a:lnTo>
                                    <a:pt x="9" y="94"/>
                                  </a:lnTo>
                                  <a:lnTo>
                                    <a:pt x="9" y="94"/>
                                  </a:lnTo>
                                  <a:lnTo>
                                    <a:pt x="15" y="85"/>
                                  </a:lnTo>
                                  <a:lnTo>
                                    <a:pt x="18" y="81"/>
                                  </a:lnTo>
                                  <a:lnTo>
                                    <a:pt x="18" y="81"/>
                                  </a:lnTo>
                                  <a:lnTo>
                                    <a:pt x="26" y="77"/>
                                  </a:lnTo>
                                  <a:lnTo>
                                    <a:pt x="35" y="76"/>
                                  </a:lnTo>
                                  <a:lnTo>
                                    <a:pt x="89" y="65"/>
                                  </a:lnTo>
                                  <a:lnTo>
                                    <a:pt x="98" y="54"/>
                                  </a:lnTo>
                                  <a:lnTo>
                                    <a:pt x="80" y="39"/>
                                  </a:lnTo>
                                  <a:lnTo>
                                    <a:pt x="24" y="50"/>
                                  </a:lnTo>
                                  <a:lnTo>
                                    <a:pt x="18" y="59"/>
                                  </a:lnTo>
                                  <a:lnTo>
                                    <a:pt x="0" y="43"/>
                                  </a:lnTo>
                                  <a:lnTo>
                                    <a:pt x="11" y="22"/>
                                  </a:lnTo>
                                  <a:lnTo>
                                    <a:pt x="20" y="28"/>
                                  </a:lnTo>
                                  <a:lnTo>
                                    <a:pt x="71" y="19"/>
                                  </a:lnTo>
                                  <a:lnTo>
                                    <a:pt x="71" y="19"/>
                                  </a:lnTo>
                                  <a:lnTo>
                                    <a:pt x="80" y="15"/>
                                  </a:lnTo>
                                  <a:lnTo>
                                    <a:pt x="85" y="13"/>
                                  </a:lnTo>
                                  <a:lnTo>
                                    <a:pt x="85" y="13"/>
                                  </a:lnTo>
                                  <a:lnTo>
                                    <a:pt x="87" y="11"/>
                                  </a:lnTo>
                                  <a:lnTo>
                                    <a:pt x="87" y="10"/>
                                  </a:lnTo>
                                  <a:lnTo>
                                    <a:pt x="87" y="10"/>
                                  </a:lnTo>
                                  <a:lnTo>
                                    <a:pt x="85" y="6"/>
                                  </a:lnTo>
                                  <a:lnTo>
                                    <a:pt x="82" y="4"/>
                                  </a:lnTo>
                                  <a:lnTo>
                                    <a:pt x="85" y="0"/>
                                  </a:lnTo>
                                  <a:lnTo>
                                    <a:pt x="107" y="19"/>
                                  </a:lnTo>
                                  <a:lnTo>
                                    <a:pt x="107" y="19"/>
                                  </a:lnTo>
                                  <a:lnTo>
                                    <a:pt x="103" y="28"/>
                                  </a:lnTo>
                                  <a:lnTo>
                                    <a:pt x="98" y="32"/>
                                  </a:lnTo>
                                  <a:lnTo>
                                    <a:pt x="98" y="32"/>
                                  </a:lnTo>
                                  <a:lnTo>
                                    <a:pt x="94" y="35"/>
                                  </a:lnTo>
                                  <a:lnTo>
                                    <a:pt x="89" y="37"/>
                                  </a:lnTo>
                                  <a:lnTo>
                                    <a:pt x="85" y="37"/>
                                  </a:lnTo>
                                  <a:lnTo>
                                    <a:pt x="116" y="63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45" name="Forma Livre: Forma 245"/>
                          <wps:cNvSpPr/>
                          <wps:spPr>
                            <a:xfrm>
                              <a:off x="122" y="372"/>
                              <a:ext cx="37" cy="22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74" h="44" extrusionOk="0">
                                  <a:moveTo>
                                    <a:pt x="5" y="26"/>
                                  </a:moveTo>
                                  <a:lnTo>
                                    <a:pt x="52" y="44"/>
                                  </a:lnTo>
                                  <a:lnTo>
                                    <a:pt x="74" y="24"/>
                                  </a:lnTo>
                                  <a:lnTo>
                                    <a:pt x="19" y="4"/>
                                  </a:lnTo>
                                  <a:lnTo>
                                    <a:pt x="19" y="4"/>
                                  </a:lnTo>
                                  <a:lnTo>
                                    <a:pt x="14" y="2"/>
                                  </a:lnTo>
                                  <a:lnTo>
                                    <a:pt x="9" y="0"/>
                                  </a:lnTo>
                                  <a:lnTo>
                                    <a:pt x="9" y="0"/>
                                  </a:lnTo>
                                  <a:lnTo>
                                    <a:pt x="5" y="2"/>
                                  </a:lnTo>
                                  <a:lnTo>
                                    <a:pt x="0" y="6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46" name="Forma Livre: Forma 246"/>
                          <wps:cNvSpPr/>
                          <wps:spPr>
                            <a:xfrm>
                              <a:off x="136" y="317"/>
                              <a:ext cx="49" cy="4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98" h="94" extrusionOk="0">
                                  <a:moveTo>
                                    <a:pt x="2" y="13"/>
                                  </a:moveTo>
                                  <a:lnTo>
                                    <a:pt x="44" y="0"/>
                                  </a:lnTo>
                                  <a:lnTo>
                                    <a:pt x="55" y="57"/>
                                  </a:lnTo>
                                  <a:lnTo>
                                    <a:pt x="71" y="65"/>
                                  </a:lnTo>
                                  <a:lnTo>
                                    <a:pt x="89" y="46"/>
                                  </a:lnTo>
                                  <a:lnTo>
                                    <a:pt x="87" y="28"/>
                                  </a:lnTo>
                                  <a:lnTo>
                                    <a:pt x="91" y="26"/>
                                  </a:lnTo>
                                  <a:lnTo>
                                    <a:pt x="98" y="66"/>
                                  </a:lnTo>
                                  <a:lnTo>
                                    <a:pt x="98" y="66"/>
                                  </a:lnTo>
                                  <a:lnTo>
                                    <a:pt x="83" y="79"/>
                                  </a:lnTo>
                                  <a:lnTo>
                                    <a:pt x="83" y="79"/>
                                  </a:lnTo>
                                  <a:lnTo>
                                    <a:pt x="71" y="94"/>
                                  </a:lnTo>
                                  <a:lnTo>
                                    <a:pt x="69" y="94"/>
                                  </a:lnTo>
                                  <a:lnTo>
                                    <a:pt x="69" y="94"/>
                                  </a:lnTo>
                                  <a:lnTo>
                                    <a:pt x="67" y="90"/>
                                  </a:lnTo>
                                  <a:lnTo>
                                    <a:pt x="65" y="87"/>
                                  </a:lnTo>
                                  <a:lnTo>
                                    <a:pt x="65" y="87"/>
                                  </a:lnTo>
                                  <a:lnTo>
                                    <a:pt x="55" y="81"/>
                                  </a:lnTo>
                                  <a:lnTo>
                                    <a:pt x="0" y="55"/>
                                  </a:lnTo>
                                  <a:lnTo>
                                    <a:pt x="0" y="55"/>
                                  </a:lnTo>
                                  <a:lnTo>
                                    <a:pt x="2" y="37"/>
                                  </a:lnTo>
                                  <a:lnTo>
                                    <a:pt x="2" y="37"/>
                                  </a:lnTo>
                                  <a:lnTo>
                                    <a:pt x="2" y="13"/>
                                  </a:lnTo>
                                  <a:lnTo>
                                    <a:pt x="2" y="13"/>
                                  </a:lnTo>
                                  <a:close/>
                                  <a:moveTo>
                                    <a:pt x="6" y="32"/>
                                  </a:moveTo>
                                  <a:lnTo>
                                    <a:pt x="6" y="33"/>
                                  </a:lnTo>
                                  <a:lnTo>
                                    <a:pt x="47" y="54"/>
                                  </a:lnTo>
                                  <a:lnTo>
                                    <a:pt x="42" y="21"/>
                                  </a:lnTo>
                                  <a:lnTo>
                                    <a:pt x="6" y="32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47" name="Forma Livre: Forma 247"/>
                          <wps:cNvSpPr/>
                          <wps:spPr>
                            <a:xfrm>
                              <a:off x="152" y="273"/>
                              <a:ext cx="51" cy="49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01" h="98" extrusionOk="0">
                                  <a:moveTo>
                                    <a:pt x="18" y="4"/>
                                  </a:moveTo>
                                  <a:lnTo>
                                    <a:pt x="41" y="0"/>
                                  </a:lnTo>
                                  <a:lnTo>
                                    <a:pt x="47" y="21"/>
                                  </a:lnTo>
                                  <a:lnTo>
                                    <a:pt x="25" y="24"/>
                                  </a:lnTo>
                                  <a:lnTo>
                                    <a:pt x="29" y="37"/>
                                  </a:lnTo>
                                  <a:lnTo>
                                    <a:pt x="81" y="68"/>
                                  </a:lnTo>
                                  <a:lnTo>
                                    <a:pt x="94" y="61"/>
                                  </a:lnTo>
                                  <a:lnTo>
                                    <a:pt x="92" y="48"/>
                                  </a:lnTo>
                                  <a:lnTo>
                                    <a:pt x="96" y="46"/>
                                  </a:lnTo>
                                  <a:lnTo>
                                    <a:pt x="101" y="81"/>
                                  </a:lnTo>
                                  <a:lnTo>
                                    <a:pt x="101" y="81"/>
                                  </a:lnTo>
                                  <a:lnTo>
                                    <a:pt x="85" y="88"/>
                                  </a:lnTo>
                                  <a:lnTo>
                                    <a:pt x="85" y="88"/>
                                  </a:lnTo>
                                  <a:lnTo>
                                    <a:pt x="74" y="98"/>
                                  </a:lnTo>
                                  <a:lnTo>
                                    <a:pt x="72" y="96"/>
                                  </a:lnTo>
                                  <a:lnTo>
                                    <a:pt x="72" y="96"/>
                                  </a:lnTo>
                                  <a:lnTo>
                                    <a:pt x="72" y="90"/>
                                  </a:lnTo>
                                  <a:lnTo>
                                    <a:pt x="70" y="87"/>
                                  </a:lnTo>
                                  <a:lnTo>
                                    <a:pt x="70" y="87"/>
                                  </a:lnTo>
                                  <a:lnTo>
                                    <a:pt x="59" y="79"/>
                                  </a:lnTo>
                                  <a:lnTo>
                                    <a:pt x="23" y="59"/>
                                  </a:lnTo>
                                  <a:lnTo>
                                    <a:pt x="23" y="59"/>
                                  </a:lnTo>
                                  <a:lnTo>
                                    <a:pt x="16" y="55"/>
                                  </a:lnTo>
                                  <a:lnTo>
                                    <a:pt x="13" y="55"/>
                                  </a:lnTo>
                                  <a:lnTo>
                                    <a:pt x="13" y="55"/>
                                  </a:lnTo>
                                  <a:lnTo>
                                    <a:pt x="11" y="55"/>
                                  </a:lnTo>
                                  <a:lnTo>
                                    <a:pt x="9" y="57"/>
                                  </a:lnTo>
                                  <a:lnTo>
                                    <a:pt x="9" y="57"/>
                                  </a:lnTo>
                                  <a:lnTo>
                                    <a:pt x="9" y="61"/>
                                  </a:lnTo>
                                  <a:lnTo>
                                    <a:pt x="9" y="65"/>
                                  </a:lnTo>
                                  <a:lnTo>
                                    <a:pt x="5" y="66"/>
                                  </a:lnTo>
                                  <a:lnTo>
                                    <a:pt x="0" y="37"/>
                                  </a:lnTo>
                                  <a:lnTo>
                                    <a:pt x="0" y="37"/>
                                  </a:lnTo>
                                  <a:lnTo>
                                    <a:pt x="9" y="33"/>
                                  </a:lnTo>
                                  <a:lnTo>
                                    <a:pt x="16" y="33"/>
                                  </a:lnTo>
                                  <a:lnTo>
                                    <a:pt x="16" y="33"/>
                                  </a:lnTo>
                                  <a:lnTo>
                                    <a:pt x="20" y="33"/>
                                  </a:lnTo>
                                  <a:lnTo>
                                    <a:pt x="23" y="35"/>
                                  </a:lnTo>
                                  <a:lnTo>
                                    <a:pt x="18" y="4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48" name="Forma Livre: Forma 248"/>
                          <wps:cNvSpPr/>
                          <wps:spPr>
                            <a:xfrm>
                              <a:off x="180" y="221"/>
                              <a:ext cx="52" cy="70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05" h="139" extrusionOk="0">
                                  <a:moveTo>
                                    <a:pt x="45" y="53"/>
                                  </a:moveTo>
                                  <a:lnTo>
                                    <a:pt x="69" y="40"/>
                                  </a:lnTo>
                                  <a:lnTo>
                                    <a:pt x="105" y="64"/>
                                  </a:lnTo>
                                  <a:lnTo>
                                    <a:pt x="105" y="64"/>
                                  </a:lnTo>
                                  <a:lnTo>
                                    <a:pt x="101" y="71"/>
                                  </a:lnTo>
                                  <a:lnTo>
                                    <a:pt x="99" y="81"/>
                                  </a:lnTo>
                                  <a:lnTo>
                                    <a:pt x="99" y="81"/>
                                  </a:lnTo>
                                  <a:lnTo>
                                    <a:pt x="98" y="88"/>
                                  </a:lnTo>
                                  <a:lnTo>
                                    <a:pt x="99" y="99"/>
                                  </a:lnTo>
                                  <a:lnTo>
                                    <a:pt x="99" y="99"/>
                                  </a:lnTo>
                                  <a:lnTo>
                                    <a:pt x="87" y="108"/>
                                  </a:lnTo>
                                  <a:lnTo>
                                    <a:pt x="87" y="108"/>
                                  </a:lnTo>
                                  <a:lnTo>
                                    <a:pt x="78" y="115"/>
                                  </a:lnTo>
                                  <a:lnTo>
                                    <a:pt x="78" y="115"/>
                                  </a:lnTo>
                                  <a:lnTo>
                                    <a:pt x="74" y="125"/>
                                  </a:lnTo>
                                  <a:lnTo>
                                    <a:pt x="74" y="134"/>
                                  </a:lnTo>
                                  <a:lnTo>
                                    <a:pt x="74" y="134"/>
                                  </a:lnTo>
                                  <a:lnTo>
                                    <a:pt x="72" y="139"/>
                                  </a:lnTo>
                                  <a:lnTo>
                                    <a:pt x="72" y="139"/>
                                  </a:lnTo>
                                  <a:lnTo>
                                    <a:pt x="70" y="139"/>
                                  </a:lnTo>
                                  <a:lnTo>
                                    <a:pt x="70" y="139"/>
                                  </a:lnTo>
                                  <a:lnTo>
                                    <a:pt x="69" y="139"/>
                                  </a:lnTo>
                                  <a:lnTo>
                                    <a:pt x="69" y="139"/>
                                  </a:lnTo>
                                  <a:lnTo>
                                    <a:pt x="67" y="136"/>
                                  </a:lnTo>
                                  <a:lnTo>
                                    <a:pt x="67" y="136"/>
                                  </a:lnTo>
                                  <a:lnTo>
                                    <a:pt x="65" y="130"/>
                                  </a:lnTo>
                                  <a:lnTo>
                                    <a:pt x="61" y="115"/>
                                  </a:lnTo>
                                  <a:lnTo>
                                    <a:pt x="54" y="93"/>
                                  </a:lnTo>
                                  <a:lnTo>
                                    <a:pt x="31" y="106"/>
                                  </a:lnTo>
                                  <a:lnTo>
                                    <a:pt x="0" y="84"/>
                                  </a:lnTo>
                                  <a:lnTo>
                                    <a:pt x="0" y="84"/>
                                  </a:lnTo>
                                  <a:lnTo>
                                    <a:pt x="2" y="73"/>
                                  </a:lnTo>
                                  <a:lnTo>
                                    <a:pt x="4" y="66"/>
                                  </a:lnTo>
                                  <a:lnTo>
                                    <a:pt x="4" y="66"/>
                                  </a:lnTo>
                                  <a:lnTo>
                                    <a:pt x="2" y="59"/>
                                  </a:lnTo>
                                  <a:lnTo>
                                    <a:pt x="0" y="49"/>
                                  </a:lnTo>
                                  <a:lnTo>
                                    <a:pt x="0" y="49"/>
                                  </a:lnTo>
                                  <a:lnTo>
                                    <a:pt x="18" y="37"/>
                                  </a:lnTo>
                                  <a:lnTo>
                                    <a:pt x="18" y="37"/>
                                  </a:lnTo>
                                  <a:lnTo>
                                    <a:pt x="25" y="27"/>
                                  </a:lnTo>
                                  <a:lnTo>
                                    <a:pt x="25" y="27"/>
                                  </a:lnTo>
                                  <a:lnTo>
                                    <a:pt x="29" y="24"/>
                                  </a:lnTo>
                                  <a:lnTo>
                                    <a:pt x="29" y="18"/>
                                  </a:lnTo>
                                  <a:lnTo>
                                    <a:pt x="29" y="18"/>
                                  </a:lnTo>
                                  <a:lnTo>
                                    <a:pt x="27" y="15"/>
                                  </a:lnTo>
                                  <a:lnTo>
                                    <a:pt x="25" y="13"/>
                                  </a:lnTo>
                                  <a:lnTo>
                                    <a:pt x="25" y="13"/>
                                  </a:lnTo>
                                  <a:lnTo>
                                    <a:pt x="22" y="13"/>
                                  </a:lnTo>
                                  <a:lnTo>
                                    <a:pt x="22" y="13"/>
                                  </a:lnTo>
                                  <a:lnTo>
                                    <a:pt x="18" y="13"/>
                                  </a:lnTo>
                                  <a:lnTo>
                                    <a:pt x="15" y="13"/>
                                  </a:lnTo>
                                  <a:lnTo>
                                    <a:pt x="15" y="13"/>
                                  </a:lnTo>
                                  <a:lnTo>
                                    <a:pt x="11" y="7"/>
                                  </a:lnTo>
                                  <a:lnTo>
                                    <a:pt x="11" y="7"/>
                                  </a:lnTo>
                                  <a:lnTo>
                                    <a:pt x="11" y="4"/>
                                  </a:lnTo>
                                  <a:lnTo>
                                    <a:pt x="11" y="4"/>
                                  </a:lnTo>
                                  <a:lnTo>
                                    <a:pt x="13" y="2"/>
                                  </a:lnTo>
                                  <a:lnTo>
                                    <a:pt x="16" y="0"/>
                                  </a:lnTo>
                                  <a:lnTo>
                                    <a:pt x="16" y="0"/>
                                  </a:lnTo>
                                  <a:lnTo>
                                    <a:pt x="20" y="0"/>
                                  </a:lnTo>
                                  <a:lnTo>
                                    <a:pt x="24" y="2"/>
                                  </a:lnTo>
                                  <a:lnTo>
                                    <a:pt x="24" y="2"/>
                                  </a:lnTo>
                                  <a:lnTo>
                                    <a:pt x="29" y="9"/>
                                  </a:lnTo>
                                  <a:lnTo>
                                    <a:pt x="29" y="9"/>
                                  </a:lnTo>
                                  <a:lnTo>
                                    <a:pt x="34" y="22"/>
                                  </a:lnTo>
                                  <a:lnTo>
                                    <a:pt x="45" y="53"/>
                                  </a:lnTo>
                                  <a:close/>
                                  <a:moveTo>
                                    <a:pt x="33" y="81"/>
                                  </a:moveTo>
                                  <a:lnTo>
                                    <a:pt x="47" y="75"/>
                                  </a:lnTo>
                                  <a:lnTo>
                                    <a:pt x="34" y="38"/>
                                  </a:lnTo>
                                  <a:lnTo>
                                    <a:pt x="34" y="38"/>
                                  </a:lnTo>
                                  <a:lnTo>
                                    <a:pt x="31" y="49"/>
                                  </a:lnTo>
                                  <a:lnTo>
                                    <a:pt x="31" y="49"/>
                                  </a:lnTo>
                                  <a:lnTo>
                                    <a:pt x="22" y="59"/>
                                  </a:lnTo>
                                  <a:lnTo>
                                    <a:pt x="9" y="64"/>
                                  </a:lnTo>
                                  <a:lnTo>
                                    <a:pt x="33" y="81"/>
                                  </a:lnTo>
                                  <a:close/>
                                  <a:moveTo>
                                    <a:pt x="51" y="71"/>
                                  </a:moveTo>
                                  <a:lnTo>
                                    <a:pt x="65" y="112"/>
                                  </a:lnTo>
                                  <a:lnTo>
                                    <a:pt x="65" y="112"/>
                                  </a:lnTo>
                                  <a:lnTo>
                                    <a:pt x="67" y="104"/>
                                  </a:lnTo>
                                  <a:lnTo>
                                    <a:pt x="67" y="104"/>
                                  </a:lnTo>
                                  <a:lnTo>
                                    <a:pt x="70" y="97"/>
                                  </a:lnTo>
                                  <a:lnTo>
                                    <a:pt x="70" y="97"/>
                                  </a:lnTo>
                                  <a:lnTo>
                                    <a:pt x="79" y="88"/>
                                  </a:lnTo>
                                  <a:lnTo>
                                    <a:pt x="90" y="81"/>
                                  </a:lnTo>
                                  <a:lnTo>
                                    <a:pt x="67" y="64"/>
                                  </a:lnTo>
                                  <a:lnTo>
                                    <a:pt x="51" y="71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49" name="Forma Livre: Forma 249"/>
                          <wps:cNvSpPr/>
                          <wps:spPr>
                            <a:xfrm>
                              <a:off x="197" y="187"/>
                              <a:ext cx="54" cy="5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09" h="110" extrusionOk="0">
                                  <a:moveTo>
                                    <a:pt x="0" y="11"/>
                                  </a:moveTo>
                                  <a:lnTo>
                                    <a:pt x="9" y="0"/>
                                  </a:lnTo>
                                  <a:lnTo>
                                    <a:pt x="17" y="26"/>
                                  </a:lnTo>
                                  <a:lnTo>
                                    <a:pt x="15" y="29"/>
                                  </a:lnTo>
                                  <a:lnTo>
                                    <a:pt x="0" y="11"/>
                                  </a:lnTo>
                                  <a:close/>
                                  <a:moveTo>
                                    <a:pt x="24" y="40"/>
                                  </a:moveTo>
                                  <a:lnTo>
                                    <a:pt x="45" y="35"/>
                                  </a:lnTo>
                                  <a:lnTo>
                                    <a:pt x="47" y="46"/>
                                  </a:lnTo>
                                  <a:lnTo>
                                    <a:pt x="91" y="83"/>
                                  </a:lnTo>
                                  <a:lnTo>
                                    <a:pt x="91" y="83"/>
                                  </a:lnTo>
                                  <a:lnTo>
                                    <a:pt x="96" y="86"/>
                                  </a:lnTo>
                                  <a:lnTo>
                                    <a:pt x="100" y="88"/>
                                  </a:lnTo>
                                  <a:lnTo>
                                    <a:pt x="100" y="88"/>
                                  </a:lnTo>
                                  <a:lnTo>
                                    <a:pt x="105" y="88"/>
                                  </a:lnTo>
                                  <a:lnTo>
                                    <a:pt x="105" y="88"/>
                                  </a:lnTo>
                                  <a:lnTo>
                                    <a:pt x="105" y="86"/>
                                  </a:lnTo>
                                  <a:lnTo>
                                    <a:pt x="105" y="86"/>
                                  </a:lnTo>
                                  <a:lnTo>
                                    <a:pt x="105" y="79"/>
                                  </a:lnTo>
                                  <a:lnTo>
                                    <a:pt x="109" y="79"/>
                                  </a:lnTo>
                                  <a:lnTo>
                                    <a:pt x="109" y="108"/>
                                  </a:lnTo>
                                  <a:lnTo>
                                    <a:pt x="109" y="108"/>
                                  </a:lnTo>
                                  <a:lnTo>
                                    <a:pt x="101" y="110"/>
                                  </a:lnTo>
                                  <a:lnTo>
                                    <a:pt x="94" y="110"/>
                                  </a:lnTo>
                                  <a:lnTo>
                                    <a:pt x="94" y="110"/>
                                  </a:lnTo>
                                  <a:lnTo>
                                    <a:pt x="87" y="106"/>
                                  </a:lnTo>
                                  <a:lnTo>
                                    <a:pt x="78" y="99"/>
                                  </a:lnTo>
                                  <a:lnTo>
                                    <a:pt x="35" y="62"/>
                                  </a:lnTo>
                                  <a:lnTo>
                                    <a:pt x="24" y="64"/>
                                  </a:lnTo>
                                  <a:lnTo>
                                    <a:pt x="24" y="4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50" name="Forma Livre: Forma 250"/>
                          <wps:cNvSpPr/>
                          <wps:spPr>
                            <a:xfrm>
                              <a:off x="212" y="160"/>
                              <a:ext cx="71" cy="60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43" h="121" extrusionOk="0">
                                  <a:moveTo>
                                    <a:pt x="0" y="29"/>
                                  </a:moveTo>
                                  <a:lnTo>
                                    <a:pt x="83" y="15"/>
                                  </a:lnTo>
                                  <a:lnTo>
                                    <a:pt x="83" y="15"/>
                                  </a:lnTo>
                                  <a:lnTo>
                                    <a:pt x="81" y="7"/>
                                  </a:lnTo>
                                  <a:lnTo>
                                    <a:pt x="81" y="7"/>
                                  </a:lnTo>
                                  <a:lnTo>
                                    <a:pt x="83" y="0"/>
                                  </a:lnTo>
                                  <a:lnTo>
                                    <a:pt x="85" y="4"/>
                                  </a:lnTo>
                                  <a:lnTo>
                                    <a:pt x="85" y="4"/>
                                  </a:lnTo>
                                  <a:lnTo>
                                    <a:pt x="87" y="9"/>
                                  </a:lnTo>
                                  <a:lnTo>
                                    <a:pt x="87" y="9"/>
                                  </a:lnTo>
                                  <a:lnTo>
                                    <a:pt x="94" y="17"/>
                                  </a:lnTo>
                                  <a:lnTo>
                                    <a:pt x="143" y="66"/>
                                  </a:lnTo>
                                  <a:lnTo>
                                    <a:pt x="143" y="66"/>
                                  </a:lnTo>
                                  <a:lnTo>
                                    <a:pt x="135" y="86"/>
                                  </a:lnTo>
                                  <a:lnTo>
                                    <a:pt x="135" y="86"/>
                                  </a:lnTo>
                                  <a:lnTo>
                                    <a:pt x="132" y="103"/>
                                  </a:lnTo>
                                  <a:lnTo>
                                    <a:pt x="132" y="103"/>
                                  </a:lnTo>
                                  <a:lnTo>
                                    <a:pt x="119" y="106"/>
                                  </a:lnTo>
                                  <a:lnTo>
                                    <a:pt x="108" y="110"/>
                                  </a:lnTo>
                                  <a:lnTo>
                                    <a:pt x="108" y="110"/>
                                  </a:lnTo>
                                  <a:lnTo>
                                    <a:pt x="99" y="116"/>
                                  </a:lnTo>
                                  <a:lnTo>
                                    <a:pt x="90" y="121"/>
                                  </a:lnTo>
                                  <a:lnTo>
                                    <a:pt x="88" y="119"/>
                                  </a:lnTo>
                                  <a:lnTo>
                                    <a:pt x="88" y="119"/>
                                  </a:lnTo>
                                  <a:lnTo>
                                    <a:pt x="88" y="112"/>
                                  </a:lnTo>
                                  <a:lnTo>
                                    <a:pt x="88" y="112"/>
                                  </a:lnTo>
                                  <a:lnTo>
                                    <a:pt x="79" y="101"/>
                                  </a:lnTo>
                                  <a:lnTo>
                                    <a:pt x="42" y="62"/>
                                  </a:lnTo>
                                  <a:lnTo>
                                    <a:pt x="42" y="62"/>
                                  </a:lnTo>
                                  <a:lnTo>
                                    <a:pt x="47" y="51"/>
                                  </a:lnTo>
                                  <a:lnTo>
                                    <a:pt x="49" y="42"/>
                                  </a:lnTo>
                                  <a:lnTo>
                                    <a:pt x="16" y="48"/>
                                  </a:lnTo>
                                  <a:lnTo>
                                    <a:pt x="0" y="29"/>
                                  </a:lnTo>
                                  <a:close/>
                                  <a:moveTo>
                                    <a:pt x="83" y="37"/>
                                  </a:moveTo>
                                  <a:lnTo>
                                    <a:pt x="58" y="40"/>
                                  </a:lnTo>
                                  <a:lnTo>
                                    <a:pt x="58" y="40"/>
                                  </a:lnTo>
                                  <a:lnTo>
                                    <a:pt x="56" y="48"/>
                                  </a:lnTo>
                                  <a:lnTo>
                                    <a:pt x="101" y="94"/>
                                  </a:lnTo>
                                  <a:lnTo>
                                    <a:pt x="128" y="83"/>
                                  </a:lnTo>
                                  <a:lnTo>
                                    <a:pt x="83" y="37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51" name="Forma Livre: Forma 251"/>
                          <wps:cNvSpPr/>
                          <wps:spPr>
                            <a:xfrm>
                              <a:off x="271" y="127"/>
                              <a:ext cx="54" cy="60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09" h="121" extrusionOk="0">
                                  <a:moveTo>
                                    <a:pt x="0" y="48"/>
                                  </a:moveTo>
                                  <a:lnTo>
                                    <a:pt x="0" y="44"/>
                                  </a:lnTo>
                                  <a:lnTo>
                                    <a:pt x="0" y="44"/>
                                  </a:lnTo>
                                  <a:lnTo>
                                    <a:pt x="6" y="40"/>
                                  </a:lnTo>
                                  <a:lnTo>
                                    <a:pt x="6" y="40"/>
                                  </a:lnTo>
                                  <a:lnTo>
                                    <a:pt x="9" y="37"/>
                                  </a:lnTo>
                                  <a:lnTo>
                                    <a:pt x="13" y="33"/>
                                  </a:lnTo>
                                  <a:lnTo>
                                    <a:pt x="15" y="28"/>
                                  </a:lnTo>
                                  <a:lnTo>
                                    <a:pt x="17" y="20"/>
                                  </a:lnTo>
                                  <a:lnTo>
                                    <a:pt x="17" y="20"/>
                                  </a:lnTo>
                                  <a:lnTo>
                                    <a:pt x="35" y="17"/>
                                  </a:lnTo>
                                  <a:lnTo>
                                    <a:pt x="35" y="17"/>
                                  </a:lnTo>
                                  <a:lnTo>
                                    <a:pt x="47" y="9"/>
                                  </a:lnTo>
                                  <a:lnTo>
                                    <a:pt x="47" y="9"/>
                                  </a:lnTo>
                                  <a:lnTo>
                                    <a:pt x="49" y="7"/>
                                  </a:lnTo>
                                  <a:lnTo>
                                    <a:pt x="49" y="7"/>
                                  </a:lnTo>
                                  <a:lnTo>
                                    <a:pt x="49" y="2"/>
                                  </a:lnTo>
                                  <a:lnTo>
                                    <a:pt x="53" y="0"/>
                                  </a:lnTo>
                                  <a:lnTo>
                                    <a:pt x="53" y="0"/>
                                  </a:lnTo>
                                  <a:lnTo>
                                    <a:pt x="56" y="15"/>
                                  </a:lnTo>
                                  <a:lnTo>
                                    <a:pt x="56" y="15"/>
                                  </a:lnTo>
                                  <a:lnTo>
                                    <a:pt x="62" y="26"/>
                                  </a:lnTo>
                                  <a:lnTo>
                                    <a:pt x="87" y="62"/>
                                  </a:lnTo>
                                  <a:lnTo>
                                    <a:pt x="87" y="62"/>
                                  </a:lnTo>
                                  <a:lnTo>
                                    <a:pt x="92" y="70"/>
                                  </a:lnTo>
                                  <a:lnTo>
                                    <a:pt x="98" y="72"/>
                                  </a:lnTo>
                                  <a:lnTo>
                                    <a:pt x="98" y="72"/>
                                  </a:lnTo>
                                  <a:lnTo>
                                    <a:pt x="100" y="73"/>
                                  </a:lnTo>
                                  <a:lnTo>
                                    <a:pt x="101" y="72"/>
                                  </a:lnTo>
                                  <a:lnTo>
                                    <a:pt x="101" y="72"/>
                                  </a:lnTo>
                                  <a:lnTo>
                                    <a:pt x="103" y="70"/>
                                  </a:lnTo>
                                  <a:lnTo>
                                    <a:pt x="103" y="70"/>
                                  </a:lnTo>
                                  <a:lnTo>
                                    <a:pt x="105" y="64"/>
                                  </a:lnTo>
                                  <a:lnTo>
                                    <a:pt x="109" y="66"/>
                                  </a:lnTo>
                                  <a:lnTo>
                                    <a:pt x="101" y="95"/>
                                  </a:lnTo>
                                  <a:lnTo>
                                    <a:pt x="101" y="95"/>
                                  </a:lnTo>
                                  <a:lnTo>
                                    <a:pt x="92" y="94"/>
                                  </a:lnTo>
                                  <a:lnTo>
                                    <a:pt x="87" y="92"/>
                                  </a:lnTo>
                                  <a:lnTo>
                                    <a:pt x="87" y="92"/>
                                  </a:lnTo>
                                  <a:lnTo>
                                    <a:pt x="82" y="88"/>
                                  </a:lnTo>
                                  <a:lnTo>
                                    <a:pt x="76" y="83"/>
                                  </a:lnTo>
                                  <a:lnTo>
                                    <a:pt x="65" y="121"/>
                                  </a:lnTo>
                                  <a:lnTo>
                                    <a:pt x="65" y="121"/>
                                  </a:lnTo>
                                  <a:lnTo>
                                    <a:pt x="56" y="121"/>
                                  </a:lnTo>
                                  <a:lnTo>
                                    <a:pt x="47" y="117"/>
                                  </a:lnTo>
                                  <a:lnTo>
                                    <a:pt x="40" y="114"/>
                                  </a:lnTo>
                                  <a:lnTo>
                                    <a:pt x="35" y="110"/>
                                  </a:lnTo>
                                  <a:lnTo>
                                    <a:pt x="35" y="110"/>
                                  </a:lnTo>
                                  <a:lnTo>
                                    <a:pt x="31" y="101"/>
                                  </a:lnTo>
                                  <a:lnTo>
                                    <a:pt x="27" y="94"/>
                                  </a:lnTo>
                                  <a:lnTo>
                                    <a:pt x="27" y="94"/>
                                  </a:lnTo>
                                  <a:lnTo>
                                    <a:pt x="26" y="79"/>
                                  </a:lnTo>
                                  <a:lnTo>
                                    <a:pt x="27" y="62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52" name="Forma Livre: Forma 252"/>
                          <wps:cNvSpPr/>
                          <wps:spPr>
                            <a:xfrm>
                              <a:off x="270" y="143"/>
                              <a:ext cx="29" cy="1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7" h="28" extrusionOk="0">
                                  <a:moveTo>
                                    <a:pt x="27" y="28"/>
                                  </a:moveTo>
                                  <a:lnTo>
                                    <a:pt x="57" y="22"/>
                                  </a:lnTo>
                                  <a:lnTo>
                                    <a:pt x="41" y="0"/>
                                  </a:lnTo>
                                  <a:lnTo>
                                    <a:pt x="0" y="13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53" name="Forma Livre: Forma 253"/>
                          <wps:cNvSpPr/>
                          <wps:spPr>
                            <a:xfrm>
                              <a:off x="286" y="156"/>
                              <a:ext cx="22" cy="20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43" h="40" extrusionOk="0">
                                  <a:moveTo>
                                    <a:pt x="27" y="0"/>
                                  </a:moveTo>
                                  <a:lnTo>
                                    <a:pt x="0" y="5"/>
                                  </a:lnTo>
                                  <a:lnTo>
                                    <a:pt x="0" y="5"/>
                                  </a:lnTo>
                                  <a:lnTo>
                                    <a:pt x="4" y="16"/>
                                  </a:lnTo>
                                  <a:lnTo>
                                    <a:pt x="9" y="25"/>
                                  </a:lnTo>
                                  <a:lnTo>
                                    <a:pt x="9" y="25"/>
                                  </a:lnTo>
                                  <a:lnTo>
                                    <a:pt x="14" y="33"/>
                                  </a:lnTo>
                                  <a:lnTo>
                                    <a:pt x="22" y="36"/>
                                  </a:lnTo>
                                  <a:lnTo>
                                    <a:pt x="29" y="38"/>
                                  </a:lnTo>
                                  <a:lnTo>
                                    <a:pt x="38" y="40"/>
                                  </a:lnTo>
                                  <a:lnTo>
                                    <a:pt x="43" y="20"/>
                                  </a:lnTo>
                                  <a:lnTo>
                                    <a:pt x="27" y="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54" name="Forma Livre: Forma 254"/>
                          <wps:cNvSpPr/>
                          <wps:spPr>
                            <a:xfrm>
                              <a:off x="301" y="99"/>
                              <a:ext cx="63" cy="5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24" h="116" extrusionOk="0">
                                  <a:moveTo>
                                    <a:pt x="0" y="2"/>
                                  </a:moveTo>
                                  <a:lnTo>
                                    <a:pt x="83" y="13"/>
                                  </a:lnTo>
                                  <a:lnTo>
                                    <a:pt x="83" y="13"/>
                                  </a:lnTo>
                                  <a:lnTo>
                                    <a:pt x="84" y="6"/>
                                  </a:lnTo>
                                  <a:lnTo>
                                    <a:pt x="84" y="6"/>
                                  </a:lnTo>
                                  <a:lnTo>
                                    <a:pt x="88" y="0"/>
                                  </a:lnTo>
                                  <a:lnTo>
                                    <a:pt x="90" y="4"/>
                                  </a:lnTo>
                                  <a:lnTo>
                                    <a:pt x="90" y="4"/>
                                  </a:lnTo>
                                  <a:lnTo>
                                    <a:pt x="90" y="9"/>
                                  </a:lnTo>
                                  <a:lnTo>
                                    <a:pt x="90" y="9"/>
                                  </a:lnTo>
                                  <a:lnTo>
                                    <a:pt x="93" y="18"/>
                                  </a:lnTo>
                                  <a:lnTo>
                                    <a:pt x="124" y="81"/>
                                  </a:lnTo>
                                  <a:lnTo>
                                    <a:pt x="124" y="81"/>
                                  </a:lnTo>
                                  <a:lnTo>
                                    <a:pt x="112" y="97"/>
                                  </a:lnTo>
                                  <a:lnTo>
                                    <a:pt x="112" y="97"/>
                                  </a:lnTo>
                                  <a:lnTo>
                                    <a:pt x="103" y="112"/>
                                  </a:lnTo>
                                  <a:lnTo>
                                    <a:pt x="103" y="112"/>
                                  </a:lnTo>
                                  <a:lnTo>
                                    <a:pt x="90" y="112"/>
                                  </a:lnTo>
                                  <a:lnTo>
                                    <a:pt x="79" y="112"/>
                                  </a:lnTo>
                                  <a:lnTo>
                                    <a:pt x="79" y="112"/>
                                  </a:lnTo>
                                  <a:lnTo>
                                    <a:pt x="68" y="114"/>
                                  </a:lnTo>
                                  <a:lnTo>
                                    <a:pt x="59" y="116"/>
                                  </a:lnTo>
                                  <a:lnTo>
                                    <a:pt x="57" y="114"/>
                                  </a:lnTo>
                                  <a:lnTo>
                                    <a:pt x="57" y="114"/>
                                  </a:lnTo>
                                  <a:lnTo>
                                    <a:pt x="59" y="106"/>
                                  </a:lnTo>
                                  <a:lnTo>
                                    <a:pt x="59" y="106"/>
                                  </a:lnTo>
                                  <a:lnTo>
                                    <a:pt x="54" y="94"/>
                                  </a:lnTo>
                                  <a:lnTo>
                                    <a:pt x="30" y="46"/>
                                  </a:lnTo>
                                  <a:lnTo>
                                    <a:pt x="30" y="46"/>
                                  </a:lnTo>
                                  <a:lnTo>
                                    <a:pt x="39" y="37"/>
                                  </a:lnTo>
                                  <a:lnTo>
                                    <a:pt x="43" y="28"/>
                                  </a:lnTo>
                                  <a:lnTo>
                                    <a:pt x="10" y="24"/>
                                  </a:lnTo>
                                  <a:lnTo>
                                    <a:pt x="0" y="2"/>
                                  </a:lnTo>
                                  <a:close/>
                                  <a:moveTo>
                                    <a:pt x="77" y="33"/>
                                  </a:moveTo>
                                  <a:lnTo>
                                    <a:pt x="52" y="29"/>
                                  </a:lnTo>
                                  <a:lnTo>
                                    <a:pt x="52" y="29"/>
                                  </a:lnTo>
                                  <a:lnTo>
                                    <a:pt x="48" y="35"/>
                                  </a:lnTo>
                                  <a:lnTo>
                                    <a:pt x="77" y="94"/>
                                  </a:lnTo>
                                  <a:lnTo>
                                    <a:pt x="106" y="92"/>
                                  </a:lnTo>
                                  <a:lnTo>
                                    <a:pt x="77" y="33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55" name="Forma Livre: Forma 255"/>
                          <wps:cNvSpPr/>
                          <wps:spPr>
                            <a:xfrm>
                              <a:off x="367" y="84"/>
                              <a:ext cx="40" cy="5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80" h="108" extrusionOk="0">
                                  <a:moveTo>
                                    <a:pt x="31" y="0"/>
                                  </a:moveTo>
                                  <a:lnTo>
                                    <a:pt x="69" y="24"/>
                                  </a:lnTo>
                                  <a:lnTo>
                                    <a:pt x="35" y="69"/>
                                  </a:lnTo>
                                  <a:lnTo>
                                    <a:pt x="38" y="88"/>
                                  </a:lnTo>
                                  <a:lnTo>
                                    <a:pt x="64" y="90"/>
                                  </a:lnTo>
                                  <a:lnTo>
                                    <a:pt x="76" y="75"/>
                                  </a:lnTo>
                                  <a:lnTo>
                                    <a:pt x="80" y="77"/>
                                  </a:lnTo>
                                  <a:lnTo>
                                    <a:pt x="55" y="108"/>
                                  </a:lnTo>
                                  <a:lnTo>
                                    <a:pt x="55" y="108"/>
                                  </a:lnTo>
                                  <a:lnTo>
                                    <a:pt x="36" y="106"/>
                                  </a:lnTo>
                                  <a:lnTo>
                                    <a:pt x="36" y="106"/>
                                  </a:lnTo>
                                  <a:lnTo>
                                    <a:pt x="17" y="106"/>
                                  </a:lnTo>
                                  <a:lnTo>
                                    <a:pt x="17" y="104"/>
                                  </a:lnTo>
                                  <a:lnTo>
                                    <a:pt x="17" y="104"/>
                                  </a:lnTo>
                                  <a:lnTo>
                                    <a:pt x="18" y="101"/>
                                  </a:lnTo>
                                  <a:lnTo>
                                    <a:pt x="18" y="97"/>
                                  </a:lnTo>
                                  <a:lnTo>
                                    <a:pt x="18" y="97"/>
                                  </a:lnTo>
                                  <a:lnTo>
                                    <a:pt x="17" y="84"/>
                                  </a:lnTo>
                                  <a:lnTo>
                                    <a:pt x="0" y="27"/>
                                  </a:lnTo>
                                  <a:lnTo>
                                    <a:pt x="0" y="27"/>
                                  </a:lnTo>
                                  <a:lnTo>
                                    <a:pt x="13" y="16"/>
                                  </a:lnTo>
                                  <a:lnTo>
                                    <a:pt x="13" y="16"/>
                                  </a:lnTo>
                                  <a:lnTo>
                                    <a:pt x="31" y="0"/>
                                  </a:lnTo>
                                  <a:lnTo>
                                    <a:pt x="31" y="0"/>
                                  </a:lnTo>
                                  <a:close/>
                                  <a:moveTo>
                                    <a:pt x="20" y="16"/>
                                  </a:moveTo>
                                  <a:lnTo>
                                    <a:pt x="18" y="16"/>
                                  </a:lnTo>
                                  <a:lnTo>
                                    <a:pt x="31" y="62"/>
                                  </a:lnTo>
                                  <a:lnTo>
                                    <a:pt x="53" y="36"/>
                                  </a:lnTo>
                                  <a:lnTo>
                                    <a:pt x="20" y="16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56" name="Forma Livre: Forma 256"/>
                          <wps:cNvSpPr/>
                          <wps:spPr>
                            <a:xfrm>
                              <a:off x="471" y="50"/>
                              <a:ext cx="90" cy="9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80" h="194" extrusionOk="0">
                                  <a:moveTo>
                                    <a:pt x="119" y="13"/>
                                  </a:moveTo>
                                  <a:lnTo>
                                    <a:pt x="124" y="15"/>
                                  </a:lnTo>
                                  <a:lnTo>
                                    <a:pt x="119" y="33"/>
                                  </a:lnTo>
                                  <a:lnTo>
                                    <a:pt x="151" y="22"/>
                                  </a:lnTo>
                                  <a:lnTo>
                                    <a:pt x="151" y="22"/>
                                  </a:lnTo>
                                  <a:lnTo>
                                    <a:pt x="166" y="39"/>
                                  </a:lnTo>
                                  <a:lnTo>
                                    <a:pt x="175" y="51"/>
                                  </a:lnTo>
                                  <a:lnTo>
                                    <a:pt x="175" y="51"/>
                                  </a:lnTo>
                                  <a:lnTo>
                                    <a:pt x="179" y="61"/>
                                  </a:lnTo>
                                  <a:lnTo>
                                    <a:pt x="180" y="70"/>
                                  </a:lnTo>
                                  <a:lnTo>
                                    <a:pt x="180" y="70"/>
                                  </a:lnTo>
                                  <a:lnTo>
                                    <a:pt x="180" y="79"/>
                                  </a:lnTo>
                                  <a:lnTo>
                                    <a:pt x="179" y="92"/>
                                  </a:lnTo>
                                  <a:lnTo>
                                    <a:pt x="160" y="156"/>
                                  </a:lnTo>
                                  <a:lnTo>
                                    <a:pt x="123" y="174"/>
                                  </a:lnTo>
                                  <a:lnTo>
                                    <a:pt x="123" y="174"/>
                                  </a:lnTo>
                                  <a:lnTo>
                                    <a:pt x="103" y="161"/>
                                  </a:lnTo>
                                  <a:lnTo>
                                    <a:pt x="103" y="161"/>
                                  </a:lnTo>
                                  <a:lnTo>
                                    <a:pt x="87" y="152"/>
                                  </a:lnTo>
                                  <a:lnTo>
                                    <a:pt x="76" y="194"/>
                                  </a:lnTo>
                                  <a:lnTo>
                                    <a:pt x="38" y="183"/>
                                  </a:lnTo>
                                  <a:lnTo>
                                    <a:pt x="50" y="141"/>
                                  </a:lnTo>
                                  <a:lnTo>
                                    <a:pt x="50" y="141"/>
                                  </a:lnTo>
                                  <a:lnTo>
                                    <a:pt x="36" y="138"/>
                                  </a:lnTo>
                                  <a:lnTo>
                                    <a:pt x="25" y="138"/>
                                  </a:lnTo>
                                  <a:lnTo>
                                    <a:pt x="25" y="138"/>
                                  </a:lnTo>
                                  <a:lnTo>
                                    <a:pt x="13" y="139"/>
                                  </a:lnTo>
                                  <a:lnTo>
                                    <a:pt x="2" y="143"/>
                                  </a:lnTo>
                                  <a:lnTo>
                                    <a:pt x="0" y="139"/>
                                  </a:lnTo>
                                  <a:lnTo>
                                    <a:pt x="0" y="139"/>
                                  </a:lnTo>
                                  <a:lnTo>
                                    <a:pt x="16" y="130"/>
                                  </a:lnTo>
                                  <a:lnTo>
                                    <a:pt x="29" y="125"/>
                                  </a:lnTo>
                                  <a:lnTo>
                                    <a:pt x="29" y="125"/>
                                  </a:lnTo>
                                  <a:lnTo>
                                    <a:pt x="41" y="123"/>
                                  </a:lnTo>
                                  <a:lnTo>
                                    <a:pt x="56" y="123"/>
                                  </a:lnTo>
                                  <a:lnTo>
                                    <a:pt x="56" y="123"/>
                                  </a:lnTo>
                                  <a:lnTo>
                                    <a:pt x="58" y="110"/>
                                  </a:lnTo>
                                  <a:lnTo>
                                    <a:pt x="58" y="99"/>
                                  </a:lnTo>
                                  <a:lnTo>
                                    <a:pt x="58" y="99"/>
                                  </a:lnTo>
                                  <a:lnTo>
                                    <a:pt x="56" y="90"/>
                                  </a:lnTo>
                                  <a:lnTo>
                                    <a:pt x="49" y="81"/>
                                  </a:lnTo>
                                  <a:lnTo>
                                    <a:pt x="49" y="81"/>
                                  </a:lnTo>
                                  <a:lnTo>
                                    <a:pt x="41" y="72"/>
                                  </a:lnTo>
                                  <a:lnTo>
                                    <a:pt x="31" y="64"/>
                                  </a:lnTo>
                                  <a:lnTo>
                                    <a:pt x="31" y="61"/>
                                  </a:lnTo>
                                  <a:lnTo>
                                    <a:pt x="31" y="61"/>
                                  </a:lnTo>
                                  <a:lnTo>
                                    <a:pt x="45" y="57"/>
                                  </a:lnTo>
                                  <a:lnTo>
                                    <a:pt x="76" y="46"/>
                                  </a:lnTo>
                                  <a:lnTo>
                                    <a:pt x="77" y="39"/>
                                  </a:lnTo>
                                  <a:lnTo>
                                    <a:pt x="77" y="39"/>
                                  </a:lnTo>
                                  <a:lnTo>
                                    <a:pt x="79" y="31"/>
                                  </a:lnTo>
                                  <a:lnTo>
                                    <a:pt x="79" y="24"/>
                                  </a:lnTo>
                                  <a:lnTo>
                                    <a:pt x="79" y="24"/>
                                  </a:lnTo>
                                  <a:lnTo>
                                    <a:pt x="77" y="20"/>
                                  </a:lnTo>
                                  <a:lnTo>
                                    <a:pt x="76" y="15"/>
                                  </a:lnTo>
                                  <a:lnTo>
                                    <a:pt x="76" y="15"/>
                                  </a:lnTo>
                                  <a:lnTo>
                                    <a:pt x="70" y="11"/>
                                  </a:lnTo>
                                  <a:lnTo>
                                    <a:pt x="65" y="9"/>
                                  </a:lnTo>
                                  <a:lnTo>
                                    <a:pt x="65" y="9"/>
                                  </a:lnTo>
                                  <a:lnTo>
                                    <a:pt x="56" y="7"/>
                                  </a:lnTo>
                                  <a:lnTo>
                                    <a:pt x="47" y="9"/>
                                  </a:lnTo>
                                  <a:lnTo>
                                    <a:pt x="47" y="6"/>
                                  </a:lnTo>
                                  <a:lnTo>
                                    <a:pt x="47" y="6"/>
                                  </a:lnTo>
                                  <a:lnTo>
                                    <a:pt x="54" y="2"/>
                                  </a:lnTo>
                                  <a:lnTo>
                                    <a:pt x="63" y="0"/>
                                  </a:lnTo>
                                  <a:lnTo>
                                    <a:pt x="63" y="0"/>
                                  </a:lnTo>
                                  <a:lnTo>
                                    <a:pt x="70" y="0"/>
                                  </a:lnTo>
                                  <a:lnTo>
                                    <a:pt x="77" y="2"/>
                                  </a:lnTo>
                                  <a:lnTo>
                                    <a:pt x="77" y="2"/>
                                  </a:lnTo>
                                  <a:lnTo>
                                    <a:pt x="87" y="4"/>
                                  </a:lnTo>
                                  <a:lnTo>
                                    <a:pt x="94" y="9"/>
                                  </a:lnTo>
                                  <a:lnTo>
                                    <a:pt x="94" y="9"/>
                                  </a:lnTo>
                                  <a:lnTo>
                                    <a:pt x="97" y="17"/>
                                  </a:lnTo>
                                  <a:lnTo>
                                    <a:pt x="101" y="22"/>
                                  </a:lnTo>
                                  <a:lnTo>
                                    <a:pt x="101" y="22"/>
                                  </a:lnTo>
                                  <a:lnTo>
                                    <a:pt x="101" y="29"/>
                                  </a:lnTo>
                                  <a:lnTo>
                                    <a:pt x="99" y="39"/>
                                  </a:lnTo>
                                  <a:lnTo>
                                    <a:pt x="114" y="33"/>
                                  </a:lnTo>
                                  <a:lnTo>
                                    <a:pt x="119" y="13"/>
                                  </a:lnTo>
                                  <a:close/>
                                  <a:moveTo>
                                    <a:pt x="74" y="51"/>
                                  </a:moveTo>
                                  <a:lnTo>
                                    <a:pt x="49" y="61"/>
                                  </a:lnTo>
                                  <a:lnTo>
                                    <a:pt x="49" y="61"/>
                                  </a:lnTo>
                                  <a:lnTo>
                                    <a:pt x="58" y="70"/>
                                  </a:lnTo>
                                  <a:lnTo>
                                    <a:pt x="58" y="70"/>
                                  </a:lnTo>
                                  <a:lnTo>
                                    <a:pt x="67" y="83"/>
                                  </a:lnTo>
                                  <a:lnTo>
                                    <a:pt x="74" y="51"/>
                                  </a:lnTo>
                                  <a:close/>
                                  <a:moveTo>
                                    <a:pt x="112" y="40"/>
                                  </a:moveTo>
                                  <a:lnTo>
                                    <a:pt x="99" y="44"/>
                                  </a:lnTo>
                                  <a:lnTo>
                                    <a:pt x="58" y="189"/>
                                  </a:lnTo>
                                  <a:lnTo>
                                    <a:pt x="70" y="193"/>
                                  </a:lnTo>
                                  <a:lnTo>
                                    <a:pt x="112" y="40"/>
                                  </a:lnTo>
                                  <a:close/>
                                  <a:moveTo>
                                    <a:pt x="92" y="134"/>
                                  </a:moveTo>
                                  <a:lnTo>
                                    <a:pt x="92" y="134"/>
                                  </a:lnTo>
                                  <a:lnTo>
                                    <a:pt x="103" y="138"/>
                                  </a:lnTo>
                                  <a:lnTo>
                                    <a:pt x="114" y="143"/>
                                  </a:lnTo>
                                  <a:lnTo>
                                    <a:pt x="114" y="143"/>
                                  </a:lnTo>
                                  <a:lnTo>
                                    <a:pt x="124" y="150"/>
                                  </a:lnTo>
                                  <a:lnTo>
                                    <a:pt x="137" y="161"/>
                                  </a:lnTo>
                                  <a:lnTo>
                                    <a:pt x="146" y="130"/>
                                  </a:lnTo>
                                  <a:lnTo>
                                    <a:pt x="159" y="83"/>
                                  </a:lnTo>
                                  <a:lnTo>
                                    <a:pt x="159" y="83"/>
                                  </a:lnTo>
                                  <a:lnTo>
                                    <a:pt x="159" y="70"/>
                                  </a:lnTo>
                                  <a:lnTo>
                                    <a:pt x="159" y="70"/>
                                  </a:lnTo>
                                  <a:lnTo>
                                    <a:pt x="157" y="62"/>
                                  </a:lnTo>
                                  <a:lnTo>
                                    <a:pt x="153" y="55"/>
                                  </a:lnTo>
                                  <a:lnTo>
                                    <a:pt x="153" y="55"/>
                                  </a:lnTo>
                                  <a:lnTo>
                                    <a:pt x="144" y="44"/>
                                  </a:lnTo>
                                  <a:lnTo>
                                    <a:pt x="133" y="33"/>
                                  </a:lnTo>
                                  <a:lnTo>
                                    <a:pt x="117" y="37"/>
                                  </a:lnTo>
                                  <a:lnTo>
                                    <a:pt x="92" y="134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57" name="Forma Livre: Forma 257"/>
                          <wps:cNvSpPr/>
                          <wps:spPr>
                            <a:xfrm>
                              <a:off x="558" y="112"/>
                              <a:ext cx="47" cy="5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96" h="102" extrusionOk="0">
                                  <a:moveTo>
                                    <a:pt x="92" y="20"/>
                                  </a:moveTo>
                                  <a:lnTo>
                                    <a:pt x="96" y="44"/>
                                  </a:lnTo>
                                  <a:lnTo>
                                    <a:pt x="76" y="47"/>
                                  </a:lnTo>
                                  <a:lnTo>
                                    <a:pt x="72" y="27"/>
                                  </a:lnTo>
                                  <a:lnTo>
                                    <a:pt x="60" y="29"/>
                                  </a:lnTo>
                                  <a:lnTo>
                                    <a:pt x="29" y="82"/>
                                  </a:lnTo>
                                  <a:lnTo>
                                    <a:pt x="34" y="95"/>
                                  </a:lnTo>
                                  <a:lnTo>
                                    <a:pt x="49" y="93"/>
                                  </a:lnTo>
                                  <a:lnTo>
                                    <a:pt x="49" y="99"/>
                                  </a:lnTo>
                                  <a:lnTo>
                                    <a:pt x="16" y="102"/>
                                  </a:lnTo>
                                  <a:lnTo>
                                    <a:pt x="16" y="102"/>
                                  </a:lnTo>
                                  <a:lnTo>
                                    <a:pt x="9" y="86"/>
                                  </a:lnTo>
                                  <a:lnTo>
                                    <a:pt x="9" y="86"/>
                                  </a:lnTo>
                                  <a:lnTo>
                                    <a:pt x="0" y="75"/>
                                  </a:lnTo>
                                  <a:lnTo>
                                    <a:pt x="2" y="73"/>
                                  </a:lnTo>
                                  <a:lnTo>
                                    <a:pt x="2" y="73"/>
                                  </a:lnTo>
                                  <a:lnTo>
                                    <a:pt x="6" y="71"/>
                                  </a:lnTo>
                                  <a:lnTo>
                                    <a:pt x="9" y="71"/>
                                  </a:lnTo>
                                  <a:lnTo>
                                    <a:pt x="9" y="71"/>
                                  </a:lnTo>
                                  <a:lnTo>
                                    <a:pt x="18" y="60"/>
                                  </a:lnTo>
                                  <a:lnTo>
                                    <a:pt x="38" y="24"/>
                                  </a:lnTo>
                                  <a:lnTo>
                                    <a:pt x="38" y="24"/>
                                  </a:lnTo>
                                  <a:lnTo>
                                    <a:pt x="42" y="18"/>
                                  </a:lnTo>
                                  <a:lnTo>
                                    <a:pt x="43" y="13"/>
                                  </a:lnTo>
                                  <a:lnTo>
                                    <a:pt x="43" y="13"/>
                                  </a:lnTo>
                                  <a:lnTo>
                                    <a:pt x="42" y="11"/>
                                  </a:lnTo>
                                  <a:lnTo>
                                    <a:pt x="42" y="9"/>
                                  </a:lnTo>
                                  <a:lnTo>
                                    <a:pt x="42" y="9"/>
                                  </a:lnTo>
                                  <a:lnTo>
                                    <a:pt x="38" y="9"/>
                                  </a:lnTo>
                                  <a:lnTo>
                                    <a:pt x="33" y="9"/>
                                  </a:lnTo>
                                  <a:lnTo>
                                    <a:pt x="33" y="5"/>
                                  </a:lnTo>
                                  <a:lnTo>
                                    <a:pt x="60" y="0"/>
                                  </a:lnTo>
                                  <a:lnTo>
                                    <a:pt x="60" y="0"/>
                                  </a:lnTo>
                                  <a:lnTo>
                                    <a:pt x="63" y="9"/>
                                  </a:lnTo>
                                  <a:lnTo>
                                    <a:pt x="65" y="16"/>
                                  </a:lnTo>
                                  <a:lnTo>
                                    <a:pt x="65" y="16"/>
                                  </a:lnTo>
                                  <a:lnTo>
                                    <a:pt x="65" y="20"/>
                                  </a:lnTo>
                                  <a:lnTo>
                                    <a:pt x="61" y="25"/>
                                  </a:lnTo>
                                  <a:lnTo>
                                    <a:pt x="92" y="2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58" name="Forma Livre: Forma 258"/>
                          <wps:cNvSpPr/>
                          <wps:spPr>
                            <a:xfrm>
                              <a:off x="591" y="143"/>
                              <a:ext cx="49" cy="4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97" h="94" extrusionOk="0">
                                  <a:moveTo>
                                    <a:pt x="96" y="9"/>
                                  </a:moveTo>
                                  <a:lnTo>
                                    <a:pt x="97" y="55"/>
                                  </a:lnTo>
                                  <a:lnTo>
                                    <a:pt x="40" y="51"/>
                                  </a:lnTo>
                                  <a:lnTo>
                                    <a:pt x="29" y="66"/>
                                  </a:lnTo>
                                  <a:lnTo>
                                    <a:pt x="41" y="88"/>
                                  </a:lnTo>
                                  <a:lnTo>
                                    <a:pt x="61" y="90"/>
                                  </a:lnTo>
                                  <a:lnTo>
                                    <a:pt x="61" y="94"/>
                                  </a:lnTo>
                                  <a:lnTo>
                                    <a:pt x="20" y="92"/>
                                  </a:lnTo>
                                  <a:lnTo>
                                    <a:pt x="20" y="92"/>
                                  </a:lnTo>
                                  <a:lnTo>
                                    <a:pt x="13" y="75"/>
                                  </a:lnTo>
                                  <a:lnTo>
                                    <a:pt x="13" y="75"/>
                                  </a:lnTo>
                                  <a:lnTo>
                                    <a:pt x="0" y="59"/>
                                  </a:lnTo>
                                  <a:lnTo>
                                    <a:pt x="2" y="57"/>
                                  </a:lnTo>
                                  <a:lnTo>
                                    <a:pt x="2" y="57"/>
                                  </a:lnTo>
                                  <a:lnTo>
                                    <a:pt x="5" y="57"/>
                                  </a:lnTo>
                                  <a:lnTo>
                                    <a:pt x="9" y="55"/>
                                  </a:lnTo>
                                  <a:lnTo>
                                    <a:pt x="9" y="55"/>
                                  </a:lnTo>
                                  <a:lnTo>
                                    <a:pt x="18" y="46"/>
                                  </a:lnTo>
                                  <a:lnTo>
                                    <a:pt x="54" y="0"/>
                                  </a:lnTo>
                                  <a:lnTo>
                                    <a:pt x="54" y="0"/>
                                  </a:lnTo>
                                  <a:lnTo>
                                    <a:pt x="72" y="4"/>
                                  </a:lnTo>
                                  <a:lnTo>
                                    <a:pt x="72" y="4"/>
                                  </a:lnTo>
                                  <a:lnTo>
                                    <a:pt x="96" y="9"/>
                                  </a:lnTo>
                                  <a:lnTo>
                                    <a:pt x="96" y="9"/>
                                  </a:lnTo>
                                  <a:close/>
                                  <a:moveTo>
                                    <a:pt x="76" y="9"/>
                                  </a:moveTo>
                                  <a:lnTo>
                                    <a:pt x="74" y="9"/>
                                  </a:lnTo>
                                  <a:lnTo>
                                    <a:pt x="45" y="46"/>
                                  </a:lnTo>
                                  <a:lnTo>
                                    <a:pt x="77" y="48"/>
                                  </a:lnTo>
                                  <a:lnTo>
                                    <a:pt x="76" y="9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59" name="Forma Livre: Forma 259"/>
                          <wps:cNvSpPr/>
                          <wps:spPr>
                            <a:xfrm>
                              <a:off x="619" y="173"/>
                              <a:ext cx="72" cy="53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44" h="106" extrusionOk="0">
                                  <a:moveTo>
                                    <a:pt x="88" y="49"/>
                                  </a:moveTo>
                                  <a:lnTo>
                                    <a:pt x="95" y="77"/>
                                  </a:lnTo>
                                  <a:lnTo>
                                    <a:pt x="65" y="106"/>
                                  </a:lnTo>
                                  <a:lnTo>
                                    <a:pt x="65" y="106"/>
                                  </a:lnTo>
                                  <a:lnTo>
                                    <a:pt x="58" y="102"/>
                                  </a:lnTo>
                                  <a:lnTo>
                                    <a:pt x="50" y="99"/>
                                  </a:lnTo>
                                  <a:lnTo>
                                    <a:pt x="50" y="99"/>
                                  </a:lnTo>
                                  <a:lnTo>
                                    <a:pt x="43" y="97"/>
                                  </a:lnTo>
                                  <a:lnTo>
                                    <a:pt x="32" y="95"/>
                                  </a:lnTo>
                                  <a:lnTo>
                                    <a:pt x="32" y="95"/>
                                  </a:lnTo>
                                  <a:lnTo>
                                    <a:pt x="27" y="80"/>
                                  </a:lnTo>
                                  <a:lnTo>
                                    <a:pt x="27" y="80"/>
                                  </a:lnTo>
                                  <a:lnTo>
                                    <a:pt x="20" y="71"/>
                                  </a:lnTo>
                                  <a:lnTo>
                                    <a:pt x="20" y="71"/>
                                  </a:lnTo>
                                  <a:lnTo>
                                    <a:pt x="12" y="66"/>
                                  </a:lnTo>
                                  <a:lnTo>
                                    <a:pt x="3" y="62"/>
                                  </a:lnTo>
                                  <a:lnTo>
                                    <a:pt x="3" y="62"/>
                                  </a:lnTo>
                                  <a:lnTo>
                                    <a:pt x="0" y="60"/>
                                  </a:lnTo>
                                  <a:lnTo>
                                    <a:pt x="0" y="60"/>
                                  </a:lnTo>
                                  <a:lnTo>
                                    <a:pt x="0" y="58"/>
                                  </a:lnTo>
                                  <a:lnTo>
                                    <a:pt x="0" y="58"/>
                                  </a:lnTo>
                                  <a:lnTo>
                                    <a:pt x="0" y="56"/>
                                  </a:lnTo>
                                  <a:lnTo>
                                    <a:pt x="0" y="56"/>
                                  </a:lnTo>
                                  <a:lnTo>
                                    <a:pt x="3" y="55"/>
                                  </a:lnTo>
                                  <a:lnTo>
                                    <a:pt x="3" y="55"/>
                                  </a:lnTo>
                                  <a:lnTo>
                                    <a:pt x="11" y="55"/>
                                  </a:lnTo>
                                  <a:lnTo>
                                    <a:pt x="25" y="53"/>
                                  </a:lnTo>
                                  <a:lnTo>
                                    <a:pt x="47" y="51"/>
                                  </a:lnTo>
                                  <a:lnTo>
                                    <a:pt x="40" y="25"/>
                                  </a:lnTo>
                                  <a:lnTo>
                                    <a:pt x="68" y="0"/>
                                  </a:lnTo>
                                  <a:lnTo>
                                    <a:pt x="68" y="0"/>
                                  </a:lnTo>
                                  <a:lnTo>
                                    <a:pt x="77" y="3"/>
                                  </a:lnTo>
                                  <a:lnTo>
                                    <a:pt x="85" y="7"/>
                                  </a:lnTo>
                                  <a:lnTo>
                                    <a:pt x="85" y="7"/>
                                  </a:lnTo>
                                  <a:lnTo>
                                    <a:pt x="92" y="7"/>
                                  </a:lnTo>
                                  <a:lnTo>
                                    <a:pt x="101" y="7"/>
                                  </a:lnTo>
                                  <a:lnTo>
                                    <a:pt x="101" y="7"/>
                                  </a:lnTo>
                                  <a:lnTo>
                                    <a:pt x="110" y="27"/>
                                  </a:lnTo>
                                  <a:lnTo>
                                    <a:pt x="110" y="27"/>
                                  </a:lnTo>
                                  <a:lnTo>
                                    <a:pt x="117" y="36"/>
                                  </a:lnTo>
                                  <a:lnTo>
                                    <a:pt x="117" y="36"/>
                                  </a:lnTo>
                                  <a:lnTo>
                                    <a:pt x="121" y="40"/>
                                  </a:lnTo>
                                  <a:lnTo>
                                    <a:pt x="124" y="42"/>
                                  </a:lnTo>
                                  <a:lnTo>
                                    <a:pt x="124" y="42"/>
                                  </a:lnTo>
                                  <a:lnTo>
                                    <a:pt x="128" y="42"/>
                                  </a:lnTo>
                                  <a:lnTo>
                                    <a:pt x="130" y="40"/>
                                  </a:lnTo>
                                  <a:lnTo>
                                    <a:pt x="130" y="40"/>
                                  </a:lnTo>
                                  <a:lnTo>
                                    <a:pt x="132" y="36"/>
                                  </a:lnTo>
                                  <a:lnTo>
                                    <a:pt x="132" y="36"/>
                                  </a:lnTo>
                                  <a:lnTo>
                                    <a:pt x="132" y="31"/>
                                  </a:lnTo>
                                  <a:lnTo>
                                    <a:pt x="133" y="29"/>
                                  </a:lnTo>
                                  <a:lnTo>
                                    <a:pt x="133" y="29"/>
                                  </a:lnTo>
                                  <a:lnTo>
                                    <a:pt x="139" y="25"/>
                                  </a:lnTo>
                                  <a:lnTo>
                                    <a:pt x="139" y="25"/>
                                  </a:lnTo>
                                  <a:lnTo>
                                    <a:pt x="142" y="27"/>
                                  </a:lnTo>
                                  <a:lnTo>
                                    <a:pt x="142" y="27"/>
                                  </a:lnTo>
                                  <a:lnTo>
                                    <a:pt x="144" y="31"/>
                                  </a:lnTo>
                                  <a:lnTo>
                                    <a:pt x="144" y="33"/>
                                  </a:lnTo>
                                  <a:lnTo>
                                    <a:pt x="144" y="33"/>
                                  </a:lnTo>
                                  <a:lnTo>
                                    <a:pt x="144" y="36"/>
                                  </a:lnTo>
                                  <a:lnTo>
                                    <a:pt x="141" y="40"/>
                                  </a:lnTo>
                                  <a:lnTo>
                                    <a:pt x="141" y="40"/>
                                  </a:lnTo>
                                  <a:lnTo>
                                    <a:pt x="133" y="44"/>
                                  </a:lnTo>
                                  <a:lnTo>
                                    <a:pt x="133" y="44"/>
                                  </a:lnTo>
                                  <a:lnTo>
                                    <a:pt x="121" y="47"/>
                                  </a:lnTo>
                                  <a:lnTo>
                                    <a:pt x="88" y="49"/>
                                  </a:lnTo>
                                  <a:close/>
                                  <a:moveTo>
                                    <a:pt x="68" y="53"/>
                                  </a:moveTo>
                                  <a:lnTo>
                                    <a:pt x="27" y="58"/>
                                  </a:lnTo>
                                  <a:lnTo>
                                    <a:pt x="27" y="58"/>
                                  </a:lnTo>
                                  <a:lnTo>
                                    <a:pt x="34" y="62"/>
                                  </a:lnTo>
                                  <a:lnTo>
                                    <a:pt x="34" y="62"/>
                                  </a:lnTo>
                                  <a:lnTo>
                                    <a:pt x="40" y="67"/>
                                  </a:lnTo>
                                  <a:lnTo>
                                    <a:pt x="40" y="67"/>
                                  </a:lnTo>
                                  <a:lnTo>
                                    <a:pt x="47" y="77"/>
                                  </a:lnTo>
                                  <a:lnTo>
                                    <a:pt x="50" y="89"/>
                                  </a:lnTo>
                                  <a:lnTo>
                                    <a:pt x="72" y="69"/>
                                  </a:lnTo>
                                  <a:lnTo>
                                    <a:pt x="68" y="53"/>
                                  </a:lnTo>
                                  <a:close/>
                                  <a:moveTo>
                                    <a:pt x="63" y="33"/>
                                  </a:moveTo>
                                  <a:lnTo>
                                    <a:pt x="67" y="49"/>
                                  </a:lnTo>
                                  <a:lnTo>
                                    <a:pt x="104" y="44"/>
                                  </a:lnTo>
                                  <a:lnTo>
                                    <a:pt x="104" y="44"/>
                                  </a:lnTo>
                                  <a:lnTo>
                                    <a:pt x="95" y="36"/>
                                  </a:lnTo>
                                  <a:lnTo>
                                    <a:pt x="95" y="36"/>
                                  </a:lnTo>
                                  <a:lnTo>
                                    <a:pt x="88" y="25"/>
                                  </a:lnTo>
                                  <a:lnTo>
                                    <a:pt x="85" y="12"/>
                                  </a:lnTo>
                                  <a:lnTo>
                                    <a:pt x="63" y="33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60" name="Forma Livre: Forma 260"/>
                          <wps:cNvSpPr/>
                          <wps:spPr>
                            <a:xfrm>
                              <a:off x="660" y="195"/>
                              <a:ext cx="63" cy="70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26" h="139" extrusionOk="0">
                                  <a:moveTo>
                                    <a:pt x="126" y="33"/>
                                  </a:moveTo>
                                  <a:lnTo>
                                    <a:pt x="125" y="34"/>
                                  </a:lnTo>
                                  <a:lnTo>
                                    <a:pt x="125" y="34"/>
                                  </a:lnTo>
                                  <a:lnTo>
                                    <a:pt x="117" y="31"/>
                                  </a:lnTo>
                                  <a:lnTo>
                                    <a:pt x="112" y="31"/>
                                  </a:lnTo>
                                  <a:lnTo>
                                    <a:pt x="112" y="31"/>
                                  </a:lnTo>
                                  <a:lnTo>
                                    <a:pt x="106" y="33"/>
                                  </a:lnTo>
                                  <a:lnTo>
                                    <a:pt x="97" y="38"/>
                                  </a:lnTo>
                                  <a:lnTo>
                                    <a:pt x="69" y="60"/>
                                  </a:lnTo>
                                  <a:lnTo>
                                    <a:pt x="108" y="71"/>
                                  </a:lnTo>
                                  <a:lnTo>
                                    <a:pt x="108" y="71"/>
                                  </a:lnTo>
                                  <a:lnTo>
                                    <a:pt x="108" y="82"/>
                                  </a:lnTo>
                                  <a:lnTo>
                                    <a:pt x="106" y="89"/>
                                  </a:lnTo>
                                  <a:lnTo>
                                    <a:pt x="106" y="89"/>
                                  </a:lnTo>
                                  <a:lnTo>
                                    <a:pt x="103" y="95"/>
                                  </a:lnTo>
                                  <a:lnTo>
                                    <a:pt x="96" y="100"/>
                                  </a:lnTo>
                                  <a:lnTo>
                                    <a:pt x="45" y="139"/>
                                  </a:lnTo>
                                  <a:lnTo>
                                    <a:pt x="45" y="139"/>
                                  </a:lnTo>
                                  <a:lnTo>
                                    <a:pt x="25" y="128"/>
                                  </a:lnTo>
                                  <a:lnTo>
                                    <a:pt x="25" y="128"/>
                                  </a:lnTo>
                                  <a:lnTo>
                                    <a:pt x="11" y="124"/>
                                  </a:lnTo>
                                  <a:lnTo>
                                    <a:pt x="11" y="124"/>
                                  </a:lnTo>
                                  <a:lnTo>
                                    <a:pt x="11" y="113"/>
                                  </a:lnTo>
                                  <a:lnTo>
                                    <a:pt x="9" y="102"/>
                                  </a:lnTo>
                                  <a:lnTo>
                                    <a:pt x="9" y="102"/>
                                  </a:lnTo>
                                  <a:lnTo>
                                    <a:pt x="5" y="91"/>
                                  </a:lnTo>
                                  <a:lnTo>
                                    <a:pt x="0" y="77"/>
                                  </a:lnTo>
                                  <a:lnTo>
                                    <a:pt x="2" y="77"/>
                                  </a:lnTo>
                                  <a:lnTo>
                                    <a:pt x="2" y="77"/>
                                  </a:lnTo>
                                  <a:lnTo>
                                    <a:pt x="7" y="77"/>
                                  </a:lnTo>
                                  <a:lnTo>
                                    <a:pt x="11" y="77"/>
                                  </a:lnTo>
                                  <a:lnTo>
                                    <a:pt x="11" y="77"/>
                                  </a:lnTo>
                                  <a:lnTo>
                                    <a:pt x="20" y="71"/>
                                  </a:lnTo>
                                  <a:lnTo>
                                    <a:pt x="34" y="60"/>
                                  </a:lnTo>
                                  <a:lnTo>
                                    <a:pt x="81" y="23"/>
                                  </a:lnTo>
                                  <a:lnTo>
                                    <a:pt x="81" y="23"/>
                                  </a:lnTo>
                                  <a:lnTo>
                                    <a:pt x="88" y="18"/>
                                  </a:lnTo>
                                  <a:lnTo>
                                    <a:pt x="94" y="12"/>
                                  </a:lnTo>
                                  <a:lnTo>
                                    <a:pt x="94" y="12"/>
                                  </a:lnTo>
                                  <a:lnTo>
                                    <a:pt x="96" y="7"/>
                                  </a:lnTo>
                                  <a:lnTo>
                                    <a:pt x="96" y="0"/>
                                  </a:lnTo>
                                  <a:lnTo>
                                    <a:pt x="99" y="0"/>
                                  </a:lnTo>
                                  <a:lnTo>
                                    <a:pt x="99" y="0"/>
                                  </a:lnTo>
                                  <a:lnTo>
                                    <a:pt x="101" y="11"/>
                                  </a:lnTo>
                                  <a:lnTo>
                                    <a:pt x="101" y="11"/>
                                  </a:lnTo>
                                  <a:lnTo>
                                    <a:pt x="101" y="18"/>
                                  </a:lnTo>
                                  <a:lnTo>
                                    <a:pt x="101" y="18"/>
                                  </a:lnTo>
                                  <a:lnTo>
                                    <a:pt x="117" y="25"/>
                                  </a:lnTo>
                                  <a:lnTo>
                                    <a:pt x="117" y="25"/>
                                  </a:lnTo>
                                  <a:lnTo>
                                    <a:pt x="126" y="33"/>
                                  </a:lnTo>
                                  <a:lnTo>
                                    <a:pt x="126" y="33"/>
                                  </a:lnTo>
                                  <a:close/>
                                  <a:moveTo>
                                    <a:pt x="25" y="95"/>
                                  </a:moveTo>
                                  <a:lnTo>
                                    <a:pt x="32" y="122"/>
                                  </a:lnTo>
                                  <a:lnTo>
                                    <a:pt x="78" y="88"/>
                                  </a:lnTo>
                                  <a:lnTo>
                                    <a:pt x="78" y="88"/>
                                  </a:lnTo>
                                  <a:lnTo>
                                    <a:pt x="87" y="80"/>
                                  </a:lnTo>
                                  <a:lnTo>
                                    <a:pt x="87" y="80"/>
                                  </a:lnTo>
                                  <a:lnTo>
                                    <a:pt x="87" y="75"/>
                                  </a:lnTo>
                                  <a:lnTo>
                                    <a:pt x="88" y="69"/>
                                  </a:lnTo>
                                  <a:lnTo>
                                    <a:pt x="65" y="64"/>
                                  </a:lnTo>
                                  <a:lnTo>
                                    <a:pt x="25" y="95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61" name="Forma Livre: Forma 261"/>
                          <wps:cNvSpPr/>
                          <wps:spPr>
                            <a:xfrm>
                              <a:off x="686" y="252"/>
                              <a:ext cx="66" cy="4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34" h="83" extrusionOk="0">
                                  <a:moveTo>
                                    <a:pt x="92" y="11"/>
                                  </a:moveTo>
                                  <a:lnTo>
                                    <a:pt x="89" y="35"/>
                                  </a:lnTo>
                                  <a:lnTo>
                                    <a:pt x="78" y="33"/>
                                  </a:lnTo>
                                  <a:lnTo>
                                    <a:pt x="31" y="63"/>
                                  </a:lnTo>
                                  <a:lnTo>
                                    <a:pt x="31" y="63"/>
                                  </a:lnTo>
                                  <a:lnTo>
                                    <a:pt x="26" y="68"/>
                                  </a:lnTo>
                                  <a:lnTo>
                                    <a:pt x="22" y="70"/>
                                  </a:lnTo>
                                  <a:lnTo>
                                    <a:pt x="22" y="70"/>
                                  </a:lnTo>
                                  <a:lnTo>
                                    <a:pt x="22" y="75"/>
                                  </a:lnTo>
                                  <a:lnTo>
                                    <a:pt x="22" y="75"/>
                                  </a:lnTo>
                                  <a:lnTo>
                                    <a:pt x="22" y="75"/>
                                  </a:lnTo>
                                  <a:lnTo>
                                    <a:pt x="22" y="75"/>
                                  </a:lnTo>
                                  <a:lnTo>
                                    <a:pt x="29" y="79"/>
                                  </a:lnTo>
                                  <a:lnTo>
                                    <a:pt x="27" y="83"/>
                                  </a:lnTo>
                                  <a:lnTo>
                                    <a:pt x="0" y="74"/>
                                  </a:lnTo>
                                  <a:lnTo>
                                    <a:pt x="0" y="74"/>
                                  </a:lnTo>
                                  <a:lnTo>
                                    <a:pt x="2" y="64"/>
                                  </a:lnTo>
                                  <a:lnTo>
                                    <a:pt x="4" y="59"/>
                                  </a:lnTo>
                                  <a:lnTo>
                                    <a:pt x="4" y="59"/>
                                  </a:lnTo>
                                  <a:lnTo>
                                    <a:pt x="9" y="53"/>
                                  </a:lnTo>
                                  <a:lnTo>
                                    <a:pt x="18" y="46"/>
                                  </a:lnTo>
                                  <a:lnTo>
                                    <a:pt x="67" y="15"/>
                                  </a:lnTo>
                                  <a:lnTo>
                                    <a:pt x="69" y="4"/>
                                  </a:lnTo>
                                  <a:lnTo>
                                    <a:pt x="92" y="11"/>
                                  </a:lnTo>
                                  <a:close/>
                                  <a:moveTo>
                                    <a:pt x="127" y="0"/>
                                  </a:moveTo>
                                  <a:lnTo>
                                    <a:pt x="134" y="11"/>
                                  </a:lnTo>
                                  <a:lnTo>
                                    <a:pt x="107" y="11"/>
                                  </a:lnTo>
                                  <a:lnTo>
                                    <a:pt x="105" y="8"/>
                                  </a:lnTo>
                                  <a:lnTo>
                                    <a:pt x="127" y="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62" name="Forma Livre: Forma 262"/>
                          <wps:cNvSpPr/>
                          <wps:spPr>
                            <a:xfrm>
                              <a:off x="703" y="281"/>
                              <a:ext cx="58" cy="43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7" h="86" extrusionOk="0">
                                  <a:moveTo>
                                    <a:pt x="72" y="0"/>
                                  </a:moveTo>
                                  <a:lnTo>
                                    <a:pt x="117" y="9"/>
                                  </a:lnTo>
                                  <a:lnTo>
                                    <a:pt x="117" y="11"/>
                                  </a:lnTo>
                                  <a:lnTo>
                                    <a:pt x="92" y="24"/>
                                  </a:lnTo>
                                  <a:lnTo>
                                    <a:pt x="102" y="42"/>
                                  </a:lnTo>
                                  <a:lnTo>
                                    <a:pt x="92" y="48"/>
                                  </a:lnTo>
                                  <a:lnTo>
                                    <a:pt x="83" y="29"/>
                                  </a:lnTo>
                                  <a:lnTo>
                                    <a:pt x="21" y="64"/>
                                  </a:lnTo>
                                  <a:lnTo>
                                    <a:pt x="19" y="79"/>
                                  </a:lnTo>
                                  <a:lnTo>
                                    <a:pt x="27" y="83"/>
                                  </a:lnTo>
                                  <a:lnTo>
                                    <a:pt x="25" y="86"/>
                                  </a:lnTo>
                                  <a:lnTo>
                                    <a:pt x="0" y="73"/>
                                  </a:lnTo>
                                  <a:lnTo>
                                    <a:pt x="0" y="73"/>
                                  </a:lnTo>
                                  <a:lnTo>
                                    <a:pt x="1" y="59"/>
                                  </a:lnTo>
                                  <a:lnTo>
                                    <a:pt x="0" y="42"/>
                                  </a:lnTo>
                                  <a:lnTo>
                                    <a:pt x="1" y="42"/>
                                  </a:lnTo>
                                  <a:lnTo>
                                    <a:pt x="1" y="42"/>
                                  </a:lnTo>
                                  <a:lnTo>
                                    <a:pt x="7" y="44"/>
                                  </a:lnTo>
                                  <a:lnTo>
                                    <a:pt x="10" y="44"/>
                                  </a:lnTo>
                                  <a:lnTo>
                                    <a:pt x="10" y="44"/>
                                  </a:lnTo>
                                  <a:lnTo>
                                    <a:pt x="14" y="42"/>
                                  </a:lnTo>
                                  <a:lnTo>
                                    <a:pt x="21" y="40"/>
                                  </a:lnTo>
                                  <a:lnTo>
                                    <a:pt x="72" y="11"/>
                                  </a:lnTo>
                                  <a:lnTo>
                                    <a:pt x="68" y="2"/>
                                  </a:lnTo>
                                  <a:lnTo>
                                    <a:pt x="72" y="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63" name="Forma Livre: Forma 263"/>
                          <wps:cNvSpPr/>
                          <wps:spPr>
                            <a:xfrm>
                              <a:off x="717" y="317"/>
                              <a:ext cx="53" cy="4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07" h="88" extrusionOk="0">
                                  <a:moveTo>
                                    <a:pt x="107" y="28"/>
                                  </a:moveTo>
                                  <a:lnTo>
                                    <a:pt x="89" y="68"/>
                                  </a:lnTo>
                                  <a:lnTo>
                                    <a:pt x="40" y="41"/>
                                  </a:lnTo>
                                  <a:lnTo>
                                    <a:pt x="22" y="48"/>
                                  </a:lnTo>
                                  <a:lnTo>
                                    <a:pt x="24" y="74"/>
                                  </a:lnTo>
                                  <a:lnTo>
                                    <a:pt x="40" y="85"/>
                                  </a:lnTo>
                                  <a:lnTo>
                                    <a:pt x="38" y="88"/>
                                  </a:lnTo>
                                  <a:lnTo>
                                    <a:pt x="4" y="66"/>
                                  </a:lnTo>
                                  <a:lnTo>
                                    <a:pt x="4" y="66"/>
                                  </a:lnTo>
                                  <a:lnTo>
                                    <a:pt x="4" y="48"/>
                                  </a:lnTo>
                                  <a:lnTo>
                                    <a:pt x="4" y="48"/>
                                  </a:lnTo>
                                  <a:lnTo>
                                    <a:pt x="0" y="30"/>
                                  </a:lnTo>
                                  <a:lnTo>
                                    <a:pt x="2" y="28"/>
                                  </a:lnTo>
                                  <a:lnTo>
                                    <a:pt x="2" y="28"/>
                                  </a:lnTo>
                                  <a:lnTo>
                                    <a:pt x="6" y="30"/>
                                  </a:lnTo>
                                  <a:lnTo>
                                    <a:pt x="10" y="30"/>
                                  </a:lnTo>
                                  <a:lnTo>
                                    <a:pt x="10" y="30"/>
                                  </a:lnTo>
                                  <a:lnTo>
                                    <a:pt x="22" y="26"/>
                                  </a:lnTo>
                                  <a:lnTo>
                                    <a:pt x="74" y="0"/>
                                  </a:lnTo>
                                  <a:lnTo>
                                    <a:pt x="74" y="0"/>
                                  </a:lnTo>
                                  <a:lnTo>
                                    <a:pt x="87" y="11"/>
                                  </a:lnTo>
                                  <a:lnTo>
                                    <a:pt x="87" y="11"/>
                                  </a:lnTo>
                                  <a:lnTo>
                                    <a:pt x="107" y="28"/>
                                  </a:lnTo>
                                  <a:lnTo>
                                    <a:pt x="107" y="28"/>
                                  </a:lnTo>
                                  <a:close/>
                                  <a:moveTo>
                                    <a:pt x="89" y="19"/>
                                  </a:moveTo>
                                  <a:lnTo>
                                    <a:pt x="87" y="17"/>
                                  </a:lnTo>
                                  <a:lnTo>
                                    <a:pt x="46" y="37"/>
                                  </a:lnTo>
                                  <a:lnTo>
                                    <a:pt x="74" y="54"/>
                                  </a:lnTo>
                                  <a:lnTo>
                                    <a:pt x="89" y="19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64" name="Forma Livre: Forma 264"/>
                          <wps:cNvSpPr/>
                          <wps:spPr>
                            <a:xfrm>
                              <a:off x="735" y="357"/>
                              <a:ext cx="55" cy="4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0" h="83" extrusionOk="0">
                                  <a:moveTo>
                                    <a:pt x="110" y="48"/>
                                  </a:moveTo>
                                  <a:lnTo>
                                    <a:pt x="99" y="70"/>
                                  </a:lnTo>
                                  <a:lnTo>
                                    <a:pt x="79" y="61"/>
                                  </a:lnTo>
                                  <a:lnTo>
                                    <a:pt x="90" y="42"/>
                                  </a:lnTo>
                                  <a:lnTo>
                                    <a:pt x="79" y="35"/>
                                  </a:lnTo>
                                  <a:lnTo>
                                    <a:pt x="23" y="57"/>
                                  </a:lnTo>
                                  <a:lnTo>
                                    <a:pt x="19" y="72"/>
                                  </a:lnTo>
                                  <a:lnTo>
                                    <a:pt x="30" y="79"/>
                                  </a:lnTo>
                                  <a:lnTo>
                                    <a:pt x="28" y="83"/>
                                  </a:lnTo>
                                  <a:lnTo>
                                    <a:pt x="0" y="64"/>
                                  </a:lnTo>
                                  <a:lnTo>
                                    <a:pt x="0" y="64"/>
                                  </a:lnTo>
                                  <a:lnTo>
                                    <a:pt x="3" y="48"/>
                                  </a:lnTo>
                                  <a:lnTo>
                                    <a:pt x="3" y="48"/>
                                  </a:lnTo>
                                  <a:lnTo>
                                    <a:pt x="5" y="33"/>
                                  </a:lnTo>
                                  <a:lnTo>
                                    <a:pt x="7" y="33"/>
                                  </a:lnTo>
                                  <a:lnTo>
                                    <a:pt x="7" y="33"/>
                                  </a:lnTo>
                                  <a:lnTo>
                                    <a:pt x="10" y="35"/>
                                  </a:lnTo>
                                  <a:lnTo>
                                    <a:pt x="14" y="37"/>
                                  </a:lnTo>
                                  <a:lnTo>
                                    <a:pt x="14" y="37"/>
                                  </a:lnTo>
                                  <a:lnTo>
                                    <a:pt x="27" y="33"/>
                                  </a:lnTo>
                                  <a:lnTo>
                                    <a:pt x="66" y="17"/>
                                  </a:lnTo>
                                  <a:lnTo>
                                    <a:pt x="66" y="17"/>
                                  </a:lnTo>
                                  <a:lnTo>
                                    <a:pt x="72" y="15"/>
                                  </a:lnTo>
                                  <a:lnTo>
                                    <a:pt x="75" y="11"/>
                                  </a:lnTo>
                                  <a:lnTo>
                                    <a:pt x="75" y="11"/>
                                  </a:lnTo>
                                  <a:lnTo>
                                    <a:pt x="75" y="9"/>
                                  </a:lnTo>
                                  <a:lnTo>
                                    <a:pt x="75" y="8"/>
                                  </a:lnTo>
                                  <a:lnTo>
                                    <a:pt x="75" y="8"/>
                                  </a:lnTo>
                                  <a:lnTo>
                                    <a:pt x="74" y="6"/>
                                  </a:lnTo>
                                  <a:lnTo>
                                    <a:pt x="70" y="2"/>
                                  </a:lnTo>
                                  <a:lnTo>
                                    <a:pt x="72" y="0"/>
                                  </a:lnTo>
                                  <a:lnTo>
                                    <a:pt x="97" y="13"/>
                                  </a:lnTo>
                                  <a:lnTo>
                                    <a:pt x="97" y="13"/>
                                  </a:lnTo>
                                  <a:lnTo>
                                    <a:pt x="93" y="22"/>
                                  </a:lnTo>
                                  <a:lnTo>
                                    <a:pt x="90" y="28"/>
                                  </a:lnTo>
                                  <a:lnTo>
                                    <a:pt x="90" y="28"/>
                                  </a:lnTo>
                                  <a:lnTo>
                                    <a:pt x="88" y="31"/>
                                  </a:lnTo>
                                  <a:lnTo>
                                    <a:pt x="83" y="33"/>
                                  </a:lnTo>
                                  <a:lnTo>
                                    <a:pt x="110" y="48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65" name="Forma Livre: Forma 265"/>
                          <wps:cNvSpPr/>
                          <wps:spPr>
                            <a:xfrm>
                              <a:off x="748" y="401"/>
                              <a:ext cx="71" cy="32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42" h="64" extrusionOk="0">
                                  <a:moveTo>
                                    <a:pt x="103" y="13"/>
                                  </a:moveTo>
                                  <a:lnTo>
                                    <a:pt x="94" y="35"/>
                                  </a:lnTo>
                                  <a:lnTo>
                                    <a:pt x="85" y="30"/>
                                  </a:lnTo>
                                  <a:lnTo>
                                    <a:pt x="31" y="48"/>
                                  </a:lnTo>
                                  <a:lnTo>
                                    <a:pt x="31" y="48"/>
                                  </a:lnTo>
                                  <a:lnTo>
                                    <a:pt x="25" y="50"/>
                                  </a:lnTo>
                                  <a:lnTo>
                                    <a:pt x="20" y="52"/>
                                  </a:lnTo>
                                  <a:lnTo>
                                    <a:pt x="20" y="52"/>
                                  </a:lnTo>
                                  <a:lnTo>
                                    <a:pt x="20" y="55"/>
                                  </a:lnTo>
                                  <a:lnTo>
                                    <a:pt x="20" y="55"/>
                                  </a:lnTo>
                                  <a:lnTo>
                                    <a:pt x="20" y="57"/>
                                  </a:lnTo>
                                  <a:lnTo>
                                    <a:pt x="20" y="57"/>
                                  </a:lnTo>
                                  <a:lnTo>
                                    <a:pt x="25" y="61"/>
                                  </a:lnTo>
                                  <a:lnTo>
                                    <a:pt x="23" y="64"/>
                                  </a:lnTo>
                                  <a:lnTo>
                                    <a:pt x="0" y="50"/>
                                  </a:lnTo>
                                  <a:lnTo>
                                    <a:pt x="0" y="50"/>
                                  </a:lnTo>
                                  <a:lnTo>
                                    <a:pt x="3" y="41"/>
                                  </a:lnTo>
                                  <a:lnTo>
                                    <a:pt x="7" y="35"/>
                                  </a:lnTo>
                                  <a:lnTo>
                                    <a:pt x="7" y="35"/>
                                  </a:lnTo>
                                  <a:lnTo>
                                    <a:pt x="12" y="31"/>
                                  </a:lnTo>
                                  <a:lnTo>
                                    <a:pt x="23" y="28"/>
                                  </a:lnTo>
                                  <a:lnTo>
                                    <a:pt x="77" y="9"/>
                                  </a:lnTo>
                                  <a:lnTo>
                                    <a:pt x="83" y="0"/>
                                  </a:lnTo>
                                  <a:lnTo>
                                    <a:pt x="103" y="13"/>
                                  </a:lnTo>
                                  <a:close/>
                                  <a:moveTo>
                                    <a:pt x="139" y="9"/>
                                  </a:moveTo>
                                  <a:lnTo>
                                    <a:pt x="142" y="22"/>
                                  </a:lnTo>
                                  <a:lnTo>
                                    <a:pt x="117" y="15"/>
                                  </a:lnTo>
                                  <a:lnTo>
                                    <a:pt x="115" y="11"/>
                                  </a:lnTo>
                                  <a:lnTo>
                                    <a:pt x="139" y="9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66" name="Forma Livre: Forma 266"/>
                          <wps:cNvSpPr/>
                          <wps:spPr>
                            <a:xfrm>
                              <a:off x="769" y="482"/>
                              <a:ext cx="57" cy="5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6" h="112" extrusionOk="0">
                                  <a:moveTo>
                                    <a:pt x="116" y="63"/>
                                  </a:moveTo>
                                  <a:lnTo>
                                    <a:pt x="103" y="81"/>
                                  </a:lnTo>
                                  <a:lnTo>
                                    <a:pt x="114" y="88"/>
                                  </a:lnTo>
                                  <a:lnTo>
                                    <a:pt x="112" y="92"/>
                                  </a:lnTo>
                                  <a:lnTo>
                                    <a:pt x="112" y="92"/>
                                  </a:lnTo>
                                  <a:lnTo>
                                    <a:pt x="101" y="85"/>
                                  </a:lnTo>
                                  <a:lnTo>
                                    <a:pt x="101" y="85"/>
                                  </a:lnTo>
                                  <a:lnTo>
                                    <a:pt x="96" y="85"/>
                                  </a:lnTo>
                                  <a:lnTo>
                                    <a:pt x="89" y="87"/>
                                  </a:lnTo>
                                  <a:lnTo>
                                    <a:pt x="40" y="96"/>
                                  </a:lnTo>
                                  <a:lnTo>
                                    <a:pt x="40" y="96"/>
                                  </a:lnTo>
                                  <a:lnTo>
                                    <a:pt x="35" y="98"/>
                                  </a:lnTo>
                                  <a:lnTo>
                                    <a:pt x="31" y="99"/>
                                  </a:lnTo>
                                  <a:lnTo>
                                    <a:pt x="31" y="99"/>
                                  </a:lnTo>
                                  <a:lnTo>
                                    <a:pt x="29" y="103"/>
                                  </a:lnTo>
                                  <a:lnTo>
                                    <a:pt x="29" y="103"/>
                                  </a:lnTo>
                                  <a:lnTo>
                                    <a:pt x="35" y="109"/>
                                  </a:lnTo>
                                  <a:lnTo>
                                    <a:pt x="31" y="112"/>
                                  </a:lnTo>
                                  <a:lnTo>
                                    <a:pt x="9" y="94"/>
                                  </a:lnTo>
                                  <a:lnTo>
                                    <a:pt x="9" y="94"/>
                                  </a:lnTo>
                                  <a:lnTo>
                                    <a:pt x="15" y="85"/>
                                  </a:lnTo>
                                  <a:lnTo>
                                    <a:pt x="18" y="81"/>
                                  </a:lnTo>
                                  <a:lnTo>
                                    <a:pt x="18" y="81"/>
                                  </a:lnTo>
                                  <a:lnTo>
                                    <a:pt x="26" y="77"/>
                                  </a:lnTo>
                                  <a:lnTo>
                                    <a:pt x="35" y="76"/>
                                  </a:lnTo>
                                  <a:lnTo>
                                    <a:pt x="89" y="65"/>
                                  </a:lnTo>
                                  <a:lnTo>
                                    <a:pt x="98" y="54"/>
                                  </a:lnTo>
                                  <a:lnTo>
                                    <a:pt x="80" y="39"/>
                                  </a:lnTo>
                                  <a:lnTo>
                                    <a:pt x="24" y="50"/>
                                  </a:lnTo>
                                  <a:lnTo>
                                    <a:pt x="18" y="59"/>
                                  </a:lnTo>
                                  <a:lnTo>
                                    <a:pt x="0" y="43"/>
                                  </a:lnTo>
                                  <a:lnTo>
                                    <a:pt x="11" y="22"/>
                                  </a:lnTo>
                                  <a:lnTo>
                                    <a:pt x="20" y="28"/>
                                  </a:lnTo>
                                  <a:lnTo>
                                    <a:pt x="71" y="19"/>
                                  </a:lnTo>
                                  <a:lnTo>
                                    <a:pt x="71" y="19"/>
                                  </a:lnTo>
                                  <a:lnTo>
                                    <a:pt x="80" y="15"/>
                                  </a:lnTo>
                                  <a:lnTo>
                                    <a:pt x="85" y="13"/>
                                  </a:lnTo>
                                  <a:lnTo>
                                    <a:pt x="85" y="13"/>
                                  </a:lnTo>
                                  <a:lnTo>
                                    <a:pt x="87" y="11"/>
                                  </a:lnTo>
                                  <a:lnTo>
                                    <a:pt x="87" y="10"/>
                                  </a:lnTo>
                                  <a:lnTo>
                                    <a:pt x="87" y="10"/>
                                  </a:lnTo>
                                  <a:lnTo>
                                    <a:pt x="85" y="6"/>
                                  </a:lnTo>
                                  <a:lnTo>
                                    <a:pt x="82" y="4"/>
                                  </a:lnTo>
                                  <a:lnTo>
                                    <a:pt x="85" y="0"/>
                                  </a:lnTo>
                                  <a:lnTo>
                                    <a:pt x="107" y="19"/>
                                  </a:lnTo>
                                  <a:lnTo>
                                    <a:pt x="107" y="19"/>
                                  </a:lnTo>
                                  <a:lnTo>
                                    <a:pt x="103" y="28"/>
                                  </a:lnTo>
                                  <a:lnTo>
                                    <a:pt x="98" y="32"/>
                                  </a:lnTo>
                                  <a:lnTo>
                                    <a:pt x="98" y="32"/>
                                  </a:lnTo>
                                  <a:lnTo>
                                    <a:pt x="94" y="35"/>
                                  </a:lnTo>
                                  <a:lnTo>
                                    <a:pt x="89" y="37"/>
                                  </a:lnTo>
                                  <a:lnTo>
                                    <a:pt x="85" y="37"/>
                                  </a:lnTo>
                                  <a:lnTo>
                                    <a:pt x="116" y="63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67" name="Forma Livre: Forma 267"/>
                          <wps:cNvSpPr/>
                          <wps:spPr>
                            <a:xfrm>
                              <a:off x="778" y="545"/>
                              <a:ext cx="56" cy="43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2" h="86" extrusionOk="0">
                                  <a:moveTo>
                                    <a:pt x="96" y="0"/>
                                  </a:moveTo>
                                  <a:lnTo>
                                    <a:pt x="100" y="2"/>
                                  </a:lnTo>
                                  <a:lnTo>
                                    <a:pt x="100" y="2"/>
                                  </a:lnTo>
                                  <a:lnTo>
                                    <a:pt x="100" y="7"/>
                                  </a:lnTo>
                                  <a:lnTo>
                                    <a:pt x="100" y="7"/>
                                  </a:lnTo>
                                  <a:lnTo>
                                    <a:pt x="101" y="13"/>
                                  </a:lnTo>
                                  <a:lnTo>
                                    <a:pt x="103" y="18"/>
                                  </a:lnTo>
                                  <a:lnTo>
                                    <a:pt x="107" y="24"/>
                                  </a:lnTo>
                                  <a:lnTo>
                                    <a:pt x="112" y="28"/>
                                  </a:lnTo>
                                  <a:lnTo>
                                    <a:pt x="112" y="28"/>
                                  </a:lnTo>
                                  <a:lnTo>
                                    <a:pt x="107" y="46"/>
                                  </a:lnTo>
                                  <a:lnTo>
                                    <a:pt x="107" y="46"/>
                                  </a:lnTo>
                                  <a:lnTo>
                                    <a:pt x="107" y="59"/>
                                  </a:lnTo>
                                  <a:lnTo>
                                    <a:pt x="107" y="59"/>
                                  </a:lnTo>
                                  <a:lnTo>
                                    <a:pt x="107" y="62"/>
                                  </a:lnTo>
                                  <a:lnTo>
                                    <a:pt x="107" y="62"/>
                                  </a:lnTo>
                                  <a:lnTo>
                                    <a:pt x="112" y="66"/>
                                  </a:lnTo>
                                  <a:lnTo>
                                    <a:pt x="110" y="70"/>
                                  </a:lnTo>
                                  <a:lnTo>
                                    <a:pt x="110" y="70"/>
                                  </a:lnTo>
                                  <a:lnTo>
                                    <a:pt x="98" y="64"/>
                                  </a:lnTo>
                                  <a:lnTo>
                                    <a:pt x="98" y="64"/>
                                  </a:lnTo>
                                  <a:lnTo>
                                    <a:pt x="85" y="64"/>
                                  </a:lnTo>
                                  <a:lnTo>
                                    <a:pt x="42" y="70"/>
                                  </a:lnTo>
                                  <a:lnTo>
                                    <a:pt x="42" y="70"/>
                                  </a:lnTo>
                                  <a:lnTo>
                                    <a:pt x="33" y="72"/>
                                  </a:lnTo>
                                  <a:lnTo>
                                    <a:pt x="27" y="73"/>
                                  </a:lnTo>
                                  <a:lnTo>
                                    <a:pt x="27" y="73"/>
                                  </a:lnTo>
                                  <a:lnTo>
                                    <a:pt x="26" y="75"/>
                                  </a:lnTo>
                                  <a:lnTo>
                                    <a:pt x="26" y="77"/>
                                  </a:lnTo>
                                  <a:lnTo>
                                    <a:pt x="26" y="77"/>
                                  </a:lnTo>
                                  <a:lnTo>
                                    <a:pt x="27" y="81"/>
                                  </a:lnTo>
                                  <a:lnTo>
                                    <a:pt x="27" y="81"/>
                                  </a:lnTo>
                                  <a:lnTo>
                                    <a:pt x="31" y="84"/>
                                  </a:lnTo>
                                  <a:lnTo>
                                    <a:pt x="27" y="86"/>
                                  </a:lnTo>
                                  <a:lnTo>
                                    <a:pt x="6" y="68"/>
                                  </a:lnTo>
                                  <a:lnTo>
                                    <a:pt x="6" y="68"/>
                                  </a:lnTo>
                                  <a:lnTo>
                                    <a:pt x="11" y="61"/>
                                  </a:lnTo>
                                  <a:lnTo>
                                    <a:pt x="17" y="55"/>
                                  </a:lnTo>
                                  <a:lnTo>
                                    <a:pt x="17" y="55"/>
                                  </a:lnTo>
                                  <a:lnTo>
                                    <a:pt x="22" y="53"/>
                                  </a:lnTo>
                                  <a:lnTo>
                                    <a:pt x="29" y="50"/>
                                  </a:lnTo>
                                  <a:lnTo>
                                    <a:pt x="0" y="22"/>
                                  </a:lnTo>
                                  <a:lnTo>
                                    <a:pt x="0" y="22"/>
                                  </a:lnTo>
                                  <a:lnTo>
                                    <a:pt x="6" y="13"/>
                                  </a:lnTo>
                                  <a:lnTo>
                                    <a:pt x="13" y="7"/>
                                  </a:lnTo>
                                  <a:lnTo>
                                    <a:pt x="20" y="2"/>
                                  </a:lnTo>
                                  <a:lnTo>
                                    <a:pt x="26" y="0"/>
                                  </a:lnTo>
                                  <a:lnTo>
                                    <a:pt x="26" y="0"/>
                                  </a:lnTo>
                                  <a:lnTo>
                                    <a:pt x="35" y="0"/>
                                  </a:lnTo>
                                  <a:lnTo>
                                    <a:pt x="44" y="2"/>
                                  </a:lnTo>
                                  <a:lnTo>
                                    <a:pt x="44" y="2"/>
                                  </a:lnTo>
                                  <a:lnTo>
                                    <a:pt x="56" y="7"/>
                                  </a:lnTo>
                                  <a:lnTo>
                                    <a:pt x="71" y="17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68" name="Forma Livre: Forma 268"/>
                          <wps:cNvSpPr/>
                          <wps:spPr>
                            <a:xfrm>
                              <a:off x="788" y="553"/>
                              <a:ext cx="23" cy="1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47" h="33" extrusionOk="0">
                                  <a:moveTo>
                                    <a:pt x="40" y="29"/>
                                  </a:moveTo>
                                  <a:lnTo>
                                    <a:pt x="47" y="3"/>
                                  </a:lnTo>
                                  <a:lnTo>
                                    <a:pt x="47" y="3"/>
                                  </a:lnTo>
                                  <a:lnTo>
                                    <a:pt x="35" y="0"/>
                                  </a:lnTo>
                                  <a:lnTo>
                                    <a:pt x="25" y="0"/>
                                  </a:lnTo>
                                  <a:lnTo>
                                    <a:pt x="25" y="0"/>
                                  </a:lnTo>
                                  <a:lnTo>
                                    <a:pt x="16" y="1"/>
                                  </a:lnTo>
                                  <a:lnTo>
                                    <a:pt x="11" y="5"/>
                                  </a:lnTo>
                                  <a:lnTo>
                                    <a:pt x="4" y="11"/>
                                  </a:lnTo>
                                  <a:lnTo>
                                    <a:pt x="0" y="18"/>
                                  </a:lnTo>
                                  <a:lnTo>
                                    <a:pt x="15" y="33"/>
                                  </a:lnTo>
                                  <a:lnTo>
                                    <a:pt x="40" y="29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69" name="Forma Livre: Forma 269"/>
                          <wps:cNvSpPr/>
                          <wps:spPr>
                            <a:xfrm>
                              <a:off x="807" y="545"/>
                              <a:ext cx="19" cy="22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38" h="44" extrusionOk="0">
                                  <a:moveTo>
                                    <a:pt x="11" y="13"/>
                                  </a:moveTo>
                                  <a:lnTo>
                                    <a:pt x="0" y="44"/>
                                  </a:lnTo>
                                  <a:lnTo>
                                    <a:pt x="29" y="40"/>
                                  </a:lnTo>
                                  <a:lnTo>
                                    <a:pt x="38" y="0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70" name="Forma Livre: Forma 270"/>
                          <wps:cNvSpPr/>
                          <wps:spPr>
                            <a:xfrm>
                              <a:off x="152" y="168"/>
                              <a:ext cx="599" cy="103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96" h="2071" extrusionOk="0">
                                  <a:moveTo>
                                    <a:pt x="1196" y="1035"/>
                                  </a:moveTo>
                                  <a:lnTo>
                                    <a:pt x="1196" y="1035"/>
                                  </a:lnTo>
                                  <a:lnTo>
                                    <a:pt x="1196" y="1089"/>
                                  </a:lnTo>
                                  <a:lnTo>
                                    <a:pt x="1193" y="1142"/>
                                  </a:lnTo>
                                  <a:lnTo>
                                    <a:pt x="1189" y="1193"/>
                                  </a:lnTo>
                                  <a:lnTo>
                                    <a:pt x="1184" y="1245"/>
                                  </a:lnTo>
                                  <a:lnTo>
                                    <a:pt x="1178" y="1294"/>
                                  </a:lnTo>
                                  <a:lnTo>
                                    <a:pt x="1169" y="1344"/>
                                  </a:lnTo>
                                  <a:lnTo>
                                    <a:pt x="1160" y="1391"/>
                                  </a:lnTo>
                                  <a:lnTo>
                                    <a:pt x="1149" y="1439"/>
                                  </a:lnTo>
                                  <a:lnTo>
                                    <a:pt x="1137" y="1485"/>
                                  </a:lnTo>
                                  <a:lnTo>
                                    <a:pt x="1124" y="1531"/>
                                  </a:lnTo>
                                  <a:lnTo>
                                    <a:pt x="1110" y="1573"/>
                                  </a:lnTo>
                                  <a:lnTo>
                                    <a:pt x="1093" y="1615"/>
                                  </a:lnTo>
                                  <a:lnTo>
                                    <a:pt x="1077" y="1655"/>
                                  </a:lnTo>
                                  <a:lnTo>
                                    <a:pt x="1059" y="1696"/>
                                  </a:lnTo>
                                  <a:lnTo>
                                    <a:pt x="1041" y="1732"/>
                                  </a:lnTo>
                                  <a:lnTo>
                                    <a:pt x="1021" y="1769"/>
                                  </a:lnTo>
                                  <a:lnTo>
                                    <a:pt x="1000" y="1802"/>
                                  </a:lnTo>
                                  <a:lnTo>
                                    <a:pt x="978" y="1835"/>
                                  </a:lnTo>
                                  <a:lnTo>
                                    <a:pt x="956" y="1866"/>
                                  </a:lnTo>
                                  <a:lnTo>
                                    <a:pt x="933" y="1895"/>
                                  </a:lnTo>
                                  <a:lnTo>
                                    <a:pt x="909" y="1921"/>
                                  </a:lnTo>
                                  <a:lnTo>
                                    <a:pt x="884" y="1947"/>
                                  </a:lnTo>
                                  <a:lnTo>
                                    <a:pt x="857" y="1971"/>
                                  </a:lnTo>
                                  <a:lnTo>
                                    <a:pt x="832" y="1991"/>
                                  </a:lnTo>
                                  <a:lnTo>
                                    <a:pt x="805" y="2009"/>
                                  </a:lnTo>
                                  <a:lnTo>
                                    <a:pt x="776" y="2026"/>
                                  </a:lnTo>
                                  <a:lnTo>
                                    <a:pt x="749" y="2038"/>
                                  </a:lnTo>
                                  <a:lnTo>
                                    <a:pt x="718" y="2051"/>
                                  </a:lnTo>
                                  <a:lnTo>
                                    <a:pt x="689" y="2060"/>
                                  </a:lnTo>
                                  <a:lnTo>
                                    <a:pt x="660" y="2066"/>
                                  </a:lnTo>
                                  <a:lnTo>
                                    <a:pt x="630" y="2071"/>
                                  </a:lnTo>
                                  <a:lnTo>
                                    <a:pt x="599" y="2071"/>
                                  </a:lnTo>
                                  <a:lnTo>
                                    <a:pt x="599" y="2071"/>
                                  </a:lnTo>
                                  <a:lnTo>
                                    <a:pt x="568" y="2071"/>
                                  </a:lnTo>
                                  <a:lnTo>
                                    <a:pt x="538" y="2066"/>
                                  </a:lnTo>
                                  <a:lnTo>
                                    <a:pt x="507" y="2060"/>
                                  </a:lnTo>
                                  <a:lnTo>
                                    <a:pt x="478" y="2051"/>
                                  </a:lnTo>
                                  <a:lnTo>
                                    <a:pt x="449" y="2038"/>
                                  </a:lnTo>
                                  <a:lnTo>
                                    <a:pt x="420" y="2026"/>
                                  </a:lnTo>
                                  <a:lnTo>
                                    <a:pt x="393" y="2009"/>
                                  </a:lnTo>
                                  <a:lnTo>
                                    <a:pt x="366" y="1991"/>
                                  </a:lnTo>
                                  <a:lnTo>
                                    <a:pt x="339" y="1971"/>
                                  </a:lnTo>
                                  <a:lnTo>
                                    <a:pt x="314" y="1947"/>
                                  </a:lnTo>
                                  <a:lnTo>
                                    <a:pt x="289" y="1921"/>
                                  </a:lnTo>
                                  <a:lnTo>
                                    <a:pt x="263" y="1895"/>
                                  </a:lnTo>
                                  <a:lnTo>
                                    <a:pt x="240" y="1866"/>
                                  </a:lnTo>
                                  <a:lnTo>
                                    <a:pt x="218" y="1835"/>
                                  </a:lnTo>
                                  <a:lnTo>
                                    <a:pt x="197" y="1802"/>
                                  </a:lnTo>
                                  <a:lnTo>
                                    <a:pt x="175" y="1769"/>
                                  </a:lnTo>
                                  <a:lnTo>
                                    <a:pt x="155" y="1732"/>
                                  </a:lnTo>
                                  <a:lnTo>
                                    <a:pt x="137" y="1696"/>
                                  </a:lnTo>
                                  <a:lnTo>
                                    <a:pt x="119" y="1655"/>
                                  </a:lnTo>
                                  <a:lnTo>
                                    <a:pt x="103" y="1615"/>
                                  </a:lnTo>
                                  <a:lnTo>
                                    <a:pt x="87" y="1573"/>
                                  </a:lnTo>
                                  <a:lnTo>
                                    <a:pt x="72" y="1531"/>
                                  </a:lnTo>
                                  <a:lnTo>
                                    <a:pt x="59" y="1485"/>
                                  </a:lnTo>
                                  <a:lnTo>
                                    <a:pt x="47" y="1439"/>
                                  </a:lnTo>
                                  <a:lnTo>
                                    <a:pt x="38" y="1391"/>
                                  </a:lnTo>
                                  <a:lnTo>
                                    <a:pt x="27" y="1344"/>
                                  </a:lnTo>
                                  <a:lnTo>
                                    <a:pt x="20" y="1294"/>
                                  </a:lnTo>
                                  <a:lnTo>
                                    <a:pt x="13" y="1245"/>
                                  </a:lnTo>
                                  <a:lnTo>
                                    <a:pt x="7" y="1193"/>
                                  </a:lnTo>
                                  <a:lnTo>
                                    <a:pt x="4" y="1142"/>
                                  </a:lnTo>
                                  <a:lnTo>
                                    <a:pt x="2" y="1089"/>
                                  </a:lnTo>
                                  <a:lnTo>
                                    <a:pt x="0" y="1035"/>
                                  </a:lnTo>
                                  <a:lnTo>
                                    <a:pt x="0" y="1035"/>
                                  </a:lnTo>
                                  <a:lnTo>
                                    <a:pt x="2" y="982"/>
                                  </a:lnTo>
                                  <a:lnTo>
                                    <a:pt x="4" y="929"/>
                                  </a:lnTo>
                                  <a:lnTo>
                                    <a:pt x="7" y="878"/>
                                  </a:lnTo>
                                  <a:lnTo>
                                    <a:pt x="13" y="826"/>
                                  </a:lnTo>
                                  <a:lnTo>
                                    <a:pt x="20" y="777"/>
                                  </a:lnTo>
                                  <a:lnTo>
                                    <a:pt x="27" y="727"/>
                                  </a:lnTo>
                                  <a:lnTo>
                                    <a:pt x="38" y="680"/>
                                  </a:lnTo>
                                  <a:lnTo>
                                    <a:pt x="47" y="632"/>
                                  </a:lnTo>
                                  <a:lnTo>
                                    <a:pt x="59" y="586"/>
                                  </a:lnTo>
                                  <a:lnTo>
                                    <a:pt x="72" y="542"/>
                                  </a:lnTo>
                                  <a:lnTo>
                                    <a:pt x="87" y="498"/>
                                  </a:lnTo>
                                  <a:lnTo>
                                    <a:pt x="103" y="456"/>
                                  </a:lnTo>
                                  <a:lnTo>
                                    <a:pt x="119" y="416"/>
                                  </a:lnTo>
                                  <a:lnTo>
                                    <a:pt x="137" y="377"/>
                                  </a:lnTo>
                                  <a:lnTo>
                                    <a:pt x="155" y="339"/>
                                  </a:lnTo>
                                  <a:lnTo>
                                    <a:pt x="175" y="304"/>
                                  </a:lnTo>
                                  <a:lnTo>
                                    <a:pt x="197" y="269"/>
                                  </a:lnTo>
                                  <a:lnTo>
                                    <a:pt x="218" y="236"/>
                                  </a:lnTo>
                                  <a:lnTo>
                                    <a:pt x="240" y="205"/>
                                  </a:lnTo>
                                  <a:lnTo>
                                    <a:pt x="263" y="177"/>
                                  </a:lnTo>
                                  <a:lnTo>
                                    <a:pt x="289" y="150"/>
                                  </a:lnTo>
                                  <a:lnTo>
                                    <a:pt x="314" y="124"/>
                                  </a:lnTo>
                                  <a:lnTo>
                                    <a:pt x="339" y="102"/>
                                  </a:lnTo>
                                  <a:lnTo>
                                    <a:pt x="366" y="82"/>
                                  </a:lnTo>
                                  <a:lnTo>
                                    <a:pt x="393" y="62"/>
                                  </a:lnTo>
                                  <a:lnTo>
                                    <a:pt x="420" y="47"/>
                                  </a:lnTo>
                                  <a:lnTo>
                                    <a:pt x="449" y="33"/>
                                  </a:lnTo>
                                  <a:lnTo>
                                    <a:pt x="478" y="22"/>
                                  </a:lnTo>
                                  <a:lnTo>
                                    <a:pt x="507" y="12"/>
                                  </a:lnTo>
                                  <a:lnTo>
                                    <a:pt x="538" y="5"/>
                                  </a:lnTo>
                                  <a:lnTo>
                                    <a:pt x="568" y="1"/>
                                  </a:lnTo>
                                  <a:lnTo>
                                    <a:pt x="599" y="0"/>
                                  </a:lnTo>
                                  <a:lnTo>
                                    <a:pt x="599" y="0"/>
                                  </a:lnTo>
                                  <a:lnTo>
                                    <a:pt x="630" y="1"/>
                                  </a:lnTo>
                                  <a:lnTo>
                                    <a:pt x="660" y="5"/>
                                  </a:lnTo>
                                  <a:lnTo>
                                    <a:pt x="689" y="12"/>
                                  </a:lnTo>
                                  <a:lnTo>
                                    <a:pt x="718" y="22"/>
                                  </a:lnTo>
                                  <a:lnTo>
                                    <a:pt x="749" y="33"/>
                                  </a:lnTo>
                                  <a:lnTo>
                                    <a:pt x="776" y="47"/>
                                  </a:lnTo>
                                  <a:lnTo>
                                    <a:pt x="805" y="62"/>
                                  </a:lnTo>
                                  <a:lnTo>
                                    <a:pt x="832" y="82"/>
                                  </a:lnTo>
                                  <a:lnTo>
                                    <a:pt x="857" y="102"/>
                                  </a:lnTo>
                                  <a:lnTo>
                                    <a:pt x="884" y="124"/>
                                  </a:lnTo>
                                  <a:lnTo>
                                    <a:pt x="909" y="150"/>
                                  </a:lnTo>
                                  <a:lnTo>
                                    <a:pt x="933" y="177"/>
                                  </a:lnTo>
                                  <a:lnTo>
                                    <a:pt x="956" y="205"/>
                                  </a:lnTo>
                                  <a:lnTo>
                                    <a:pt x="978" y="236"/>
                                  </a:lnTo>
                                  <a:lnTo>
                                    <a:pt x="1000" y="269"/>
                                  </a:lnTo>
                                  <a:lnTo>
                                    <a:pt x="1021" y="304"/>
                                  </a:lnTo>
                                  <a:lnTo>
                                    <a:pt x="1041" y="339"/>
                                  </a:lnTo>
                                  <a:lnTo>
                                    <a:pt x="1059" y="377"/>
                                  </a:lnTo>
                                  <a:lnTo>
                                    <a:pt x="1077" y="416"/>
                                  </a:lnTo>
                                  <a:lnTo>
                                    <a:pt x="1093" y="456"/>
                                  </a:lnTo>
                                  <a:lnTo>
                                    <a:pt x="1110" y="498"/>
                                  </a:lnTo>
                                  <a:lnTo>
                                    <a:pt x="1124" y="542"/>
                                  </a:lnTo>
                                  <a:lnTo>
                                    <a:pt x="1137" y="586"/>
                                  </a:lnTo>
                                  <a:lnTo>
                                    <a:pt x="1149" y="632"/>
                                  </a:lnTo>
                                  <a:lnTo>
                                    <a:pt x="1160" y="680"/>
                                  </a:lnTo>
                                  <a:lnTo>
                                    <a:pt x="1169" y="727"/>
                                  </a:lnTo>
                                  <a:lnTo>
                                    <a:pt x="1178" y="777"/>
                                  </a:lnTo>
                                  <a:lnTo>
                                    <a:pt x="1184" y="826"/>
                                  </a:lnTo>
                                  <a:lnTo>
                                    <a:pt x="1189" y="878"/>
                                  </a:lnTo>
                                  <a:lnTo>
                                    <a:pt x="1193" y="929"/>
                                  </a:lnTo>
                                  <a:lnTo>
                                    <a:pt x="1196" y="982"/>
                                  </a:lnTo>
                                  <a:lnTo>
                                    <a:pt x="1196" y="1035"/>
                                  </a:lnTo>
                                  <a:lnTo>
                                    <a:pt x="1196" y="1035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71" name="Retângulo 271"/>
                          <wps:cNvSpPr/>
                          <wps:spPr>
                            <a:xfrm>
                              <a:off x="69" y="633"/>
                              <a:ext cx="22" cy="44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272" name="Retângulo 272"/>
                          <wps:cNvSpPr/>
                          <wps:spPr>
                            <a:xfrm>
                              <a:off x="69" y="734"/>
                              <a:ext cx="22" cy="45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273" name="Retângulo 273"/>
                          <wps:cNvSpPr/>
                          <wps:spPr>
                            <a:xfrm>
                              <a:off x="69" y="690"/>
                              <a:ext cx="22" cy="32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274" name="Retângulo 274"/>
                          <wps:cNvSpPr/>
                          <wps:spPr>
                            <a:xfrm>
                              <a:off x="813" y="633"/>
                              <a:ext cx="22" cy="44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275" name="Retângulo 275"/>
                          <wps:cNvSpPr/>
                          <wps:spPr>
                            <a:xfrm>
                              <a:off x="813" y="734"/>
                              <a:ext cx="22" cy="45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276" name="Retângulo 276"/>
                          <wps:cNvSpPr/>
                          <wps:spPr>
                            <a:xfrm>
                              <a:off x="813" y="690"/>
                              <a:ext cx="22" cy="32"/>
                            </a:xfrm>
                            <a:prstGeom prst="rect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sm" len="sm"/>
                              <a:tailEnd type="none" w="sm" len="sm"/>
                            </a:ln>
                          </wps:spPr>
                          <wps:txbx>
                            <w:txbxContent>
                              <w:p w:rsidR="00424C0A" w:rsidRDefault="001E6D5E">
                                <w:pPr>
                                  <w:spacing w:before="0"/>
                                  <w:jc w:val="left"/>
                                  <w:textDirection w:val="btLr"/>
                                </w:pPr>
                              </w:p>
                            </w:txbxContent>
                          </wps:txbx>
                          <wps:bodyPr spcFirstLastPara="1" wrap="square" lIns="91425" tIns="91425" rIns="91425" bIns="91425" anchor="ctr" anchorCtr="0"/>
                        </wps:wsp>
                        <wps:wsp>
                          <wps:cNvPr id="277" name="Forma Livre: Forma 277"/>
                          <wps:cNvSpPr/>
                          <wps:spPr>
                            <a:xfrm>
                              <a:off x="283" y="391"/>
                              <a:ext cx="334" cy="52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667" h="1054" extrusionOk="0">
                                  <a:moveTo>
                                    <a:pt x="333" y="0"/>
                                  </a:moveTo>
                                  <a:lnTo>
                                    <a:pt x="328" y="0"/>
                                  </a:lnTo>
                                  <a:lnTo>
                                    <a:pt x="324" y="4"/>
                                  </a:lnTo>
                                  <a:lnTo>
                                    <a:pt x="324" y="4"/>
                                  </a:lnTo>
                                  <a:lnTo>
                                    <a:pt x="301" y="18"/>
                                  </a:lnTo>
                                  <a:lnTo>
                                    <a:pt x="277" y="31"/>
                                  </a:lnTo>
                                  <a:lnTo>
                                    <a:pt x="254" y="42"/>
                                  </a:lnTo>
                                  <a:lnTo>
                                    <a:pt x="232" y="50"/>
                                  </a:lnTo>
                                  <a:lnTo>
                                    <a:pt x="212" y="57"/>
                                  </a:lnTo>
                                  <a:lnTo>
                                    <a:pt x="193" y="61"/>
                                  </a:lnTo>
                                  <a:lnTo>
                                    <a:pt x="157" y="66"/>
                                  </a:lnTo>
                                  <a:lnTo>
                                    <a:pt x="126" y="68"/>
                                  </a:lnTo>
                                  <a:lnTo>
                                    <a:pt x="104" y="68"/>
                                  </a:lnTo>
                                  <a:lnTo>
                                    <a:pt x="84" y="64"/>
                                  </a:lnTo>
                                  <a:lnTo>
                                    <a:pt x="72" y="62"/>
                                  </a:lnTo>
                                  <a:lnTo>
                                    <a:pt x="66" y="72"/>
                                  </a:lnTo>
                                  <a:lnTo>
                                    <a:pt x="0" y="198"/>
                                  </a:lnTo>
                                  <a:lnTo>
                                    <a:pt x="7" y="207"/>
                                  </a:lnTo>
                                  <a:lnTo>
                                    <a:pt x="7" y="207"/>
                                  </a:lnTo>
                                  <a:lnTo>
                                    <a:pt x="14" y="218"/>
                                  </a:lnTo>
                                  <a:lnTo>
                                    <a:pt x="23" y="238"/>
                                  </a:lnTo>
                                  <a:lnTo>
                                    <a:pt x="30" y="266"/>
                                  </a:lnTo>
                                  <a:lnTo>
                                    <a:pt x="39" y="308"/>
                                  </a:lnTo>
                                  <a:lnTo>
                                    <a:pt x="46" y="361"/>
                                  </a:lnTo>
                                  <a:lnTo>
                                    <a:pt x="52" y="431"/>
                                  </a:lnTo>
                                  <a:lnTo>
                                    <a:pt x="56" y="517"/>
                                  </a:lnTo>
                                  <a:lnTo>
                                    <a:pt x="57" y="624"/>
                                  </a:lnTo>
                                  <a:lnTo>
                                    <a:pt x="57" y="624"/>
                                  </a:lnTo>
                                  <a:lnTo>
                                    <a:pt x="57" y="646"/>
                                  </a:lnTo>
                                  <a:lnTo>
                                    <a:pt x="59" y="669"/>
                                  </a:lnTo>
                                  <a:lnTo>
                                    <a:pt x="63" y="691"/>
                                  </a:lnTo>
                                  <a:lnTo>
                                    <a:pt x="68" y="713"/>
                                  </a:lnTo>
                                  <a:lnTo>
                                    <a:pt x="74" y="735"/>
                                  </a:lnTo>
                                  <a:lnTo>
                                    <a:pt x="81" y="756"/>
                                  </a:lnTo>
                                  <a:lnTo>
                                    <a:pt x="97" y="796"/>
                                  </a:lnTo>
                                  <a:lnTo>
                                    <a:pt x="117" y="833"/>
                                  </a:lnTo>
                                  <a:lnTo>
                                    <a:pt x="139" y="867"/>
                                  </a:lnTo>
                                  <a:lnTo>
                                    <a:pt x="162" y="900"/>
                                  </a:lnTo>
                                  <a:lnTo>
                                    <a:pt x="187" y="930"/>
                                  </a:lnTo>
                                  <a:lnTo>
                                    <a:pt x="211" y="957"/>
                                  </a:lnTo>
                                  <a:lnTo>
                                    <a:pt x="236" y="979"/>
                                  </a:lnTo>
                                  <a:lnTo>
                                    <a:pt x="258" y="1001"/>
                                  </a:lnTo>
                                  <a:lnTo>
                                    <a:pt x="277" y="1018"/>
                                  </a:lnTo>
                                  <a:lnTo>
                                    <a:pt x="310" y="1042"/>
                                  </a:lnTo>
                                  <a:lnTo>
                                    <a:pt x="324" y="1053"/>
                                  </a:lnTo>
                                  <a:lnTo>
                                    <a:pt x="328" y="1054"/>
                                  </a:lnTo>
                                  <a:lnTo>
                                    <a:pt x="337" y="1054"/>
                                  </a:lnTo>
                                  <a:lnTo>
                                    <a:pt x="341" y="1053"/>
                                  </a:lnTo>
                                  <a:lnTo>
                                    <a:pt x="341" y="1053"/>
                                  </a:lnTo>
                                  <a:lnTo>
                                    <a:pt x="355" y="1042"/>
                                  </a:lnTo>
                                  <a:lnTo>
                                    <a:pt x="388" y="1018"/>
                                  </a:lnTo>
                                  <a:lnTo>
                                    <a:pt x="407" y="1001"/>
                                  </a:lnTo>
                                  <a:lnTo>
                                    <a:pt x="431" y="979"/>
                                  </a:lnTo>
                                  <a:lnTo>
                                    <a:pt x="454" y="957"/>
                                  </a:lnTo>
                                  <a:lnTo>
                                    <a:pt x="480" y="930"/>
                                  </a:lnTo>
                                  <a:lnTo>
                                    <a:pt x="503" y="900"/>
                                  </a:lnTo>
                                  <a:lnTo>
                                    <a:pt x="526" y="867"/>
                                  </a:lnTo>
                                  <a:lnTo>
                                    <a:pt x="550" y="833"/>
                                  </a:lnTo>
                                  <a:lnTo>
                                    <a:pt x="568" y="796"/>
                                  </a:lnTo>
                                  <a:lnTo>
                                    <a:pt x="586" y="756"/>
                                  </a:lnTo>
                                  <a:lnTo>
                                    <a:pt x="591" y="735"/>
                                  </a:lnTo>
                                  <a:lnTo>
                                    <a:pt x="599" y="713"/>
                                  </a:lnTo>
                                  <a:lnTo>
                                    <a:pt x="602" y="691"/>
                                  </a:lnTo>
                                  <a:lnTo>
                                    <a:pt x="606" y="669"/>
                                  </a:lnTo>
                                  <a:lnTo>
                                    <a:pt x="608" y="646"/>
                                  </a:lnTo>
                                  <a:lnTo>
                                    <a:pt x="609" y="624"/>
                                  </a:lnTo>
                                  <a:lnTo>
                                    <a:pt x="609" y="624"/>
                                  </a:lnTo>
                                  <a:lnTo>
                                    <a:pt x="611" y="517"/>
                                  </a:lnTo>
                                  <a:lnTo>
                                    <a:pt x="615" y="431"/>
                                  </a:lnTo>
                                  <a:lnTo>
                                    <a:pt x="620" y="361"/>
                                  </a:lnTo>
                                  <a:lnTo>
                                    <a:pt x="628" y="308"/>
                                  </a:lnTo>
                                  <a:lnTo>
                                    <a:pt x="635" y="266"/>
                                  </a:lnTo>
                                  <a:lnTo>
                                    <a:pt x="644" y="238"/>
                                  </a:lnTo>
                                  <a:lnTo>
                                    <a:pt x="651" y="218"/>
                                  </a:lnTo>
                                  <a:lnTo>
                                    <a:pt x="660" y="207"/>
                                  </a:lnTo>
                                  <a:lnTo>
                                    <a:pt x="667" y="198"/>
                                  </a:lnTo>
                                  <a:lnTo>
                                    <a:pt x="593" y="62"/>
                                  </a:lnTo>
                                  <a:lnTo>
                                    <a:pt x="582" y="64"/>
                                  </a:lnTo>
                                  <a:lnTo>
                                    <a:pt x="582" y="64"/>
                                  </a:lnTo>
                                  <a:lnTo>
                                    <a:pt x="563" y="68"/>
                                  </a:lnTo>
                                  <a:lnTo>
                                    <a:pt x="539" y="68"/>
                                  </a:lnTo>
                                  <a:lnTo>
                                    <a:pt x="510" y="66"/>
                                  </a:lnTo>
                                  <a:lnTo>
                                    <a:pt x="474" y="61"/>
                                  </a:lnTo>
                                  <a:lnTo>
                                    <a:pt x="454" y="57"/>
                                  </a:lnTo>
                                  <a:lnTo>
                                    <a:pt x="433" y="50"/>
                                  </a:lnTo>
                                  <a:lnTo>
                                    <a:pt x="411" y="42"/>
                                  </a:lnTo>
                                  <a:lnTo>
                                    <a:pt x="389" y="31"/>
                                  </a:lnTo>
                                  <a:lnTo>
                                    <a:pt x="366" y="18"/>
                                  </a:lnTo>
                                  <a:lnTo>
                                    <a:pt x="342" y="4"/>
                                  </a:lnTo>
                                  <a:lnTo>
                                    <a:pt x="337" y="0"/>
                                  </a:lnTo>
                                  <a:lnTo>
                                    <a:pt x="333" y="0"/>
                                  </a:lnTo>
                                  <a:close/>
                                  <a:moveTo>
                                    <a:pt x="333" y="37"/>
                                  </a:moveTo>
                                  <a:lnTo>
                                    <a:pt x="333" y="37"/>
                                  </a:lnTo>
                                  <a:lnTo>
                                    <a:pt x="353" y="50"/>
                                  </a:lnTo>
                                  <a:lnTo>
                                    <a:pt x="375" y="61"/>
                                  </a:lnTo>
                                  <a:lnTo>
                                    <a:pt x="395" y="72"/>
                                  </a:lnTo>
                                  <a:lnTo>
                                    <a:pt x="415" y="79"/>
                                  </a:lnTo>
                                  <a:lnTo>
                                    <a:pt x="452" y="90"/>
                                  </a:lnTo>
                                  <a:lnTo>
                                    <a:pt x="485" y="97"/>
                                  </a:lnTo>
                                  <a:lnTo>
                                    <a:pt x="516" y="101"/>
                                  </a:lnTo>
                                  <a:lnTo>
                                    <a:pt x="541" y="103"/>
                                  </a:lnTo>
                                  <a:lnTo>
                                    <a:pt x="563" y="101"/>
                                  </a:lnTo>
                                  <a:lnTo>
                                    <a:pt x="577" y="99"/>
                                  </a:lnTo>
                                  <a:lnTo>
                                    <a:pt x="577" y="99"/>
                                  </a:lnTo>
                                  <a:lnTo>
                                    <a:pt x="629" y="194"/>
                                  </a:lnTo>
                                  <a:lnTo>
                                    <a:pt x="629" y="194"/>
                                  </a:lnTo>
                                  <a:lnTo>
                                    <a:pt x="622" y="205"/>
                                  </a:lnTo>
                                  <a:lnTo>
                                    <a:pt x="617" y="218"/>
                                  </a:lnTo>
                                  <a:lnTo>
                                    <a:pt x="606" y="251"/>
                                  </a:lnTo>
                                  <a:lnTo>
                                    <a:pt x="599" y="293"/>
                                  </a:lnTo>
                                  <a:lnTo>
                                    <a:pt x="591" y="343"/>
                                  </a:lnTo>
                                  <a:lnTo>
                                    <a:pt x="584" y="400"/>
                                  </a:lnTo>
                                  <a:lnTo>
                                    <a:pt x="581" y="466"/>
                                  </a:lnTo>
                                  <a:lnTo>
                                    <a:pt x="579" y="541"/>
                                  </a:lnTo>
                                  <a:lnTo>
                                    <a:pt x="579" y="624"/>
                                  </a:lnTo>
                                  <a:lnTo>
                                    <a:pt x="579" y="624"/>
                                  </a:lnTo>
                                  <a:lnTo>
                                    <a:pt x="577" y="642"/>
                                  </a:lnTo>
                                  <a:lnTo>
                                    <a:pt x="575" y="662"/>
                                  </a:lnTo>
                                  <a:lnTo>
                                    <a:pt x="570" y="699"/>
                                  </a:lnTo>
                                  <a:lnTo>
                                    <a:pt x="559" y="735"/>
                                  </a:lnTo>
                                  <a:lnTo>
                                    <a:pt x="546" y="768"/>
                                  </a:lnTo>
                                  <a:lnTo>
                                    <a:pt x="530" y="801"/>
                                  </a:lnTo>
                                  <a:lnTo>
                                    <a:pt x="512" y="833"/>
                                  </a:lnTo>
                                  <a:lnTo>
                                    <a:pt x="492" y="862"/>
                                  </a:lnTo>
                                  <a:lnTo>
                                    <a:pt x="471" y="888"/>
                                  </a:lnTo>
                                  <a:lnTo>
                                    <a:pt x="451" y="913"/>
                                  </a:lnTo>
                                  <a:lnTo>
                                    <a:pt x="429" y="935"/>
                                  </a:lnTo>
                                  <a:lnTo>
                                    <a:pt x="389" y="974"/>
                                  </a:lnTo>
                                  <a:lnTo>
                                    <a:pt x="355" y="1001"/>
                                  </a:lnTo>
                                  <a:lnTo>
                                    <a:pt x="333" y="1018"/>
                                  </a:lnTo>
                                  <a:lnTo>
                                    <a:pt x="333" y="1018"/>
                                  </a:lnTo>
                                  <a:lnTo>
                                    <a:pt x="310" y="1001"/>
                                  </a:lnTo>
                                  <a:lnTo>
                                    <a:pt x="277" y="974"/>
                                  </a:lnTo>
                                  <a:lnTo>
                                    <a:pt x="238" y="935"/>
                                  </a:lnTo>
                                  <a:lnTo>
                                    <a:pt x="216" y="913"/>
                                  </a:lnTo>
                                  <a:lnTo>
                                    <a:pt x="194" y="888"/>
                                  </a:lnTo>
                                  <a:lnTo>
                                    <a:pt x="175" y="862"/>
                                  </a:lnTo>
                                  <a:lnTo>
                                    <a:pt x="155" y="833"/>
                                  </a:lnTo>
                                  <a:lnTo>
                                    <a:pt x="137" y="801"/>
                                  </a:lnTo>
                                  <a:lnTo>
                                    <a:pt x="120" y="768"/>
                                  </a:lnTo>
                                  <a:lnTo>
                                    <a:pt x="106" y="735"/>
                                  </a:lnTo>
                                  <a:lnTo>
                                    <a:pt x="97" y="699"/>
                                  </a:lnTo>
                                  <a:lnTo>
                                    <a:pt x="90" y="662"/>
                                  </a:lnTo>
                                  <a:lnTo>
                                    <a:pt x="88" y="642"/>
                                  </a:lnTo>
                                  <a:lnTo>
                                    <a:pt x="88" y="624"/>
                                  </a:lnTo>
                                  <a:lnTo>
                                    <a:pt x="88" y="624"/>
                                  </a:lnTo>
                                  <a:lnTo>
                                    <a:pt x="88" y="541"/>
                                  </a:lnTo>
                                  <a:lnTo>
                                    <a:pt x="84" y="466"/>
                                  </a:lnTo>
                                  <a:lnTo>
                                    <a:pt x="81" y="400"/>
                                  </a:lnTo>
                                  <a:lnTo>
                                    <a:pt x="75" y="343"/>
                                  </a:lnTo>
                                  <a:lnTo>
                                    <a:pt x="68" y="293"/>
                                  </a:lnTo>
                                  <a:lnTo>
                                    <a:pt x="59" y="251"/>
                                  </a:lnTo>
                                  <a:lnTo>
                                    <a:pt x="48" y="218"/>
                                  </a:lnTo>
                                  <a:lnTo>
                                    <a:pt x="43" y="205"/>
                                  </a:lnTo>
                                  <a:lnTo>
                                    <a:pt x="37" y="194"/>
                                  </a:lnTo>
                                  <a:lnTo>
                                    <a:pt x="37" y="194"/>
                                  </a:lnTo>
                                  <a:lnTo>
                                    <a:pt x="88" y="99"/>
                                  </a:lnTo>
                                  <a:lnTo>
                                    <a:pt x="88" y="99"/>
                                  </a:lnTo>
                                  <a:lnTo>
                                    <a:pt x="102" y="101"/>
                                  </a:lnTo>
                                  <a:lnTo>
                                    <a:pt x="124" y="103"/>
                                  </a:lnTo>
                                  <a:lnTo>
                                    <a:pt x="149" y="101"/>
                                  </a:lnTo>
                                  <a:lnTo>
                                    <a:pt x="180" y="97"/>
                                  </a:lnTo>
                                  <a:lnTo>
                                    <a:pt x="214" y="90"/>
                                  </a:lnTo>
                                  <a:lnTo>
                                    <a:pt x="252" y="79"/>
                                  </a:lnTo>
                                  <a:lnTo>
                                    <a:pt x="270" y="72"/>
                                  </a:lnTo>
                                  <a:lnTo>
                                    <a:pt x="292" y="61"/>
                                  </a:lnTo>
                                  <a:lnTo>
                                    <a:pt x="312" y="50"/>
                                  </a:lnTo>
                                  <a:lnTo>
                                    <a:pt x="333" y="37"/>
                                  </a:lnTo>
                                  <a:lnTo>
                                    <a:pt x="333" y="37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78" name="Forma Livre: Forma 278"/>
                          <wps:cNvSpPr/>
                          <wps:spPr>
                            <a:xfrm>
                              <a:off x="206" y="304"/>
                              <a:ext cx="488" cy="70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977" h="1401" extrusionOk="0">
                                  <a:moveTo>
                                    <a:pt x="489" y="0"/>
                                  </a:moveTo>
                                  <a:lnTo>
                                    <a:pt x="484" y="0"/>
                                  </a:lnTo>
                                  <a:lnTo>
                                    <a:pt x="482" y="2"/>
                                  </a:lnTo>
                                  <a:lnTo>
                                    <a:pt x="482" y="2"/>
                                  </a:lnTo>
                                  <a:lnTo>
                                    <a:pt x="446" y="22"/>
                                  </a:lnTo>
                                  <a:lnTo>
                                    <a:pt x="412" y="40"/>
                                  </a:lnTo>
                                  <a:lnTo>
                                    <a:pt x="378" y="55"/>
                                  </a:lnTo>
                                  <a:lnTo>
                                    <a:pt x="345" y="66"/>
                                  </a:lnTo>
                                  <a:lnTo>
                                    <a:pt x="314" y="75"/>
                                  </a:lnTo>
                                  <a:lnTo>
                                    <a:pt x="284" y="80"/>
                                  </a:lnTo>
                                  <a:lnTo>
                                    <a:pt x="257" y="86"/>
                                  </a:lnTo>
                                  <a:lnTo>
                                    <a:pt x="231" y="88"/>
                                  </a:lnTo>
                                  <a:lnTo>
                                    <a:pt x="208" y="90"/>
                                  </a:lnTo>
                                  <a:lnTo>
                                    <a:pt x="186" y="90"/>
                                  </a:lnTo>
                                  <a:lnTo>
                                    <a:pt x="152" y="90"/>
                                  </a:lnTo>
                                  <a:lnTo>
                                    <a:pt x="130" y="86"/>
                                  </a:lnTo>
                                  <a:lnTo>
                                    <a:pt x="123" y="84"/>
                                  </a:lnTo>
                                  <a:lnTo>
                                    <a:pt x="105" y="80"/>
                                  </a:lnTo>
                                  <a:lnTo>
                                    <a:pt x="105" y="102"/>
                                  </a:lnTo>
                                  <a:lnTo>
                                    <a:pt x="105" y="102"/>
                                  </a:lnTo>
                                  <a:lnTo>
                                    <a:pt x="105" y="112"/>
                                  </a:lnTo>
                                  <a:lnTo>
                                    <a:pt x="103" y="135"/>
                                  </a:lnTo>
                                  <a:lnTo>
                                    <a:pt x="98" y="167"/>
                                  </a:lnTo>
                                  <a:lnTo>
                                    <a:pt x="92" y="185"/>
                                  </a:lnTo>
                                  <a:lnTo>
                                    <a:pt x="85" y="201"/>
                                  </a:lnTo>
                                  <a:lnTo>
                                    <a:pt x="85" y="201"/>
                                  </a:lnTo>
                                  <a:lnTo>
                                    <a:pt x="76" y="220"/>
                                  </a:lnTo>
                                  <a:lnTo>
                                    <a:pt x="65" y="240"/>
                                  </a:lnTo>
                                  <a:lnTo>
                                    <a:pt x="40" y="278"/>
                                  </a:lnTo>
                                  <a:lnTo>
                                    <a:pt x="9" y="319"/>
                                  </a:lnTo>
                                  <a:lnTo>
                                    <a:pt x="0" y="332"/>
                                  </a:lnTo>
                                  <a:lnTo>
                                    <a:pt x="11" y="343"/>
                                  </a:lnTo>
                                  <a:lnTo>
                                    <a:pt x="11" y="343"/>
                                  </a:lnTo>
                                  <a:lnTo>
                                    <a:pt x="26" y="363"/>
                                  </a:lnTo>
                                  <a:lnTo>
                                    <a:pt x="33" y="374"/>
                                  </a:lnTo>
                                  <a:lnTo>
                                    <a:pt x="40" y="388"/>
                                  </a:lnTo>
                                  <a:lnTo>
                                    <a:pt x="47" y="405"/>
                                  </a:lnTo>
                                  <a:lnTo>
                                    <a:pt x="55" y="425"/>
                                  </a:lnTo>
                                  <a:lnTo>
                                    <a:pt x="60" y="445"/>
                                  </a:lnTo>
                                  <a:lnTo>
                                    <a:pt x="65" y="471"/>
                                  </a:lnTo>
                                  <a:lnTo>
                                    <a:pt x="71" y="500"/>
                                  </a:lnTo>
                                  <a:lnTo>
                                    <a:pt x="76" y="533"/>
                                  </a:lnTo>
                                  <a:lnTo>
                                    <a:pt x="80" y="570"/>
                                  </a:lnTo>
                                  <a:lnTo>
                                    <a:pt x="83" y="610"/>
                                  </a:lnTo>
                                  <a:lnTo>
                                    <a:pt x="87" y="707"/>
                                  </a:lnTo>
                                  <a:lnTo>
                                    <a:pt x="89" y="827"/>
                                  </a:lnTo>
                                  <a:lnTo>
                                    <a:pt x="89" y="827"/>
                                  </a:lnTo>
                                  <a:lnTo>
                                    <a:pt x="91" y="854"/>
                                  </a:lnTo>
                                  <a:lnTo>
                                    <a:pt x="92" y="880"/>
                                  </a:lnTo>
                                  <a:lnTo>
                                    <a:pt x="96" y="906"/>
                                  </a:lnTo>
                                  <a:lnTo>
                                    <a:pt x="101" y="933"/>
                                  </a:lnTo>
                                  <a:lnTo>
                                    <a:pt x="109" y="959"/>
                                  </a:lnTo>
                                  <a:lnTo>
                                    <a:pt x="118" y="984"/>
                                  </a:lnTo>
                                  <a:lnTo>
                                    <a:pt x="129" y="1012"/>
                                  </a:lnTo>
                                  <a:lnTo>
                                    <a:pt x="139" y="1038"/>
                                  </a:lnTo>
                                  <a:lnTo>
                                    <a:pt x="154" y="1063"/>
                                  </a:lnTo>
                                  <a:lnTo>
                                    <a:pt x="168" y="1089"/>
                                  </a:lnTo>
                                  <a:lnTo>
                                    <a:pt x="184" y="1115"/>
                                  </a:lnTo>
                                  <a:lnTo>
                                    <a:pt x="201" y="1140"/>
                                  </a:lnTo>
                                  <a:lnTo>
                                    <a:pt x="221" y="1166"/>
                                  </a:lnTo>
                                  <a:lnTo>
                                    <a:pt x="240" y="1192"/>
                                  </a:lnTo>
                                  <a:lnTo>
                                    <a:pt x="264" y="1215"/>
                                  </a:lnTo>
                                  <a:lnTo>
                                    <a:pt x="287" y="1241"/>
                                  </a:lnTo>
                                  <a:lnTo>
                                    <a:pt x="287" y="1241"/>
                                  </a:lnTo>
                                  <a:lnTo>
                                    <a:pt x="323" y="1276"/>
                                  </a:lnTo>
                                  <a:lnTo>
                                    <a:pt x="358" y="1307"/>
                                  </a:lnTo>
                                  <a:lnTo>
                                    <a:pt x="390" y="1333"/>
                                  </a:lnTo>
                                  <a:lnTo>
                                    <a:pt x="419" y="1355"/>
                                  </a:lnTo>
                                  <a:lnTo>
                                    <a:pt x="462" y="1386"/>
                                  </a:lnTo>
                                  <a:lnTo>
                                    <a:pt x="482" y="1399"/>
                                  </a:lnTo>
                                  <a:lnTo>
                                    <a:pt x="486" y="1401"/>
                                  </a:lnTo>
                                  <a:lnTo>
                                    <a:pt x="493" y="1401"/>
                                  </a:lnTo>
                                  <a:lnTo>
                                    <a:pt x="497" y="1399"/>
                                  </a:lnTo>
                                  <a:lnTo>
                                    <a:pt x="497" y="1399"/>
                                  </a:lnTo>
                                  <a:lnTo>
                                    <a:pt x="515" y="1386"/>
                                  </a:lnTo>
                                  <a:lnTo>
                                    <a:pt x="560" y="1355"/>
                                  </a:lnTo>
                                  <a:lnTo>
                                    <a:pt x="589" y="1333"/>
                                  </a:lnTo>
                                  <a:lnTo>
                                    <a:pt x="621" y="1307"/>
                                  </a:lnTo>
                                  <a:lnTo>
                                    <a:pt x="655" y="1276"/>
                                  </a:lnTo>
                                  <a:lnTo>
                                    <a:pt x="691" y="1241"/>
                                  </a:lnTo>
                                  <a:lnTo>
                                    <a:pt x="691" y="1241"/>
                                  </a:lnTo>
                                  <a:lnTo>
                                    <a:pt x="715" y="1215"/>
                                  </a:lnTo>
                                  <a:lnTo>
                                    <a:pt x="737" y="1192"/>
                                  </a:lnTo>
                                  <a:lnTo>
                                    <a:pt x="756" y="1166"/>
                                  </a:lnTo>
                                  <a:lnTo>
                                    <a:pt x="776" y="1140"/>
                                  </a:lnTo>
                                  <a:lnTo>
                                    <a:pt x="794" y="1115"/>
                                  </a:lnTo>
                                  <a:lnTo>
                                    <a:pt x="811" y="1089"/>
                                  </a:lnTo>
                                  <a:lnTo>
                                    <a:pt x="825" y="1063"/>
                                  </a:lnTo>
                                  <a:lnTo>
                                    <a:pt x="838" y="1038"/>
                                  </a:lnTo>
                                  <a:lnTo>
                                    <a:pt x="850" y="1012"/>
                                  </a:lnTo>
                                  <a:lnTo>
                                    <a:pt x="859" y="984"/>
                                  </a:lnTo>
                                  <a:lnTo>
                                    <a:pt x="868" y="959"/>
                                  </a:lnTo>
                                  <a:lnTo>
                                    <a:pt x="876" y="933"/>
                                  </a:lnTo>
                                  <a:lnTo>
                                    <a:pt x="881" y="906"/>
                                  </a:lnTo>
                                  <a:lnTo>
                                    <a:pt x="885" y="880"/>
                                  </a:lnTo>
                                  <a:lnTo>
                                    <a:pt x="888" y="854"/>
                                  </a:lnTo>
                                  <a:lnTo>
                                    <a:pt x="888" y="827"/>
                                  </a:lnTo>
                                  <a:lnTo>
                                    <a:pt x="888" y="827"/>
                                  </a:lnTo>
                                  <a:lnTo>
                                    <a:pt x="890" y="707"/>
                                  </a:lnTo>
                                  <a:lnTo>
                                    <a:pt x="895" y="610"/>
                                  </a:lnTo>
                                  <a:lnTo>
                                    <a:pt x="899" y="570"/>
                                  </a:lnTo>
                                  <a:lnTo>
                                    <a:pt x="903" y="533"/>
                                  </a:lnTo>
                                  <a:lnTo>
                                    <a:pt x="906" y="500"/>
                                  </a:lnTo>
                                  <a:lnTo>
                                    <a:pt x="912" y="471"/>
                                  </a:lnTo>
                                  <a:lnTo>
                                    <a:pt x="919" y="445"/>
                                  </a:lnTo>
                                  <a:lnTo>
                                    <a:pt x="924" y="425"/>
                                  </a:lnTo>
                                  <a:lnTo>
                                    <a:pt x="931" y="405"/>
                                  </a:lnTo>
                                  <a:lnTo>
                                    <a:pt x="937" y="388"/>
                                  </a:lnTo>
                                  <a:lnTo>
                                    <a:pt x="944" y="374"/>
                                  </a:lnTo>
                                  <a:lnTo>
                                    <a:pt x="951" y="363"/>
                                  </a:lnTo>
                                  <a:lnTo>
                                    <a:pt x="968" y="343"/>
                                  </a:lnTo>
                                  <a:lnTo>
                                    <a:pt x="977" y="332"/>
                                  </a:lnTo>
                                  <a:lnTo>
                                    <a:pt x="968" y="319"/>
                                  </a:lnTo>
                                  <a:lnTo>
                                    <a:pt x="968" y="319"/>
                                  </a:lnTo>
                                  <a:lnTo>
                                    <a:pt x="959" y="308"/>
                                  </a:lnTo>
                                  <a:lnTo>
                                    <a:pt x="937" y="277"/>
                                  </a:lnTo>
                                  <a:lnTo>
                                    <a:pt x="912" y="240"/>
                                  </a:lnTo>
                                  <a:lnTo>
                                    <a:pt x="901" y="220"/>
                                  </a:lnTo>
                                  <a:lnTo>
                                    <a:pt x="892" y="201"/>
                                  </a:lnTo>
                                  <a:lnTo>
                                    <a:pt x="892" y="201"/>
                                  </a:lnTo>
                                  <a:lnTo>
                                    <a:pt x="886" y="185"/>
                                  </a:lnTo>
                                  <a:lnTo>
                                    <a:pt x="881" y="167"/>
                                  </a:lnTo>
                                  <a:lnTo>
                                    <a:pt x="876" y="135"/>
                                  </a:lnTo>
                                  <a:lnTo>
                                    <a:pt x="874" y="112"/>
                                  </a:lnTo>
                                  <a:lnTo>
                                    <a:pt x="874" y="101"/>
                                  </a:lnTo>
                                  <a:lnTo>
                                    <a:pt x="874" y="80"/>
                                  </a:lnTo>
                                  <a:lnTo>
                                    <a:pt x="856" y="84"/>
                                  </a:lnTo>
                                  <a:lnTo>
                                    <a:pt x="856" y="84"/>
                                  </a:lnTo>
                                  <a:lnTo>
                                    <a:pt x="847" y="86"/>
                                  </a:lnTo>
                                  <a:lnTo>
                                    <a:pt x="825" y="90"/>
                                  </a:lnTo>
                                  <a:lnTo>
                                    <a:pt x="793" y="90"/>
                                  </a:lnTo>
                                  <a:lnTo>
                                    <a:pt x="771" y="90"/>
                                  </a:lnTo>
                                  <a:lnTo>
                                    <a:pt x="747" y="88"/>
                                  </a:lnTo>
                                  <a:lnTo>
                                    <a:pt x="722" y="86"/>
                                  </a:lnTo>
                                  <a:lnTo>
                                    <a:pt x="693" y="80"/>
                                  </a:lnTo>
                                  <a:lnTo>
                                    <a:pt x="664" y="75"/>
                                  </a:lnTo>
                                  <a:lnTo>
                                    <a:pt x="634" y="66"/>
                                  </a:lnTo>
                                  <a:lnTo>
                                    <a:pt x="601" y="55"/>
                                  </a:lnTo>
                                  <a:lnTo>
                                    <a:pt x="567" y="40"/>
                                  </a:lnTo>
                                  <a:lnTo>
                                    <a:pt x="533" y="22"/>
                                  </a:lnTo>
                                  <a:lnTo>
                                    <a:pt x="497" y="2"/>
                                  </a:lnTo>
                                  <a:lnTo>
                                    <a:pt x="493" y="0"/>
                                  </a:lnTo>
                                  <a:lnTo>
                                    <a:pt x="489" y="0"/>
                                  </a:lnTo>
                                  <a:close/>
                                  <a:moveTo>
                                    <a:pt x="489" y="35"/>
                                  </a:moveTo>
                                  <a:lnTo>
                                    <a:pt x="489" y="35"/>
                                  </a:lnTo>
                                  <a:lnTo>
                                    <a:pt x="520" y="53"/>
                                  </a:lnTo>
                                  <a:lnTo>
                                    <a:pt x="549" y="68"/>
                                  </a:lnTo>
                                  <a:lnTo>
                                    <a:pt x="580" y="82"/>
                                  </a:lnTo>
                                  <a:lnTo>
                                    <a:pt x="607" y="91"/>
                                  </a:lnTo>
                                  <a:lnTo>
                                    <a:pt x="636" y="101"/>
                                  </a:lnTo>
                                  <a:lnTo>
                                    <a:pt x="661" y="108"/>
                                  </a:lnTo>
                                  <a:lnTo>
                                    <a:pt x="686" y="113"/>
                                  </a:lnTo>
                                  <a:lnTo>
                                    <a:pt x="711" y="119"/>
                                  </a:lnTo>
                                  <a:lnTo>
                                    <a:pt x="755" y="124"/>
                                  </a:lnTo>
                                  <a:lnTo>
                                    <a:pt x="793" y="124"/>
                                  </a:lnTo>
                                  <a:lnTo>
                                    <a:pt x="823" y="123"/>
                                  </a:lnTo>
                                  <a:lnTo>
                                    <a:pt x="845" y="121"/>
                                  </a:lnTo>
                                  <a:lnTo>
                                    <a:pt x="845" y="121"/>
                                  </a:lnTo>
                                  <a:lnTo>
                                    <a:pt x="847" y="141"/>
                                  </a:lnTo>
                                  <a:lnTo>
                                    <a:pt x="850" y="165"/>
                                  </a:lnTo>
                                  <a:lnTo>
                                    <a:pt x="856" y="190"/>
                                  </a:lnTo>
                                  <a:lnTo>
                                    <a:pt x="865" y="216"/>
                                  </a:lnTo>
                                  <a:lnTo>
                                    <a:pt x="865" y="216"/>
                                  </a:lnTo>
                                  <a:lnTo>
                                    <a:pt x="872" y="231"/>
                                  </a:lnTo>
                                  <a:lnTo>
                                    <a:pt x="881" y="247"/>
                                  </a:lnTo>
                                  <a:lnTo>
                                    <a:pt x="901" y="278"/>
                                  </a:lnTo>
                                  <a:lnTo>
                                    <a:pt x="921" y="308"/>
                                  </a:lnTo>
                                  <a:lnTo>
                                    <a:pt x="937" y="330"/>
                                  </a:lnTo>
                                  <a:lnTo>
                                    <a:pt x="937" y="330"/>
                                  </a:lnTo>
                                  <a:lnTo>
                                    <a:pt x="928" y="343"/>
                                  </a:lnTo>
                                  <a:lnTo>
                                    <a:pt x="921" y="355"/>
                                  </a:lnTo>
                                  <a:lnTo>
                                    <a:pt x="912" y="372"/>
                                  </a:lnTo>
                                  <a:lnTo>
                                    <a:pt x="904" y="388"/>
                                  </a:lnTo>
                                  <a:lnTo>
                                    <a:pt x="897" y="409"/>
                                  </a:lnTo>
                                  <a:lnTo>
                                    <a:pt x="892" y="431"/>
                                  </a:lnTo>
                                  <a:lnTo>
                                    <a:pt x="886" y="454"/>
                                  </a:lnTo>
                                  <a:lnTo>
                                    <a:pt x="881" y="482"/>
                                  </a:lnTo>
                                  <a:lnTo>
                                    <a:pt x="872" y="546"/>
                                  </a:lnTo>
                                  <a:lnTo>
                                    <a:pt x="865" y="623"/>
                                  </a:lnTo>
                                  <a:lnTo>
                                    <a:pt x="861" y="717"/>
                                  </a:lnTo>
                                  <a:lnTo>
                                    <a:pt x="859" y="827"/>
                                  </a:lnTo>
                                  <a:lnTo>
                                    <a:pt x="859" y="827"/>
                                  </a:lnTo>
                                  <a:lnTo>
                                    <a:pt x="857" y="854"/>
                                  </a:lnTo>
                                  <a:lnTo>
                                    <a:pt x="856" y="882"/>
                                  </a:lnTo>
                                  <a:lnTo>
                                    <a:pt x="850" y="907"/>
                                  </a:lnTo>
                                  <a:lnTo>
                                    <a:pt x="845" y="933"/>
                                  </a:lnTo>
                                  <a:lnTo>
                                    <a:pt x="838" y="959"/>
                                  </a:lnTo>
                                  <a:lnTo>
                                    <a:pt x="829" y="983"/>
                                  </a:lnTo>
                                  <a:lnTo>
                                    <a:pt x="820" y="1006"/>
                                  </a:lnTo>
                                  <a:lnTo>
                                    <a:pt x="807" y="1030"/>
                                  </a:lnTo>
                                  <a:lnTo>
                                    <a:pt x="796" y="1052"/>
                                  </a:lnTo>
                                  <a:lnTo>
                                    <a:pt x="784" y="1076"/>
                                  </a:lnTo>
                                  <a:lnTo>
                                    <a:pt x="755" y="1118"/>
                                  </a:lnTo>
                                  <a:lnTo>
                                    <a:pt x="724" y="1157"/>
                                  </a:lnTo>
                                  <a:lnTo>
                                    <a:pt x="691" y="1193"/>
                                  </a:lnTo>
                                  <a:lnTo>
                                    <a:pt x="659" y="1228"/>
                                  </a:lnTo>
                                  <a:lnTo>
                                    <a:pt x="627" y="1258"/>
                                  </a:lnTo>
                                  <a:lnTo>
                                    <a:pt x="596" y="1285"/>
                                  </a:lnTo>
                                  <a:lnTo>
                                    <a:pt x="567" y="1309"/>
                                  </a:lnTo>
                                  <a:lnTo>
                                    <a:pt x="518" y="1344"/>
                                  </a:lnTo>
                                  <a:lnTo>
                                    <a:pt x="489" y="1364"/>
                                  </a:lnTo>
                                  <a:lnTo>
                                    <a:pt x="489" y="1364"/>
                                  </a:lnTo>
                                  <a:lnTo>
                                    <a:pt x="459" y="1344"/>
                                  </a:lnTo>
                                  <a:lnTo>
                                    <a:pt x="410" y="1309"/>
                                  </a:lnTo>
                                  <a:lnTo>
                                    <a:pt x="381" y="1285"/>
                                  </a:lnTo>
                                  <a:lnTo>
                                    <a:pt x="350" y="1258"/>
                                  </a:lnTo>
                                  <a:lnTo>
                                    <a:pt x="318" y="1228"/>
                                  </a:lnTo>
                                  <a:lnTo>
                                    <a:pt x="285" y="1193"/>
                                  </a:lnTo>
                                  <a:lnTo>
                                    <a:pt x="253" y="1157"/>
                                  </a:lnTo>
                                  <a:lnTo>
                                    <a:pt x="224" y="1118"/>
                                  </a:lnTo>
                                  <a:lnTo>
                                    <a:pt x="195" y="1076"/>
                                  </a:lnTo>
                                  <a:lnTo>
                                    <a:pt x="183" y="1052"/>
                                  </a:lnTo>
                                  <a:lnTo>
                                    <a:pt x="170" y="1030"/>
                                  </a:lnTo>
                                  <a:lnTo>
                                    <a:pt x="159" y="1006"/>
                                  </a:lnTo>
                                  <a:lnTo>
                                    <a:pt x="148" y="983"/>
                                  </a:lnTo>
                                  <a:lnTo>
                                    <a:pt x="141" y="959"/>
                                  </a:lnTo>
                                  <a:lnTo>
                                    <a:pt x="132" y="933"/>
                                  </a:lnTo>
                                  <a:lnTo>
                                    <a:pt x="127" y="907"/>
                                  </a:lnTo>
                                  <a:lnTo>
                                    <a:pt x="123" y="882"/>
                                  </a:lnTo>
                                  <a:lnTo>
                                    <a:pt x="119" y="854"/>
                                  </a:lnTo>
                                  <a:lnTo>
                                    <a:pt x="119" y="827"/>
                                  </a:lnTo>
                                  <a:lnTo>
                                    <a:pt x="119" y="827"/>
                                  </a:lnTo>
                                  <a:lnTo>
                                    <a:pt x="118" y="717"/>
                                  </a:lnTo>
                                  <a:lnTo>
                                    <a:pt x="114" y="623"/>
                                  </a:lnTo>
                                  <a:lnTo>
                                    <a:pt x="107" y="546"/>
                                  </a:lnTo>
                                  <a:lnTo>
                                    <a:pt x="98" y="482"/>
                                  </a:lnTo>
                                  <a:lnTo>
                                    <a:pt x="92" y="454"/>
                                  </a:lnTo>
                                  <a:lnTo>
                                    <a:pt x="87" y="431"/>
                                  </a:lnTo>
                                  <a:lnTo>
                                    <a:pt x="80" y="409"/>
                                  </a:lnTo>
                                  <a:lnTo>
                                    <a:pt x="73" y="388"/>
                                  </a:lnTo>
                                  <a:lnTo>
                                    <a:pt x="65" y="372"/>
                                  </a:lnTo>
                                  <a:lnTo>
                                    <a:pt x="58" y="355"/>
                                  </a:lnTo>
                                  <a:lnTo>
                                    <a:pt x="49" y="343"/>
                                  </a:lnTo>
                                  <a:lnTo>
                                    <a:pt x="42" y="330"/>
                                  </a:lnTo>
                                  <a:lnTo>
                                    <a:pt x="42" y="330"/>
                                  </a:lnTo>
                                  <a:lnTo>
                                    <a:pt x="56" y="308"/>
                                  </a:lnTo>
                                  <a:lnTo>
                                    <a:pt x="76" y="280"/>
                                  </a:lnTo>
                                  <a:lnTo>
                                    <a:pt x="96" y="247"/>
                                  </a:lnTo>
                                  <a:lnTo>
                                    <a:pt x="112" y="216"/>
                                  </a:lnTo>
                                  <a:lnTo>
                                    <a:pt x="112" y="216"/>
                                  </a:lnTo>
                                  <a:lnTo>
                                    <a:pt x="121" y="190"/>
                                  </a:lnTo>
                                  <a:lnTo>
                                    <a:pt x="129" y="165"/>
                                  </a:lnTo>
                                  <a:lnTo>
                                    <a:pt x="132" y="141"/>
                                  </a:lnTo>
                                  <a:lnTo>
                                    <a:pt x="134" y="121"/>
                                  </a:lnTo>
                                  <a:lnTo>
                                    <a:pt x="134" y="121"/>
                                  </a:lnTo>
                                  <a:lnTo>
                                    <a:pt x="156" y="123"/>
                                  </a:lnTo>
                                  <a:lnTo>
                                    <a:pt x="186" y="124"/>
                                  </a:lnTo>
                                  <a:lnTo>
                                    <a:pt x="224" y="123"/>
                                  </a:lnTo>
                                  <a:lnTo>
                                    <a:pt x="267" y="119"/>
                                  </a:lnTo>
                                  <a:lnTo>
                                    <a:pt x="291" y="113"/>
                                  </a:lnTo>
                                  <a:lnTo>
                                    <a:pt x="316" y="108"/>
                                  </a:lnTo>
                                  <a:lnTo>
                                    <a:pt x="343" y="101"/>
                                  </a:lnTo>
                                  <a:lnTo>
                                    <a:pt x="370" y="91"/>
                                  </a:lnTo>
                                  <a:lnTo>
                                    <a:pt x="399" y="80"/>
                                  </a:lnTo>
                                  <a:lnTo>
                                    <a:pt x="428" y="68"/>
                                  </a:lnTo>
                                  <a:lnTo>
                                    <a:pt x="459" y="53"/>
                                  </a:lnTo>
                                  <a:lnTo>
                                    <a:pt x="489" y="35"/>
                                  </a:lnTo>
                                  <a:lnTo>
                                    <a:pt x="489" y="35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79" name="Forma Livre: Forma 279"/>
                          <wps:cNvSpPr/>
                          <wps:spPr>
                            <a:xfrm>
                              <a:off x="438" y="932"/>
                              <a:ext cx="25" cy="2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49" h="49" extrusionOk="0">
                                  <a:moveTo>
                                    <a:pt x="49" y="25"/>
                                  </a:moveTo>
                                  <a:lnTo>
                                    <a:pt x="49" y="25"/>
                                  </a:lnTo>
                                  <a:lnTo>
                                    <a:pt x="47" y="35"/>
                                  </a:lnTo>
                                  <a:lnTo>
                                    <a:pt x="41" y="42"/>
                                  </a:lnTo>
                                  <a:lnTo>
                                    <a:pt x="34" y="47"/>
                                  </a:lnTo>
                                  <a:lnTo>
                                    <a:pt x="25" y="49"/>
                                  </a:lnTo>
                                  <a:lnTo>
                                    <a:pt x="25" y="49"/>
                                  </a:lnTo>
                                  <a:lnTo>
                                    <a:pt x="14" y="47"/>
                                  </a:lnTo>
                                  <a:lnTo>
                                    <a:pt x="7" y="42"/>
                                  </a:lnTo>
                                  <a:lnTo>
                                    <a:pt x="2" y="35"/>
                                  </a:lnTo>
                                  <a:lnTo>
                                    <a:pt x="0" y="25"/>
                                  </a:lnTo>
                                  <a:lnTo>
                                    <a:pt x="0" y="25"/>
                                  </a:lnTo>
                                  <a:lnTo>
                                    <a:pt x="2" y="14"/>
                                  </a:lnTo>
                                  <a:lnTo>
                                    <a:pt x="7" y="7"/>
                                  </a:lnTo>
                                  <a:lnTo>
                                    <a:pt x="14" y="2"/>
                                  </a:lnTo>
                                  <a:lnTo>
                                    <a:pt x="25" y="0"/>
                                  </a:lnTo>
                                  <a:lnTo>
                                    <a:pt x="25" y="0"/>
                                  </a:lnTo>
                                  <a:lnTo>
                                    <a:pt x="34" y="2"/>
                                  </a:lnTo>
                                  <a:lnTo>
                                    <a:pt x="41" y="7"/>
                                  </a:lnTo>
                                  <a:lnTo>
                                    <a:pt x="47" y="14"/>
                                  </a:lnTo>
                                  <a:lnTo>
                                    <a:pt x="49" y="25"/>
                                  </a:lnTo>
                                  <a:lnTo>
                                    <a:pt x="49" y="25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80" name="Forma Livre: Forma 280"/>
                          <wps:cNvSpPr/>
                          <wps:spPr>
                            <a:xfrm>
                              <a:off x="438" y="347"/>
                              <a:ext cx="25" cy="2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1" h="49" extrusionOk="0">
                                  <a:moveTo>
                                    <a:pt x="51" y="24"/>
                                  </a:moveTo>
                                  <a:lnTo>
                                    <a:pt x="51" y="24"/>
                                  </a:lnTo>
                                  <a:lnTo>
                                    <a:pt x="49" y="35"/>
                                  </a:lnTo>
                                  <a:lnTo>
                                    <a:pt x="43" y="42"/>
                                  </a:lnTo>
                                  <a:lnTo>
                                    <a:pt x="34" y="48"/>
                                  </a:lnTo>
                                  <a:lnTo>
                                    <a:pt x="25" y="49"/>
                                  </a:lnTo>
                                  <a:lnTo>
                                    <a:pt x="25" y="49"/>
                                  </a:lnTo>
                                  <a:lnTo>
                                    <a:pt x="16" y="48"/>
                                  </a:lnTo>
                                  <a:lnTo>
                                    <a:pt x="7" y="42"/>
                                  </a:lnTo>
                                  <a:lnTo>
                                    <a:pt x="4" y="35"/>
                                  </a:lnTo>
                                  <a:lnTo>
                                    <a:pt x="0" y="24"/>
                                  </a:lnTo>
                                  <a:lnTo>
                                    <a:pt x="0" y="24"/>
                                  </a:lnTo>
                                  <a:lnTo>
                                    <a:pt x="4" y="15"/>
                                  </a:lnTo>
                                  <a:lnTo>
                                    <a:pt x="7" y="7"/>
                                  </a:lnTo>
                                  <a:lnTo>
                                    <a:pt x="16" y="2"/>
                                  </a:lnTo>
                                  <a:lnTo>
                                    <a:pt x="25" y="0"/>
                                  </a:lnTo>
                                  <a:lnTo>
                                    <a:pt x="25" y="0"/>
                                  </a:lnTo>
                                  <a:lnTo>
                                    <a:pt x="34" y="2"/>
                                  </a:lnTo>
                                  <a:lnTo>
                                    <a:pt x="43" y="7"/>
                                  </a:lnTo>
                                  <a:lnTo>
                                    <a:pt x="49" y="15"/>
                                  </a:lnTo>
                                  <a:lnTo>
                                    <a:pt x="51" y="24"/>
                                  </a:lnTo>
                                  <a:lnTo>
                                    <a:pt x="51" y="24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81" name="Forma Livre: Forma 281"/>
                          <wps:cNvSpPr/>
                          <wps:spPr>
                            <a:xfrm>
                              <a:off x="566" y="1093"/>
                              <a:ext cx="70" cy="7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41" h="143" extrusionOk="0">
                                  <a:moveTo>
                                    <a:pt x="0" y="143"/>
                                  </a:moveTo>
                                  <a:lnTo>
                                    <a:pt x="0" y="143"/>
                                  </a:lnTo>
                                  <a:lnTo>
                                    <a:pt x="17" y="130"/>
                                  </a:lnTo>
                                  <a:lnTo>
                                    <a:pt x="56" y="95"/>
                                  </a:lnTo>
                                  <a:lnTo>
                                    <a:pt x="80" y="73"/>
                                  </a:lnTo>
                                  <a:lnTo>
                                    <a:pt x="103" y="49"/>
                                  </a:lnTo>
                                  <a:lnTo>
                                    <a:pt x="123" y="23"/>
                                  </a:lnTo>
                                  <a:lnTo>
                                    <a:pt x="141" y="0"/>
                                  </a:lnTo>
                                  <a:lnTo>
                                    <a:pt x="0" y="143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82" name="Forma Livre: Forma 282"/>
                          <wps:cNvSpPr/>
                          <wps:spPr>
                            <a:xfrm>
                              <a:off x="566" y="1093"/>
                              <a:ext cx="70" cy="7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41" h="143" extrusionOk="0">
                                  <a:moveTo>
                                    <a:pt x="0" y="143"/>
                                  </a:moveTo>
                                  <a:lnTo>
                                    <a:pt x="0" y="143"/>
                                  </a:lnTo>
                                  <a:lnTo>
                                    <a:pt x="17" y="130"/>
                                  </a:lnTo>
                                  <a:lnTo>
                                    <a:pt x="56" y="95"/>
                                  </a:lnTo>
                                  <a:lnTo>
                                    <a:pt x="80" y="73"/>
                                  </a:lnTo>
                                  <a:lnTo>
                                    <a:pt x="103" y="49"/>
                                  </a:lnTo>
                                  <a:lnTo>
                                    <a:pt x="123" y="23"/>
                                  </a:lnTo>
                                  <a:lnTo>
                                    <a:pt x="141" y="0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83" name="Forma Livre: Forma 283"/>
                          <wps:cNvSpPr/>
                          <wps:spPr>
                            <a:xfrm>
                              <a:off x="280" y="228"/>
                              <a:ext cx="71" cy="7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43" h="155" extrusionOk="0">
                                  <a:moveTo>
                                    <a:pt x="143" y="0"/>
                                  </a:moveTo>
                                  <a:lnTo>
                                    <a:pt x="143" y="0"/>
                                  </a:lnTo>
                                  <a:lnTo>
                                    <a:pt x="125" y="14"/>
                                  </a:lnTo>
                                  <a:lnTo>
                                    <a:pt x="85" y="53"/>
                                  </a:lnTo>
                                  <a:lnTo>
                                    <a:pt x="62" y="77"/>
                                  </a:lnTo>
                                  <a:lnTo>
                                    <a:pt x="38" y="102"/>
                                  </a:lnTo>
                                  <a:lnTo>
                                    <a:pt x="18" y="128"/>
                                  </a:lnTo>
                                  <a:lnTo>
                                    <a:pt x="0" y="155"/>
                                  </a:lnTo>
                                  <a:lnTo>
                                    <a:pt x="0" y="155"/>
                                  </a:lnTo>
                                  <a:lnTo>
                                    <a:pt x="18" y="143"/>
                                  </a:lnTo>
                                  <a:lnTo>
                                    <a:pt x="58" y="115"/>
                                  </a:lnTo>
                                  <a:lnTo>
                                    <a:pt x="82" y="99"/>
                                  </a:lnTo>
                                  <a:lnTo>
                                    <a:pt x="105" y="84"/>
                                  </a:lnTo>
                                  <a:lnTo>
                                    <a:pt x="127" y="73"/>
                                  </a:lnTo>
                                  <a:lnTo>
                                    <a:pt x="143" y="67"/>
                                  </a:lnTo>
                                  <a:lnTo>
                                    <a:pt x="143" y="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84" name="Forma Livre: Forma 284"/>
                          <wps:cNvSpPr/>
                          <wps:spPr>
                            <a:xfrm>
                              <a:off x="552" y="228"/>
                              <a:ext cx="71" cy="7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41" h="155" extrusionOk="0">
                                  <a:moveTo>
                                    <a:pt x="0" y="0"/>
                                  </a:moveTo>
                                  <a:lnTo>
                                    <a:pt x="0" y="0"/>
                                  </a:lnTo>
                                  <a:lnTo>
                                    <a:pt x="17" y="14"/>
                                  </a:lnTo>
                                  <a:lnTo>
                                    <a:pt x="58" y="53"/>
                                  </a:lnTo>
                                  <a:lnTo>
                                    <a:pt x="81" y="77"/>
                                  </a:lnTo>
                                  <a:lnTo>
                                    <a:pt x="105" y="102"/>
                                  </a:lnTo>
                                  <a:lnTo>
                                    <a:pt x="125" y="128"/>
                                  </a:lnTo>
                                  <a:lnTo>
                                    <a:pt x="141" y="155"/>
                                  </a:lnTo>
                                  <a:lnTo>
                                    <a:pt x="141" y="155"/>
                                  </a:lnTo>
                                  <a:lnTo>
                                    <a:pt x="125" y="143"/>
                                  </a:lnTo>
                                  <a:lnTo>
                                    <a:pt x="85" y="115"/>
                                  </a:lnTo>
                                  <a:lnTo>
                                    <a:pt x="62" y="99"/>
                                  </a:lnTo>
                                  <a:lnTo>
                                    <a:pt x="38" y="84"/>
                                  </a:lnTo>
                                  <a:lnTo>
                                    <a:pt x="17" y="73"/>
                                  </a:lnTo>
                                  <a:lnTo>
                                    <a:pt x="0" y="67"/>
                                  </a:lnTo>
                                  <a:lnTo>
                                    <a:pt x="0" y="0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85" name="Conector de Seta Reta 285"/>
                          <wps:cNvCnPr/>
                          <wps:spPr>
                            <a:xfrm>
                              <a:off x="505" y="338"/>
                              <a:ext cx="0" cy="0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med" len="med"/>
                              <a:tailEnd type="none" w="med" len="med"/>
                            </a:ln>
                          </wps:spPr>
                          <wps:bodyPr/>
                        </wps:wsp>
                        <wps:wsp>
                          <wps:cNvPr id="286" name="Forma Livre: Forma 286"/>
                          <wps:cNvSpPr/>
                          <wps:spPr>
                            <a:xfrm>
                              <a:off x="375" y="209"/>
                              <a:ext cx="26" cy="5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2" h="110" extrusionOk="0">
                                  <a:moveTo>
                                    <a:pt x="0" y="18"/>
                                  </a:moveTo>
                                  <a:lnTo>
                                    <a:pt x="19" y="0"/>
                                  </a:lnTo>
                                  <a:lnTo>
                                    <a:pt x="19" y="0"/>
                                  </a:lnTo>
                                  <a:lnTo>
                                    <a:pt x="27" y="4"/>
                                  </a:lnTo>
                                  <a:lnTo>
                                    <a:pt x="30" y="9"/>
                                  </a:lnTo>
                                  <a:lnTo>
                                    <a:pt x="30" y="9"/>
                                  </a:lnTo>
                                  <a:lnTo>
                                    <a:pt x="32" y="15"/>
                                  </a:lnTo>
                                  <a:lnTo>
                                    <a:pt x="34" y="22"/>
                                  </a:lnTo>
                                  <a:lnTo>
                                    <a:pt x="34" y="88"/>
                                  </a:lnTo>
                                  <a:lnTo>
                                    <a:pt x="34" y="88"/>
                                  </a:lnTo>
                                  <a:lnTo>
                                    <a:pt x="34" y="92"/>
                                  </a:lnTo>
                                  <a:lnTo>
                                    <a:pt x="34" y="92"/>
                                  </a:lnTo>
                                  <a:lnTo>
                                    <a:pt x="41" y="99"/>
                                  </a:lnTo>
                                  <a:lnTo>
                                    <a:pt x="50" y="92"/>
                                  </a:lnTo>
                                  <a:lnTo>
                                    <a:pt x="52" y="94"/>
                                  </a:lnTo>
                                  <a:lnTo>
                                    <a:pt x="32" y="110"/>
                                  </a:lnTo>
                                  <a:lnTo>
                                    <a:pt x="12" y="97"/>
                                  </a:lnTo>
                                  <a:lnTo>
                                    <a:pt x="18" y="92"/>
                                  </a:lnTo>
                                  <a:lnTo>
                                    <a:pt x="18" y="31"/>
                                  </a:lnTo>
                                  <a:lnTo>
                                    <a:pt x="18" y="31"/>
                                  </a:lnTo>
                                  <a:lnTo>
                                    <a:pt x="18" y="24"/>
                                  </a:lnTo>
                                  <a:lnTo>
                                    <a:pt x="18" y="24"/>
                                  </a:lnTo>
                                  <a:lnTo>
                                    <a:pt x="12" y="17"/>
                                  </a:lnTo>
                                  <a:lnTo>
                                    <a:pt x="12" y="17"/>
                                  </a:lnTo>
                                  <a:lnTo>
                                    <a:pt x="10" y="15"/>
                                  </a:lnTo>
                                  <a:lnTo>
                                    <a:pt x="10" y="15"/>
                                  </a:lnTo>
                                  <a:lnTo>
                                    <a:pt x="5" y="18"/>
                                  </a:lnTo>
                                  <a:lnTo>
                                    <a:pt x="5" y="18"/>
                                  </a:lnTo>
                                  <a:lnTo>
                                    <a:pt x="3" y="20"/>
                                  </a:lnTo>
                                  <a:lnTo>
                                    <a:pt x="0" y="18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87" name="Forma Livre: Forma 287"/>
                          <wps:cNvSpPr/>
                          <wps:spPr>
                            <a:xfrm>
                              <a:off x="411" y="209"/>
                              <a:ext cx="36" cy="5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72" h="110" extrusionOk="0">
                                  <a:moveTo>
                                    <a:pt x="29" y="0"/>
                                  </a:moveTo>
                                  <a:lnTo>
                                    <a:pt x="34" y="0"/>
                                  </a:lnTo>
                                  <a:lnTo>
                                    <a:pt x="34" y="0"/>
                                  </a:lnTo>
                                  <a:lnTo>
                                    <a:pt x="49" y="2"/>
                                  </a:lnTo>
                                  <a:lnTo>
                                    <a:pt x="56" y="4"/>
                                  </a:lnTo>
                                  <a:lnTo>
                                    <a:pt x="59" y="7"/>
                                  </a:lnTo>
                                  <a:lnTo>
                                    <a:pt x="59" y="7"/>
                                  </a:lnTo>
                                  <a:lnTo>
                                    <a:pt x="67" y="15"/>
                                  </a:lnTo>
                                  <a:lnTo>
                                    <a:pt x="68" y="22"/>
                                  </a:lnTo>
                                  <a:lnTo>
                                    <a:pt x="68" y="22"/>
                                  </a:lnTo>
                                  <a:lnTo>
                                    <a:pt x="67" y="28"/>
                                  </a:lnTo>
                                  <a:lnTo>
                                    <a:pt x="65" y="33"/>
                                  </a:lnTo>
                                  <a:lnTo>
                                    <a:pt x="65" y="33"/>
                                  </a:lnTo>
                                  <a:lnTo>
                                    <a:pt x="59" y="39"/>
                                  </a:lnTo>
                                  <a:lnTo>
                                    <a:pt x="52" y="46"/>
                                  </a:lnTo>
                                  <a:lnTo>
                                    <a:pt x="52" y="46"/>
                                  </a:lnTo>
                                  <a:lnTo>
                                    <a:pt x="59" y="48"/>
                                  </a:lnTo>
                                  <a:lnTo>
                                    <a:pt x="65" y="53"/>
                                  </a:lnTo>
                                  <a:lnTo>
                                    <a:pt x="65" y="53"/>
                                  </a:lnTo>
                                  <a:lnTo>
                                    <a:pt x="70" y="61"/>
                                  </a:lnTo>
                                  <a:lnTo>
                                    <a:pt x="72" y="70"/>
                                  </a:lnTo>
                                  <a:lnTo>
                                    <a:pt x="72" y="70"/>
                                  </a:lnTo>
                                  <a:lnTo>
                                    <a:pt x="70" y="79"/>
                                  </a:lnTo>
                                  <a:lnTo>
                                    <a:pt x="65" y="88"/>
                                  </a:lnTo>
                                  <a:lnTo>
                                    <a:pt x="65" y="88"/>
                                  </a:lnTo>
                                  <a:lnTo>
                                    <a:pt x="56" y="97"/>
                                  </a:lnTo>
                                  <a:lnTo>
                                    <a:pt x="38" y="110"/>
                                  </a:lnTo>
                                  <a:lnTo>
                                    <a:pt x="34" y="110"/>
                                  </a:lnTo>
                                  <a:lnTo>
                                    <a:pt x="34" y="110"/>
                                  </a:lnTo>
                                  <a:lnTo>
                                    <a:pt x="27" y="110"/>
                                  </a:lnTo>
                                  <a:lnTo>
                                    <a:pt x="20" y="108"/>
                                  </a:lnTo>
                                  <a:lnTo>
                                    <a:pt x="14" y="106"/>
                                  </a:lnTo>
                                  <a:lnTo>
                                    <a:pt x="9" y="103"/>
                                  </a:lnTo>
                                  <a:lnTo>
                                    <a:pt x="9" y="103"/>
                                  </a:lnTo>
                                  <a:lnTo>
                                    <a:pt x="5" y="99"/>
                                  </a:lnTo>
                                  <a:lnTo>
                                    <a:pt x="2" y="94"/>
                                  </a:lnTo>
                                  <a:lnTo>
                                    <a:pt x="0" y="88"/>
                                  </a:lnTo>
                                  <a:lnTo>
                                    <a:pt x="0" y="84"/>
                                  </a:lnTo>
                                  <a:lnTo>
                                    <a:pt x="0" y="84"/>
                                  </a:lnTo>
                                  <a:lnTo>
                                    <a:pt x="2" y="77"/>
                                  </a:lnTo>
                                  <a:lnTo>
                                    <a:pt x="5" y="70"/>
                                  </a:lnTo>
                                  <a:lnTo>
                                    <a:pt x="5" y="70"/>
                                  </a:lnTo>
                                  <a:lnTo>
                                    <a:pt x="11" y="62"/>
                                  </a:lnTo>
                                  <a:lnTo>
                                    <a:pt x="16" y="57"/>
                                  </a:lnTo>
                                  <a:lnTo>
                                    <a:pt x="16" y="57"/>
                                  </a:lnTo>
                                  <a:lnTo>
                                    <a:pt x="11" y="55"/>
                                  </a:lnTo>
                                  <a:lnTo>
                                    <a:pt x="7" y="51"/>
                                  </a:lnTo>
                                  <a:lnTo>
                                    <a:pt x="7" y="51"/>
                                  </a:lnTo>
                                  <a:lnTo>
                                    <a:pt x="3" y="46"/>
                                  </a:lnTo>
                                  <a:lnTo>
                                    <a:pt x="3" y="40"/>
                                  </a:lnTo>
                                  <a:lnTo>
                                    <a:pt x="3" y="40"/>
                                  </a:lnTo>
                                  <a:lnTo>
                                    <a:pt x="5" y="31"/>
                                  </a:lnTo>
                                  <a:lnTo>
                                    <a:pt x="9" y="24"/>
                                  </a:lnTo>
                                  <a:lnTo>
                                    <a:pt x="9" y="24"/>
                                  </a:lnTo>
                                  <a:lnTo>
                                    <a:pt x="16" y="13"/>
                                  </a:lnTo>
                                  <a:lnTo>
                                    <a:pt x="29" y="0"/>
                                  </a:lnTo>
                                  <a:lnTo>
                                    <a:pt x="29" y="0"/>
                                  </a:lnTo>
                                  <a:close/>
                                  <a:moveTo>
                                    <a:pt x="21" y="59"/>
                                  </a:moveTo>
                                  <a:lnTo>
                                    <a:pt x="21" y="59"/>
                                  </a:lnTo>
                                  <a:lnTo>
                                    <a:pt x="14" y="68"/>
                                  </a:lnTo>
                                  <a:lnTo>
                                    <a:pt x="14" y="68"/>
                                  </a:lnTo>
                                  <a:lnTo>
                                    <a:pt x="12" y="72"/>
                                  </a:lnTo>
                                  <a:lnTo>
                                    <a:pt x="11" y="75"/>
                                  </a:lnTo>
                                  <a:lnTo>
                                    <a:pt x="11" y="75"/>
                                  </a:lnTo>
                                  <a:lnTo>
                                    <a:pt x="12" y="81"/>
                                  </a:lnTo>
                                  <a:lnTo>
                                    <a:pt x="18" y="86"/>
                                  </a:lnTo>
                                  <a:lnTo>
                                    <a:pt x="18" y="86"/>
                                  </a:lnTo>
                                  <a:lnTo>
                                    <a:pt x="23" y="90"/>
                                  </a:lnTo>
                                  <a:lnTo>
                                    <a:pt x="29" y="92"/>
                                  </a:lnTo>
                                  <a:lnTo>
                                    <a:pt x="43" y="94"/>
                                  </a:lnTo>
                                  <a:lnTo>
                                    <a:pt x="43" y="94"/>
                                  </a:lnTo>
                                  <a:lnTo>
                                    <a:pt x="52" y="94"/>
                                  </a:lnTo>
                                  <a:lnTo>
                                    <a:pt x="59" y="90"/>
                                  </a:lnTo>
                                  <a:lnTo>
                                    <a:pt x="59" y="90"/>
                                  </a:lnTo>
                                  <a:lnTo>
                                    <a:pt x="63" y="84"/>
                                  </a:lnTo>
                                  <a:lnTo>
                                    <a:pt x="65" y="79"/>
                                  </a:lnTo>
                                  <a:lnTo>
                                    <a:pt x="65" y="79"/>
                                  </a:lnTo>
                                  <a:lnTo>
                                    <a:pt x="63" y="75"/>
                                  </a:lnTo>
                                  <a:lnTo>
                                    <a:pt x="61" y="72"/>
                                  </a:lnTo>
                                  <a:lnTo>
                                    <a:pt x="61" y="72"/>
                                  </a:lnTo>
                                  <a:lnTo>
                                    <a:pt x="58" y="68"/>
                                  </a:lnTo>
                                  <a:lnTo>
                                    <a:pt x="50" y="64"/>
                                  </a:lnTo>
                                  <a:lnTo>
                                    <a:pt x="50" y="64"/>
                                  </a:lnTo>
                                  <a:lnTo>
                                    <a:pt x="34" y="61"/>
                                  </a:lnTo>
                                  <a:lnTo>
                                    <a:pt x="34" y="61"/>
                                  </a:lnTo>
                                  <a:lnTo>
                                    <a:pt x="21" y="59"/>
                                  </a:lnTo>
                                  <a:lnTo>
                                    <a:pt x="21" y="59"/>
                                  </a:lnTo>
                                  <a:close/>
                                  <a:moveTo>
                                    <a:pt x="18" y="17"/>
                                  </a:moveTo>
                                  <a:lnTo>
                                    <a:pt x="18" y="17"/>
                                  </a:lnTo>
                                  <a:lnTo>
                                    <a:pt x="14" y="22"/>
                                  </a:lnTo>
                                  <a:lnTo>
                                    <a:pt x="14" y="22"/>
                                  </a:lnTo>
                                  <a:lnTo>
                                    <a:pt x="14" y="28"/>
                                  </a:lnTo>
                                  <a:lnTo>
                                    <a:pt x="14" y="28"/>
                                  </a:lnTo>
                                  <a:lnTo>
                                    <a:pt x="14" y="33"/>
                                  </a:lnTo>
                                  <a:lnTo>
                                    <a:pt x="18" y="37"/>
                                  </a:lnTo>
                                  <a:lnTo>
                                    <a:pt x="18" y="37"/>
                                  </a:lnTo>
                                  <a:lnTo>
                                    <a:pt x="23" y="40"/>
                                  </a:lnTo>
                                  <a:lnTo>
                                    <a:pt x="30" y="40"/>
                                  </a:lnTo>
                                  <a:lnTo>
                                    <a:pt x="30" y="40"/>
                                  </a:lnTo>
                                  <a:lnTo>
                                    <a:pt x="47" y="44"/>
                                  </a:lnTo>
                                  <a:lnTo>
                                    <a:pt x="47" y="44"/>
                                  </a:lnTo>
                                  <a:lnTo>
                                    <a:pt x="54" y="37"/>
                                  </a:lnTo>
                                  <a:lnTo>
                                    <a:pt x="54" y="37"/>
                                  </a:lnTo>
                                  <a:lnTo>
                                    <a:pt x="56" y="33"/>
                                  </a:lnTo>
                                  <a:lnTo>
                                    <a:pt x="58" y="31"/>
                                  </a:lnTo>
                                  <a:lnTo>
                                    <a:pt x="58" y="31"/>
                                  </a:lnTo>
                                  <a:lnTo>
                                    <a:pt x="56" y="26"/>
                                  </a:lnTo>
                                  <a:lnTo>
                                    <a:pt x="54" y="22"/>
                                  </a:lnTo>
                                  <a:lnTo>
                                    <a:pt x="54" y="22"/>
                                  </a:lnTo>
                                  <a:lnTo>
                                    <a:pt x="49" y="20"/>
                                  </a:lnTo>
                                  <a:lnTo>
                                    <a:pt x="43" y="18"/>
                                  </a:lnTo>
                                  <a:lnTo>
                                    <a:pt x="43" y="18"/>
                                  </a:lnTo>
                                  <a:lnTo>
                                    <a:pt x="18" y="17"/>
                                  </a:lnTo>
                                  <a:lnTo>
                                    <a:pt x="18" y="17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88" name="Forma Livre: Forma 288"/>
                          <wps:cNvSpPr/>
                          <wps:spPr>
                            <a:xfrm>
                              <a:off x="453" y="210"/>
                              <a:ext cx="36" cy="5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72" h="108" extrusionOk="0">
                                  <a:moveTo>
                                    <a:pt x="14" y="0"/>
                                  </a:moveTo>
                                  <a:lnTo>
                                    <a:pt x="72" y="0"/>
                                  </a:lnTo>
                                  <a:lnTo>
                                    <a:pt x="72" y="4"/>
                                  </a:lnTo>
                                  <a:lnTo>
                                    <a:pt x="72" y="4"/>
                                  </a:lnTo>
                                  <a:lnTo>
                                    <a:pt x="63" y="16"/>
                                  </a:lnTo>
                                  <a:lnTo>
                                    <a:pt x="54" y="27"/>
                                  </a:lnTo>
                                  <a:lnTo>
                                    <a:pt x="54" y="27"/>
                                  </a:lnTo>
                                  <a:lnTo>
                                    <a:pt x="47" y="44"/>
                                  </a:lnTo>
                                  <a:lnTo>
                                    <a:pt x="40" y="62"/>
                                  </a:lnTo>
                                  <a:lnTo>
                                    <a:pt x="40" y="62"/>
                                  </a:lnTo>
                                  <a:lnTo>
                                    <a:pt x="36" y="81"/>
                                  </a:lnTo>
                                  <a:lnTo>
                                    <a:pt x="34" y="101"/>
                                  </a:lnTo>
                                  <a:lnTo>
                                    <a:pt x="12" y="108"/>
                                  </a:lnTo>
                                  <a:lnTo>
                                    <a:pt x="12" y="108"/>
                                  </a:lnTo>
                                  <a:lnTo>
                                    <a:pt x="14" y="92"/>
                                  </a:lnTo>
                                  <a:lnTo>
                                    <a:pt x="14" y="92"/>
                                  </a:lnTo>
                                  <a:lnTo>
                                    <a:pt x="18" y="77"/>
                                  </a:lnTo>
                                  <a:lnTo>
                                    <a:pt x="25" y="62"/>
                                  </a:lnTo>
                                  <a:lnTo>
                                    <a:pt x="25" y="62"/>
                                  </a:lnTo>
                                  <a:lnTo>
                                    <a:pt x="30" y="51"/>
                                  </a:lnTo>
                                  <a:lnTo>
                                    <a:pt x="40" y="38"/>
                                  </a:lnTo>
                                  <a:lnTo>
                                    <a:pt x="40" y="38"/>
                                  </a:lnTo>
                                  <a:lnTo>
                                    <a:pt x="58" y="15"/>
                                  </a:lnTo>
                                  <a:lnTo>
                                    <a:pt x="27" y="15"/>
                                  </a:lnTo>
                                  <a:lnTo>
                                    <a:pt x="27" y="15"/>
                                  </a:lnTo>
                                  <a:lnTo>
                                    <a:pt x="18" y="16"/>
                                  </a:lnTo>
                                  <a:lnTo>
                                    <a:pt x="12" y="18"/>
                                  </a:lnTo>
                                  <a:lnTo>
                                    <a:pt x="12" y="18"/>
                                  </a:lnTo>
                                  <a:lnTo>
                                    <a:pt x="7" y="24"/>
                                  </a:lnTo>
                                  <a:lnTo>
                                    <a:pt x="3" y="29"/>
                                  </a:lnTo>
                                  <a:lnTo>
                                    <a:pt x="0" y="29"/>
                                  </a:lnTo>
                                  <a:lnTo>
                                    <a:pt x="14" y="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89" name="Forma Livre: Forma 289"/>
                          <wps:cNvSpPr/>
                          <wps:spPr>
                            <a:xfrm>
                              <a:off x="493" y="209"/>
                              <a:ext cx="37" cy="5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74" h="110" extrusionOk="0">
                                  <a:moveTo>
                                    <a:pt x="36" y="0"/>
                                  </a:moveTo>
                                  <a:lnTo>
                                    <a:pt x="36" y="0"/>
                                  </a:lnTo>
                                  <a:lnTo>
                                    <a:pt x="45" y="4"/>
                                  </a:lnTo>
                                  <a:lnTo>
                                    <a:pt x="53" y="9"/>
                                  </a:lnTo>
                                  <a:lnTo>
                                    <a:pt x="58" y="15"/>
                                  </a:lnTo>
                                  <a:lnTo>
                                    <a:pt x="63" y="20"/>
                                  </a:lnTo>
                                  <a:lnTo>
                                    <a:pt x="63" y="20"/>
                                  </a:lnTo>
                                  <a:lnTo>
                                    <a:pt x="69" y="28"/>
                                  </a:lnTo>
                                  <a:lnTo>
                                    <a:pt x="72" y="35"/>
                                  </a:lnTo>
                                  <a:lnTo>
                                    <a:pt x="74" y="44"/>
                                  </a:lnTo>
                                  <a:lnTo>
                                    <a:pt x="74" y="53"/>
                                  </a:lnTo>
                                  <a:lnTo>
                                    <a:pt x="74" y="53"/>
                                  </a:lnTo>
                                  <a:lnTo>
                                    <a:pt x="74" y="61"/>
                                  </a:lnTo>
                                  <a:lnTo>
                                    <a:pt x="72" y="70"/>
                                  </a:lnTo>
                                  <a:lnTo>
                                    <a:pt x="69" y="77"/>
                                  </a:lnTo>
                                  <a:lnTo>
                                    <a:pt x="65" y="86"/>
                                  </a:lnTo>
                                  <a:lnTo>
                                    <a:pt x="65" y="86"/>
                                  </a:lnTo>
                                  <a:lnTo>
                                    <a:pt x="54" y="99"/>
                                  </a:lnTo>
                                  <a:lnTo>
                                    <a:pt x="40" y="110"/>
                                  </a:lnTo>
                                  <a:lnTo>
                                    <a:pt x="40" y="110"/>
                                  </a:lnTo>
                                  <a:lnTo>
                                    <a:pt x="29" y="106"/>
                                  </a:lnTo>
                                  <a:lnTo>
                                    <a:pt x="20" y="101"/>
                                  </a:lnTo>
                                  <a:lnTo>
                                    <a:pt x="20" y="101"/>
                                  </a:lnTo>
                                  <a:lnTo>
                                    <a:pt x="11" y="92"/>
                                  </a:lnTo>
                                  <a:lnTo>
                                    <a:pt x="6" y="83"/>
                                  </a:lnTo>
                                  <a:lnTo>
                                    <a:pt x="6" y="83"/>
                                  </a:lnTo>
                                  <a:lnTo>
                                    <a:pt x="2" y="70"/>
                                  </a:lnTo>
                                  <a:lnTo>
                                    <a:pt x="0" y="59"/>
                                  </a:lnTo>
                                  <a:lnTo>
                                    <a:pt x="0" y="59"/>
                                  </a:lnTo>
                                  <a:lnTo>
                                    <a:pt x="2" y="50"/>
                                  </a:lnTo>
                                  <a:lnTo>
                                    <a:pt x="4" y="42"/>
                                  </a:lnTo>
                                  <a:lnTo>
                                    <a:pt x="6" y="33"/>
                                  </a:lnTo>
                                  <a:lnTo>
                                    <a:pt x="11" y="26"/>
                                  </a:lnTo>
                                  <a:lnTo>
                                    <a:pt x="11" y="26"/>
                                  </a:lnTo>
                                  <a:lnTo>
                                    <a:pt x="16" y="18"/>
                                  </a:lnTo>
                                  <a:lnTo>
                                    <a:pt x="22" y="11"/>
                                  </a:lnTo>
                                  <a:lnTo>
                                    <a:pt x="29" y="6"/>
                                  </a:lnTo>
                                  <a:lnTo>
                                    <a:pt x="36" y="0"/>
                                  </a:lnTo>
                                  <a:lnTo>
                                    <a:pt x="36" y="0"/>
                                  </a:lnTo>
                                  <a:close/>
                                  <a:moveTo>
                                    <a:pt x="24" y="15"/>
                                  </a:moveTo>
                                  <a:lnTo>
                                    <a:pt x="24" y="15"/>
                                  </a:lnTo>
                                  <a:lnTo>
                                    <a:pt x="18" y="22"/>
                                  </a:lnTo>
                                  <a:lnTo>
                                    <a:pt x="15" y="29"/>
                                  </a:lnTo>
                                  <a:lnTo>
                                    <a:pt x="13" y="37"/>
                                  </a:lnTo>
                                  <a:lnTo>
                                    <a:pt x="13" y="46"/>
                                  </a:lnTo>
                                  <a:lnTo>
                                    <a:pt x="13" y="46"/>
                                  </a:lnTo>
                                  <a:lnTo>
                                    <a:pt x="13" y="57"/>
                                  </a:lnTo>
                                  <a:lnTo>
                                    <a:pt x="18" y="68"/>
                                  </a:lnTo>
                                  <a:lnTo>
                                    <a:pt x="18" y="68"/>
                                  </a:lnTo>
                                  <a:lnTo>
                                    <a:pt x="24" y="79"/>
                                  </a:lnTo>
                                  <a:lnTo>
                                    <a:pt x="33" y="86"/>
                                  </a:lnTo>
                                  <a:lnTo>
                                    <a:pt x="33" y="86"/>
                                  </a:lnTo>
                                  <a:lnTo>
                                    <a:pt x="42" y="92"/>
                                  </a:lnTo>
                                  <a:lnTo>
                                    <a:pt x="53" y="95"/>
                                  </a:lnTo>
                                  <a:lnTo>
                                    <a:pt x="53" y="95"/>
                                  </a:lnTo>
                                  <a:lnTo>
                                    <a:pt x="58" y="88"/>
                                  </a:lnTo>
                                  <a:lnTo>
                                    <a:pt x="60" y="81"/>
                                  </a:lnTo>
                                  <a:lnTo>
                                    <a:pt x="60" y="81"/>
                                  </a:lnTo>
                                  <a:lnTo>
                                    <a:pt x="62" y="73"/>
                                  </a:lnTo>
                                  <a:lnTo>
                                    <a:pt x="63" y="66"/>
                                  </a:lnTo>
                                  <a:lnTo>
                                    <a:pt x="63" y="66"/>
                                  </a:lnTo>
                                  <a:lnTo>
                                    <a:pt x="62" y="55"/>
                                  </a:lnTo>
                                  <a:lnTo>
                                    <a:pt x="58" y="44"/>
                                  </a:lnTo>
                                  <a:lnTo>
                                    <a:pt x="58" y="44"/>
                                  </a:lnTo>
                                  <a:lnTo>
                                    <a:pt x="53" y="35"/>
                                  </a:lnTo>
                                  <a:lnTo>
                                    <a:pt x="45" y="26"/>
                                  </a:lnTo>
                                  <a:lnTo>
                                    <a:pt x="45" y="26"/>
                                  </a:lnTo>
                                  <a:lnTo>
                                    <a:pt x="34" y="20"/>
                                  </a:lnTo>
                                  <a:lnTo>
                                    <a:pt x="24" y="15"/>
                                  </a:lnTo>
                                  <a:lnTo>
                                    <a:pt x="24" y="15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90" name="Conector de Seta Reta 290"/>
                          <wps:cNvCnPr/>
                          <wps:spPr>
                            <a:xfrm>
                              <a:off x="434" y="1019"/>
                              <a:ext cx="0" cy="0"/>
                            </a:xfrm>
                            <a:prstGeom prst="straightConnector1">
                              <a:avLst/>
                            </a:prstGeom>
                            <a:noFill/>
                            <a:ln>
                              <a:noFill/>
                            </a:ln>
                          </wps:spPr>
                          <wps:bodyPr/>
                        </wps:wsp>
                        <wps:wsp>
                          <wps:cNvPr id="291" name="Conector de Seta Reta 291"/>
                          <wps:cNvCnPr/>
                          <wps:spPr>
                            <a:xfrm>
                              <a:off x="434" y="1019"/>
                              <a:ext cx="0" cy="0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med" len="med"/>
                              <a:tailEnd type="none" w="med" len="med"/>
                            </a:ln>
                          </wps:spPr>
                          <wps:bodyPr/>
                        </wps:wsp>
                        <wps:wsp>
                          <wps:cNvPr id="292" name="Forma Livre: Forma 292"/>
                          <wps:cNvSpPr/>
                          <wps:spPr>
                            <a:xfrm>
                              <a:off x="243" y="463"/>
                              <a:ext cx="31" cy="1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64" h="37" extrusionOk="0">
                                  <a:moveTo>
                                    <a:pt x="4" y="18"/>
                                  </a:moveTo>
                                  <a:lnTo>
                                    <a:pt x="0" y="2"/>
                                  </a:lnTo>
                                  <a:lnTo>
                                    <a:pt x="0" y="2"/>
                                  </a:lnTo>
                                  <a:lnTo>
                                    <a:pt x="4" y="0"/>
                                  </a:lnTo>
                                  <a:lnTo>
                                    <a:pt x="9" y="0"/>
                                  </a:lnTo>
                                  <a:lnTo>
                                    <a:pt x="9" y="0"/>
                                  </a:lnTo>
                                  <a:lnTo>
                                    <a:pt x="13" y="0"/>
                                  </a:lnTo>
                                  <a:lnTo>
                                    <a:pt x="17" y="2"/>
                                  </a:lnTo>
                                  <a:lnTo>
                                    <a:pt x="51" y="22"/>
                                  </a:lnTo>
                                  <a:lnTo>
                                    <a:pt x="51" y="22"/>
                                  </a:lnTo>
                                  <a:lnTo>
                                    <a:pt x="55" y="22"/>
                                  </a:lnTo>
                                  <a:lnTo>
                                    <a:pt x="55" y="22"/>
                                  </a:lnTo>
                                  <a:lnTo>
                                    <a:pt x="60" y="22"/>
                                  </a:lnTo>
                                  <a:lnTo>
                                    <a:pt x="58" y="15"/>
                                  </a:lnTo>
                                  <a:lnTo>
                                    <a:pt x="60" y="15"/>
                                  </a:lnTo>
                                  <a:lnTo>
                                    <a:pt x="64" y="31"/>
                                  </a:lnTo>
                                  <a:lnTo>
                                    <a:pt x="51" y="37"/>
                                  </a:lnTo>
                                  <a:lnTo>
                                    <a:pt x="47" y="31"/>
                                  </a:lnTo>
                                  <a:lnTo>
                                    <a:pt x="17" y="13"/>
                                  </a:lnTo>
                                  <a:lnTo>
                                    <a:pt x="17" y="13"/>
                                  </a:lnTo>
                                  <a:lnTo>
                                    <a:pt x="11" y="11"/>
                                  </a:lnTo>
                                  <a:lnTo>
                                    <a:pt x="11" y="11"/>
                                  </a:lnTo>
                                  <a:lnTo>
                                    <a:pt x="8" y="11"/>
                                  </a:lnTo>
                                  <a:lnTo>
                                    <a:pt x="8" y="11"/>
                                  </a:lnTo>
                                  <a:lnTo>
                                    <a:pt x="6" y="13"/>
                                  </a:lnTo>
                                  <a:lnTo>
                                    <a:pt x="6" y="13"/>
                                  </a:lnTo>
                                  <a:lnTo>
                                    <a:pt x="6" y="15"/>
                                  </a:lnTo>
                                  <a:lnTo>
                                    <a:pt x="6" y="15"/>
                                  </a:lnTo>
                                  <a:lnTo>
                                    <a:pt x="6" y="18"/>
                                  </a:lnTo>
                                  <a:lnTo>
                                    <a:pt x="4" y="18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93" name="Forma Livre: Forma 293"/>
                          <wps:cNvSpPr/>
                          <wps:spPr>
                            <a:xfrm>
                              <a:off x="255" y="435"/>
                              <a:ext cx="31" cy="29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61" h="59" extrusionOk="0">
                                  <a:moveTo>
                                    <a:pt x="0" y="17"/>
                                  </a:moveTo>
                                  <a:lnTo>
                                    <a:pt x="1" y="13"/>
                                  </a:lnTo>
                                  <a:lnTo>
                                    <a:pt x="1" y="13"/>
                                  </a:lnTo>
                                  <a:lnTo>
                                    <a:pt x="7" y="6"/>
                                  </a:lnTo>
                                  <a:lnTo>
                                    <a:pt x="14" y="0"/>
                                  </a:lnTo>
                                  <a:lnTo>
                                    <a:pt x="14" y="0"/>
                                  </a:lnTo>
                                  <a:lnTo>
                                    <a:pt x="19" y="0"/>
                                  </a:lnTo>
                                  <a:lnTo>
                                    <a:pt x="23" y="0"/>
                                  </a:lnTo>
                                  <a:lnTo>
                                    <a:pt x="23" y="0"/>
                                  </a:lnTo>
                                  <a:lnTo>
                                    <a:pt x="27" y="4"/>
                                  </a:lnTo>
                                  <a:lnTo>
                                    <a:pt x="29" y="6"/>
                                  </a:lnTo>
                                  <a:lnTo>
                                    <a:pt x="29" y="6"/>
                                  </a:lnTo>
                                  <a:lnTo>
                                    <a:pt x="30" y="17"/>
                                  </a:lnTo>
                                  <a:lnTo>
                                    <a:pt x="30" y="17"/>
                                  </a:lnTo>
                                  <a:lnTo>
                                    <a:pt x="36" y="13"/>
                                  </a:lnTo>
                                  <a:lnTo>
                                    <a:pt x="39" y="11"/>
                                  </a:lnTo>
                                  <a:lnTo>
                                    <a:pt x="39" y="11"/>
                                  </a:lnTo>
                                  <a:lnTo>
                                    <a:pt x="45" y="11"/>
                                  </a:lnTo>
                                  <a:lnTo>
                                    <a:pt x="50" y="13"/>
                                  </a:lnTo>
                                  <a:lnTo>
                                    <a:pt x="50" y="13"/>
                                  </a:lnTo>
                                  <a:lnTo>
                                    <a:pt x="54" y="17"/>
                                  </a:lnTo>
                                  <a:lnTo>
                                    <a:pt x="57" y="22"/>
                                  </a:lnTo>
                                  <a:lnTo>
                                    <a:pt x="57" y="22"/>
                                  </a:lnTo>
                                  <a:lnTo>
                                    <a:pt x="59" y="31"/>
                                  </a:lnTo>
                                  <a:lnTo>
                                    <a:pt x="61" y="44"/>
                                  </a:lnTo>
                                  <a:lnTo>
                                    <a:pt x="59" y="46"/>
                                  </a:lnTo>
                                  <a:lnTo>
                                    <a:pt x="59" y="46"/>
                                  </a:lnTo>
                                  <a:lnTo>
                                    <a:pt x="54" y="53"/>
                                  </a:lnTo>
                                  <a:lnTo>
                                    <a:pt x="48" y="57"/>
                                  </a:lnTo>
                                  <a:lnTo>
                                    <a:pt x="48" y="57"/>
                                  </a:lnTo>
                                  <a:lnTo>
                                    <a:pt x="41" y="59"/>
                                  </a:lnTo>
                                  <a:lnTo>
                                    <a:pt x="36" y="57"/>
                                  </a:lnTo>
                                  <a:lnTo>
                                    <a:pt x="36" y="57"/>
                                  </a:lnTo>
                                  <a:lnTo>
                                    <a:pt x="32" y="53"/>
                                  </a:lnTo>
                                  <a:lnTo>
                                    <a:pt x="29" y="50"/>
                                  </a:lnTo>
                                  <a:lnTo>
                                    <a:pt x="29" y="50"/>
                                  </a:lnTo>
                                  <a:lnTo>
                                    <a:pt x="27" y="40"/>
                                  </a:lnTo>
                                  <a:lnTo>
                                    <a:pt x="27" y="40"/>
                                  </a:lnTo>
                                  <a:lnTo>
                                    <a:pt x="23" y="42"/>
                                  </a:lnTo>
                                  <a:lnTo>
                                    <a:pt x="19" y="42"/>
                                  </a:lnTo>
                                  <a:lnTo>
                                    <a:pt x="19" y="42"/>
                                  </a:lnTo>
                                  <a:lnTo>
                                    <a:pt x="16" y="42"/>
                                  </a:lnTo>
                                  <a:lnTo>
                                    <a:pt x="12" y="42"/>
                                  </a:lnTo>
                                  <a:lnTo>
                                    <a:pt x="12" y="42"/>
                                  </a:lnTo>
                                  <a:lnTo>
                                    <a:pt x="9" y="39"/>
                                  </a:lnTo>
                                  <a:lnTo>
                                    <a:pt x="5" y="33"/>
                                  </a:lnTo>
                                  <a:lnTo>
                                    <a:pt x="5" y="33"/>
                                  </a:lnTo>
                                  <a:lnTo>
                                    <a:pt x="3" y="26"/>
                                  </a:lnTo>
                                  <a:lnTo>
                                    <a:pt x="0" y="17"/>
                                  </a:lnTo>
                                  <a:lnTo>
                                    <a:pt x="0" y="17"/>
                                  </a:lnTo>
                                  <a:close/>
                                  <a:moveTo>
                                    <a:pt x="29" y="37"/>
                                  </a:moveTo>
                                  <a:lnTo>
                                    <a:pt x="29" y="37"/>
                                  </a:lnTo>
                                  <a:lnTo>
                                    <a:pt x="30" y="44"/>
                                  </a:lnTo>
                                  <a:lnTo>
                                    <a:pt x="30" y="44"/>
                                  </a:lnTo>
                                  <a:lnTo>
                                    <a:pt x="34" y="48"/>
                                  </a:lnTo>
                                  <a:lnTo>
                                    <a:pt x="34" y="48"/>
                                  </a:lnTo>
                                  <a:lnTo>
                                    <a:pt x="38" y="50"/>
                                  </a:lnTo>
                                  <a:lnTo>
                                    <a:pt x="43" y="48"/>
                                  </a:lnTo>
                                  <a:lnTo>
                                    <a:pt x="43" y="48"/>
                                  </a:lnTo>
                                  <a:lnTo>
                                    <a:pt x="48" y="44"/>
                                  </a:lnTo>
                                  <a:lnTo>
                                    <a:pt x="54" y="37"/>
                                  </a:lnTo>
                                  <a:lnTo>
                                    <a:pt x="54" y="37"/>
                                  </a:lnTo>
                                  <a:lnTo>
                                    <a:pt x="56" y="31"/>
                                  </a:lnTo>
                                  <a:lnTo>
                                    <a:pt x="56" y="26"/>
                                  </a:lnTo>
                                  <a:lnTo>
                                    <a:pt x="56" y="26"/>
                                  </a:lnTo>
                                  <a:lnTo>
                                    <a:pt x="56" y="22"/>
                                  </a:lnTo>
                                  <a:lnTo>
                                    <a:pt x="52" y="20"/>
                                  </a:lnTo>
                                  <a:lnTo>
                                    <a:pt x="52" y="20"/>
                                  </a:lnTo>
                                  <a:lnTo>
                                    <a:pt x="47" y="18"/>
                                  </a:lnTo>
                                  <a:lnTo>
                                    <a:pt x="47" y="18"/>
                                  </a:lnTo>
                                  <a:lnTo>
                                    <a:pt x="41" y="24"/>
                                  </a:lnTo>
                                  <a:lnTo>
                                    <a:pt x="41" y="24"/>
                                  </a:lnTo>
                                  <a:lnTo>
                                    <a:pt x="34" y="31"/>
                                  </a:lnTo>
                                  <a:lnTo>
                                    <a:pt x="34" y="31"/>
                                  </a:lnTo>
                                  <a:lnTo>
                                    <a:pt x="29" y="37"/>
                                  </a:lnTo>
                                  <a:lnTo>
                                    <a:pt x="29" y="37"/>
                                  </a:lnTo>
                                  <a:close/>
                                  <a:moveTo>
                                    <a:pt x="5" y="26"/>
                                  </a:moveTo>
                                  <a:lnTo>
                                    <a:pt x="5" y="26"/>
                                  </a:lnTo>
                                  <a:lnTo>
                                    <a:pt x="7" y="29"/>
                                  </a:lnTo>
                                  <a:lnTo>
                                    <a:pt x="7" y="29"/>
                                  </a:lnTo>
                                  <a:lnTo>
                                    <a:pt x="10" y="31"/>
                                  </a:lnTo>
                                  <a:lnTo>
                                    <a:pt x="10" y="31"/>
                                  </a:lnTo>
                                  <a:lnTo>
                                    <a:pt x="12" y="33"/>
                                  </a:lnTo>
                                  <a:lnTo>
                                    <a:pt x="16" y="33"/>
                                  </a:lnTo>
                                  <a:lnTo>
                                    <a:pt x="16" y="33"/>
                                  </a:lnTo>
                                  <a:lnTo>
                                    <a:pt x="21" y="28"/>
                                  </a:lnTo>
                                  <a:lnTo>
                                    <a:pt x="21" y="28"/>
                                  </a:lnTo>
                                  <a:lnTo>
                                    <a:pt x="29" y="18"/>
                                  </a:lnTo>
                                  <a:lnTo>
                                    <a:pt x="29" y="18"/>
                                  </a:lnTo>
                                  <a:lnTo>
                                    <a:pt x="27" y="13"/>
                                  </a:lnTo>
                                  <a:lnTo>
                                    <a:pt x="27" y="13"/>
                                  </a:lnTo>
                                  <a:lnTo>
                                    <a:pt x="25" y="9"/>
                                  </a:lnTo>
                                  <a:lnTo>
                                    <a:pt x="25" y="9"/>
                                  </a:lnTo>
                                  <a:lnTo>
                                    <a:pt x="19" y="9"/>
                                  </a:lnTo>
                                  <a:lnTo>
                                    <a:pt x="19" y="9"/>
                                  </a:lnTo>
                                  <a:lnTo>
                                    <a:pt x="16" y="11"/>
                                  </a:lnTo>
                                  <a:lnTo>
                                    <a:pt x="14" y="13"/>
                                  </a:lnTo>
                                  <a:lnTo>
                                    <a:pt x="14" y="13"/>
                                  </a:lnTo>
                                  <a:lnTo>
                                    <a:pt x="5" y="26"/>
                                  </a:lnTo>
                                  <a:lnTo>
                                    <a:pt x="5" y="26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94" name="Forma Livre: Forma 294"/>
                          <wps:cNvSpPr/>
                          <wps:spPr>
                            <a:xfrm>
                              <a:off x="269" y="413"/>
                              <a:ext cx="30" cy="2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9" h="55" extrusionOk="0">
                                  <a:moveTo>
                                    <a:pt x="41" y="55"/>
                                  </a:moveTo>
                                  <a:lnTo>
                                    <a:pt x="38" y="46"/>
                                  </a:lnTo>
                                  <a:lnTo>
                                    <a:pt x="54" y="33"/>
                                  </a:lnTo>
                                  <a:lnTo>
                                    <a:pt x="54" y="33"/>
                                  </a:lnTo>
                                  <a:lnTo>
                                    <a:pt x="48" y="24"/>
                                  </a:lnTo>
                                  <a:lnTo>
                                    <a:pt x="48" y="24"/>
                                  </a:lnTo>
                                  <a:lnTo>
                                    <a:pt x="38" y="15"/>
                                  </a:lnTo>
                                  <a:lnTo>
                                    <a:pt x="38" y="15"/>
                                  </a:lnTo>
                                  <a:lnTo>
                                    <a:pt x="34" y="13"/>
                                  </a:lnTo>
                                  <a:lnTo>
                                    <a:pt x="36" y="40"/>
                                  </a:lnTo>
                                  <a:lnTo>
                                    <a:pt x="36" y="40"/>
                                  </a:lnTo>
                                  <a:lnTo>
                                    <a:pt x="29" y="44"/>
                                  </a:lnTo>
                                  <a:lnTo>
                                    <a:pt x="29" y="44"/>
                                  </a:lnTo>
                                  <a:lnTo>
                                    <a:pt x="21" y="46"/>
                                  </a:lnTo>
                                  <a:lnTo>
                                    <a:pt x="21" y="46"/>
                                  </a:lnTo>
                                  <a:lnTo>
                                    <a:pt x="12" y="42"/>
                                  </a:lnTo>
                                  <a:lnTo>
                                    <a:pt x="12" y="42"/>
                                  </a:lnTo>
                                  <a:lnTo>
                                    <a:pt x="7" y="38"/>
                                  </a:lnTo>
                                  <a:lnTo>
                                    <a:pt x="3" y="31"/>
                                  </a:lnTo>
                                  <a:lnTo>
                                    <a:pt x="3" y="31"/>
                                  </a:lnTo>
                                  <a:lnTo>
                                    <a:pt x="2" y="22"/>
                                  </a:lnTo>
                                  <a:lnTo>
                                    <a:pt x="0" y="9"/>
                                  </a:lnTo>
                                  <a:lnTo>
                                    <a:pt x="0" y="9"/>
                                  </a:lnTo>
                                  <a:lnTo>
                                    <a:pt x="9" y="4"/>
                                  </a:lnTo>
                                  <a:lnTo>
                                    <a:pt x="18" y="0"/>
                                  </a:lnTo>
                                  <a:lnTo>
                                    <a:pt x="18" y="0"/>
                                  </a:lnTo>
                                  <a:lnTo>
                                    <a:pt x="29" y="0"/>
                                  </a:lnTo>
                                  <a:lnTo>
                                    <a:pt x="38" y="4"/>
                                  </a:lnTo>
                                  <a:lnTo>
                                    <a:pt x="38" y="4"/>
                                  </a:lnTo>
                                  <a:lnTo>
                                    <a:pt x="45" y="9"/>
                                  </a:lnTo>
                                  <a:lnTo>
                                    <a:pt x="48" y="15"/>
                                  </a:lnTo>
                                  <a:lnTo>
                                    <a:pt x="48" y="15"/>
                                  </a:lnTo>
                                  <a:lnTo>
                                    <a:pt x="52" y="20"/>
                                  </a:lnTo>
                                  <a:lnTo>
                                    <a:pt x="56" y="27"/>
                                  </a:lnTo>
                                  <a:lnTo>
                                    <a:pt x="56" y="27"/>
                                  </a:lnTo>
                                  <a:lnTo>
                                    <a:pt x="59" y="44"/>
                                  </a:lnTo>
                                  <a:lnTo>
                                    <a:pt x="41" y="55"/>
                                  </a:lnTo>
                                  <a:close/>
                                  <a:moveTo>
                                    <a:pt x="32" y="13"/>
                                  </a:moveTo>
                                  <a:lnTo>
                                    <a:pt x="32" y="13"/>
                                  </a:lnTo>
                                  <a:lnTo>
                                    <a:pt x="23" y="11"/>
                                  </a:lnTo>
                                  <a:lnTo>
                                    <a:pt x="16" y="13"/>
                                  </a:lnTo>
                                  <a:lnTo>
                                    <a:pt x="11" y="16"/>
                                  </a:lnTo>
                                  <a:lnTo>
                                    <a:pt x="3" y="22"/>
                                  </a:lnTo>
                                  <a:lnTo>
                                    <a:pt x="3" y="22"/>
                                  </a:lnTo>
                                  <a:lnTo>
                                    <a:pt x="7" y="27"/>
                                  </a:lnTo>
                                  <a:lnTo>
                                    <a:pt x="7" y="27"/>
                                  </a:lnTo>
                                  <a:lnTo>
                                    <a:pt x="11" y="33"/>
                                  </a:lnTo>
                                  <a:lnTo>
                                    <a:pt x="11" y="33"/>
                                  </a:lnTo>
                                  <a:lnTo>
                                    <a:pt x="18" y="35"/>
                                  </a:lnTo>
                                  <a:lnTo>
                                    <a:pt x="18" y="35"/>
                                  </a:lnTo>
                                  <a:lnTo>
                                    <a:pt x="25" y="33"/>
                                  </a:lnTo>
                                  <a:lnTo>
                                    <a:pt x="25" y="33"/>
                                  </a:lnTo>
                                  <a:lnTo>
                                    <a:pt x="32" y="27"/>
                                  </a:lnTo>
                                  <a:lnTo>
                                    <a:pt x="32" y="13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95" name="Forma Livre: Forma 295"/>
                          <wps:cNvSpPr/>
                          <wps:spPr>
                            <a:xfrm>
                              <a:off x="282" y="390"/>
                              <a:ext cx="29" cy="2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8" h="55" extrusionOk="0">
                                  <a:moveTo>
                                    <a:pt x="16" y="0"/>
                                  </a:moveTo>
                                  <a:lnTo>
                                    <a:pt x="20" y="11"/>
                                  </a:lnTo>
                                  <a:lnTo>
                                    <a:pt x="3" y="22"/>
                                  </a:lnTo>
                                  <a:lnTo>
                                    <a:pt x="3" y="22"/>
                                  </a:lnTo>
                                  <a:lnTo>
                                    <a:pt x="11" y="31"/>
                                  </a:lnTo>
                                  <a:lnTo>
                                    <a:pt x="11" y="31"/>
                                  </a:lnTo>
                                  <a:lnTo>
                                    <a:pt x="20" y="41"/>
                                  </a:lnTo>
                                  <a:lnTo>
                                    <a:pt x="20" y="41"/>
                                  </a:lnTo>
                                  <a:lnTo>
                                    <a:pt x="23" y="42"/>
                                  </a:lnTo>
                                  <a:lnTo>
                                    <a:pt x="23" y="17"/>
                                  </a:lnTo>
                                  <a:lnTo>
                                    <a:pt x="23" y="17"/>
                                  </a:lnTo>
                                  <a:lnTo>
                                    <a:pt x="29" y="13"/>
                                  </a:lnTo>
                                  <a:lnTo>
                                    <a:pt x="34" y="11"/>
                                  </a:lnTo>
                                  <a:lnTo>
                                    <a:pt x="34" y="11"/>
                                  </a:lnTo>
                                  <a:lnTo>
                                    <a:pt x="39" y="11"/>
                                  </a:lnTo>
                                  <a:lnTo>
                                    <a:pt x="45" y="13"/>
                                  </a:lnTo>
                                  <a:lnTo>
                                    <a:pt x="45" y="13"/>
                                  </a:lnTo>
                                  <a:lnTo>
                                    <a:pt x="50" y="17"/>
                                  </a:lnTo>
                                  <a:lnTo>
                                    <a:pt x="54" y="22"/>
                                  </a:lnTo>
                                  <a:lnTo>
                                    <a:pt x="54" y="22"/>
                                  </a:lnTo>
                                  <a:lnTo>
                                    <a:pt x="56" y="33"/>
                                  </a:lnTo>
                                  <a:lnTo>
                                    <a:pt x="58" y="46"/>
                                  </a:lnTo>
                                  <a:lnTo>
                                    <a:pt x="58" y="46"/>
                                  </a:lnTo>
                                  <a:lnTo>
                                    <a:pt x="48" y="53"/>
                                  </a:lnTo>
                                  <a:lnTo>
                                    <a:pt x="39" y="55"/>
                                  </a:lnTo>
                                  <a:lnTo>
                                    <a:pt x="39" y="55"/>
                                  </a:lnTo>
                                  <a:lnTo>
                                    <a:pt x="29" y="55"/>
                                  </a:lnTo>
                                  <a:lnTo>
                                    <a:pt x="20" y="52"/>
                                  </a:lnTo>
                                  <a:lnTo>
                                    <a:pt x="20" y="52"/>
                                  </a:lnTo>
                                  <a:lnTo>
                                    <a:pt x="14" y="48"/>
                                  </a:lnTo>
                                  <a:lnTo>
                                    <a:pt x="9" y="42"/>
                                  </a:lnTo>
                                  <a:lnTo>
                                    <a:pt x="9" y="42"/>
                                  </a:lnTo>
                                  <a:lnTo>
                                    <a:pt x="5" y="35"/>
                                  </a:lnTo>
                                  <a:lnTo>
                                    <a:pt x="3" y="28"/>
                                  </a:lnTo>
                                  <a:lnTo>
                                    <a:pt x="3" y="28"/>
                                  </a:lnTo>
                                  <a:lnTo>
                                    <a:pt x="0" y="11"/>
                                  </a:lnTo>
                                  <a:lnTo>
                                    <a:pt x="16" y="0"/>
                                  </a:lnTo>
                                  <a:close/>
                                  <a:moveTo>
                                    <a:pt x="27" y="44"/>
                                  </a:moveTo>
                                  <a:lnTo>
                                    <a:pt x="27" y="44"/>
                                  </a:lnTo>
                                  <a:lnTo>
                                    <a:pt x="34" y="44"/>
                                  </a:lnTo>
                                  <a:lnTo>
                                    <a:pt x="41" y="42"/>
                                  </a:lnTo>
                                  <a:lnTo>
                                    <a:pt x="41" y="42"/>
                                  </a:lnTo>
                                  <a:lnTo>
                                    <a:pt x="48" y="39"/>
                                  </a:lnTo>
                                  <a:lnTo>
                                    <a:pt x="54" y="33"/>
                                  </a:lnTo>
                                  <a:lnTo>
                                    <a:pt x="54" y="33"/>
                                  </a:lnTo>
                                  <a:lnTo>
                                    <a:pt x="50" y="28"/>
                                  </a:lnTo>
                                  <a:lnTo>
                                    <a:pt x="47" y="24"/>
                                  </a:lnTo>
                                  <a:lnTo>
                                    <a:pt x="47" y="24"/>
                                  </a:lnTo>
                                  <a:lnTo>
                                    <a:pt x="41" y="22"/>
                                  </a:lnTo>
                                  <a:lnTo>
                                    <a:pt x="36" y="22"/>
                                  </a:lnTo>
                                  <a:lnTo>
                                    <a:pt x="36" y="22"/>
                                  </a:lnTo>
                                  <a:lnTo>
                                    <a:pt x="30" y="24"/>
                                  </a:lnTo>
                                  <a:lnTo>
                                    <a:pt x="25" y="28"/>
                                  </a:lnTo>
                                  <a:lnTo>
                                    <a:pt x="27" y="44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96" name="Forma Livre: Forma 296"/>
                          <wps:cNvSpPr/>
                          <wps:spPr>
                            <a:xfrm>
                              <a:off x="586" y="388"/>
                              <a:ext cx="27" cy="2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4" h="51" extrusionOk="0">
                                  <a:moveTo>
                                    <a:pt x="40" y="0"/>
                                  </a:moveTo>
                                  <a:lnTo>
                                    <a:pt x="54" y="5"/>
                                  </a:lnTo>
                                  <a:lnTo>
                                    <a:pt x="54" y="5"/>
                                  </a:lnTo>
                                  <a:lnTo>
                                    <a:pt x="54" y="9"/>
                                  </a:lnTo>
                                  <a:lnTo>
                                    <a:pt x="54" y="12"/>
                                  </a:lnTo>
                                  <a:lnTo>
                                    <a:pt x="54" y="12"/>
                                  </a:lnTo>
                                  <a:lnTo>
                                    <a:pt x="50" y="16"/>
                                  </a:lnTo>
                                  <a:lnTo>
                                    <a:pt x="47" y="20"/>
                                  </a:lnTo>
                                  <a:lnTo>
                                    <a:pt x="12" y="40"/>
                                  </a:lnTo>
                                  <a:lnTo>
                                    <a:pt x="12" y="40"/>
                                  </a:lnTo>
                                  <a:lnTo>
                                    <a:pt x="11" y="42"/>
                                  </a:lnTo>
                                  <a:lnTo>
                                    <a:pt x="11" y="42"/>
                                  </a:lnTo>
                                  <a:lnTo>
                                    <a:pt x="11" y="47"/>
                                  </a:lnTo>
                                  <a:lnTo>
                                    <a:pt x="16" y="49"/>
                                  </a:lnTo>
                                  <a:lnTo>
                                    <a:pt x="16" y="51"/>
                                  </a:lnTo>
                                  <a:lnTo>
                                    <a:pt x="0" y="45"/>
                                  </a:lnTo>
                                  <a:lnTo>
                                    <a:pt x="0" y="31"/>
                                  </a:lnTo>
                                  <a:lnTo>
                                    <a:pt x="5" y="33"/>
                                  </a:lnTo>
                                  <a:lnTo>
                                    <a:pt x="38" y="12"/>
                                  </a:lnTo>
                                  <a:lnTo>
                                    <a:pt x="38" y="12"/>
                                  </a:lnTo>
                                  <a:lnTo>
                                    <a:pt x="41" y="11"/>
                                  </a:lnTo>
                                  <a:lnTo>
                                    <a:pt x="41" y="11"/>
                                  </a:lnTo>
                                  <a:lnTo>
                                    <a:pt x="43" y="7"/>
                                  </a:lnTo>
                                  <a:lnTo>
                                    <a:pt x="43" y="7"/>
                                  </a:lnTo>
                                  <a:lnTo>
                                    <a:pt x="43" y="3"/>
                                  </a:lnTo>
                                  <a:lnTo>
                                    <a:pt x="43" y="3"/>
                                  </a:lnTo>
                                  <a:lnTo>
                                    <a:pt x="41" y="1"/>
                                  </a:lnTo>
                                  <a:lnTo>
                                    <a:pt x="41" y="1"/>
                                  </a:lnTo>
                                  <a:lnTo>
                                    <a:pt x="38" y="1"/>
                                  </a:lnTo>
                                  <a:lnTo>
                                    <a:pt x="40" y="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97" name="Forma Livre: Forma 297"/>
                          <wps:cNvSpPr/>
                          <wps:spPr>
                            <a:xfrm>
                              <a:off x="597" y="410"/>
                              <a:ext cx="31" cy="2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61" h="49" extrusionOk="0">
                                  <a:moveTo>
                                    <a:pt x="0" y="22"/>
                                  </a:moveTo>
                                  <a:lnTo>
                                    <a:pt x="10" y="23"/>
                                  </a:lnTo>
                                  <a:lnTo>
                                    <a:pt x="14" y="44"/>
                                  </a:lnTo>
                                  <a:lnTo>
                                    <a:pt x="14" y="44"/>
                                  </a:lnTo>
                                  <a:lnTo>
                                    <a:pt x="25" y="44"/>
                                  </a:lnTo>
                                  <a:lnTo>
                                    <a:pt x="25" y="44"/>
                                  </a:lnTo>
                                  <a:lnTo>
                                    <a:pt x="37" y="38"/>
                                  </a:lnTo>
                                  <a:lnTo>
                                    <a:pt x="37" y="38"/>
                                  </a:lnTo>
                                  <a:lnTo>
                                    <a:pt x="41" y="36"/>
                                  </a:lnTo>
                                  <a:lnTo>
                                    <a:pt x="18" y="23"/>
                                  </a:lnTo>
                                  <a:lnTo>
                                    <a:pt x="18" y="23"/>
                                  </a:lnTo>
                                  <a:lnTo>
                                    <a:pt x="16" y="16"/>
                                  </a:lnTo>
                                  <a:lnTo>
                                    <a:pt x="16" y="16"/>
                                  </a:lnTo>
                                  <a:lnTo>
                                    <a:pt x="19" y="9"/>
                                  </a:lnTo>
                                  <a:lnTo>
                                    <a:pt x="19" y="9"/>
                                  </a:lnTo>
                                  <a:lnTo>
                                    <a:pt x="25" y="3"/>
                                  </a:lnTo>
                                  <a:lnTo>
                                    <a:pt x="25" y="3"/>
                                  </a:lnTo>
                                  <a:lnTo>
                                    <a:pt x="32" y="0"/>
                                  </a:lnTo>
                                  <a:lnTo>
                                    <a:pt x="39" y="0"/>
                                  </a:lnTo>
                                  <a:lnTo>
                                    <a:pt x="39" y="0"/>
                                  </a:lnTo>
                                  <a:lnTo>
                                    <a:pt x="50" y="3"/>
                                  </a:lnTo>
                                  <a:lnTo>
                                    <a:pt x="59" y="7"/>
                                  </a:lnTo>
                                  <a:lnTo>
                                    <a:pt x="59" y="7"/>
                                  </a:lnTo>
                                  <a:lnTo>
                                    <a:pt x="61" y="18"/>
                                  </a:lnTo>
                                  <a:lnTo>
                                    <a:pt x="59" y="29"/>
                                  </a:lnTo>
                                  <a:lnTo>
                                    <a:pt x="59" y="29"/>
                                  </a:lnTo>
                                  <a:lnTo>
                                    <a:pt x="54" y="36"/>
                                  </a:lnTo>
                                  <a:lnTo>
                                    <a:pt x="46" y="44"/>
                                  </a:lnTo>
                                  <a:lnTo>
                                    <a:pt x="46" y="44"/>
                                  </a:lnTo>
                                  <a:lnTo>
                                    <a:pt x="39" y="47"/>
                                  </a:lnTo>
                                  <a:lnTo>
                                    <a:pt x="32" y="49"/>
                                  </a:lnTo>
                                  <a:lnTo>
                                    <a:pt x="32" y="49"/>
                                  </a:lnTo>
                                  <a:lnTo>
                                    <a:pt x="27" y="49"/>
                                  </a:lnTo>
                                  <a:lnTo>
                                    <a:pt x="18" y="47"/>
                                  </a:lnTo>
                                  <a:lnTo>
                                    <a:pt x="18" y="47"/>
                                  </a:lnTo>
                                  <a:lnTo>
                                    <a:pt x="3" y="44"/>
                                  </a:lnTo>
                                  <a:lnTo>
                                    <a:pt x="0" y="22"/>
                                  </a:lnTo>
                                  <a:close/>
                                  <a:moveTo>
                                    <a:pt x="43" y="34"/>
                                  </a:moveTo>
                                  <a:lnTo>
                                    <a:pt x="43" y="34"/>
                                  </a:lnTo>
                                  <a:lnTo>
                                    <a:pt x="46" y="27"/>
                                  </a:lnTo>
                                  <a:lnTo>
                                    <a:pt x="50" y="22"/>
                                  </a:lnTo>
                                  <a:lnTo>
                                    <a:pt x="50" y="12"/>
                                  </a:lnTo>
                                  <a:lnTo>
                                    <a:pt x="48" y="5"/>
                                  </a:lnTo>
                                  <a:lnTo>
                                    <a:pt x="48" y="5"/>
                                  </a:lnTo>
                                  <a:lnTo>
                                    <a:pt x="41" y="3"/>
                                  </a:lnTo>
                                  <a:lnTo>
                                    <a:pt x="41" y="3"/>
                                  </a:lnTo>
                                  <a:lnTo>
                                    <a:pt x="36" y="7"/>
                                  </a:lnTo>
                                  <a:lnTo>
                                    <a:pt x="36" y="7"/>
                                  </a:lnTo>
                                  <a:lnTo>
                                    <a:pt x="30" y="11"/>
                                  </a:lnTo>
                                  <a:lnTo>
                                    <a:pt x="30" y="11"/>
                                  </a:lnTo>
                                  <a:lnTo>
                                    <a:pt x="28" y="18"/>
                                  </a:lnTo>
                                  <a:lnTo>
                                    <a:pt x="28" y="18"/>
                                  </a:lnTo>
                                  <a:lnTo>
                                    <a:pt x="28" y="27"/>
                                  </a:lnTo>
                                  <a:lnTo>
                                    <a:pt x="43" y="34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98" name="Forma Livre: Forma 298"/>
                          <wps:cNvSpPr/>
                          <wps:spPr>
                            <a:xfrm>
                              <a:off x="611" y="431"/>
                              <a:ext cx="34" cy="2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68" h="55" extrusionOk="0">
                                  <a:moveTo>
                                    <a:pt x="52" y="0"/>
                                  </a:moveTo>
                                  <a:lnTo>
                                    <a:pt x="68" y="25"/>
                                  </a:lnTo>
                                  <a:lnTo>
                                    <a:pt x="57" y="27"/>
                                  </a:lnTo>
                                  <a:lnTo>
                                    <a:pt x="45" y="5"/>
                                  </a:lnTo>
                                  <a:lnTo>
                                    <a:pt x="23" y="14"/>
                                  </a:lnTo>
                                  <a:lnTo>
                                    <a:pt x="45" y="25"/>
                                  </a:lnTo>
                                  <a:lnTo>
                                    <a:pt x="45" y="25"/>
                                  </a:lnTo>
                                  <a:lnTo>
                                    <a:pt x="46" y="33"/>
                                  </a:lnTo>
                                  <a:lnTo>
                                    <a:pt x="45" y="40"/>
                                  </a:lnTo>
                                  <a:lnTo>
                                    <a:pt x="45" y="40"/>
                                  </a:lnTo>
                                  <a:lnTo>
                                    <a:pt x="41" y="46"/>
                                  </a:lnTo>
                                  <a:lnTo>
                                    <a:pt x="36" y="51"/>
                                  </a:lnTo>
                                  <a:lnTo>
                                    <a:pt x="36" y="51"/>
                                  </a:lnTo>
                                  <a:lnTo>
                                    <a:pt x="27" y="53"/>
                                  </a:lnTo>
                                  <a:lnTo>
                                    <a:pt x="18" y="55"/>
                                  </a:lnTo>
                                  <a:lnTo>
                                    <a:pt x="18" y="55"/>
                                  </a:lnTo>
                                  <a:lnTo>
                                    <a:pt x="14" y="53"/>
                                  </a:lnTo>
                                  <a:lnTo>
                                    <a:pt x="9" y="51"/>
                                  </a:lnTo>
                                  <a:lnTo>
                                    <a:pt x="0" y="42"/>
                                  </a:lnTo>
                                  <a:lnTo>
                                    <a:pt x="0" y="20"/>
                                  </a:lnTo>
                                  <a:lnTo>
                                    <a:pt x="10" y="22"/>
                                  </a:lnTo>
                                  <a:lnTo>
                                    <a:pt x="10" y="47"/>
                                  </a:lnTo>
                                  <a:lnTo>
                                    <a:pt x="10" y="47"/>
                                  </a:lnTo>
                                  <a:lnTo>
                                    <a:pt x="18" y="49"/>
                                  </a:lnTo>
                                  <a:lnTo>
                                    <a:pt x="18" y="49"/>
                                  </a:lnTo>
                                  <a:lnTo>
                                    <a:pt x="25" y="47"/>
                                  </a:lnTo>
                                  <a:lnTo>
                                    <a:pt x="25" y="47"/>
                                  </a:lnTo>
                                  <a:lnTo>
                                    <a:pt x="30" y="44"/>
                                  </a:lnTo>
                                  <a:lnTo>
                                    <a:pt x="32" y="38"/>
                                  </a:lnTo>
                                  <a:lnTo>
                                    <a:pt x="32" y="38"/>
                                  </a:lnTo>
                                  <a:lnTo>
                                    <a:pt x="34" y="31"/>
                                  </a:lnTo>
                                  <a:lnTo>
                                    <a:pt x="34" y="22"/>
                                  </a:lnTo>
                                  <a:lnTo>
                                    <a:pt x="18" y="14"/>
                                  </a:lnTo>
                                  <a:lnTo>
                                    <a:pt x="52" y="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299" name="Forma Livre: Forma 299"/>
                          <wps:cNvSpPr/>
                          <wps:spPr>
                            <a:xfrm>
                              <a:off x="619" y="453"/>
                              <a:ext cx="34" cy="30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68" h="60" extrusionOk="0">
                                  <a:moveTo>
                                    <a:pt x="45" y="0"/>
                                  </a:moveTo>
                                  <a:lnTo>
                                    <a:pt x="68" y="9"/>
                                  </a:lnTo>
                                  <a:lnTo>
                                    <a:pt x="68" y="36"/>
                                  </a:lnTo>
                                  <a:lnTo>
                                    <a:pt x="68" y="36"/>
                                  </a:lnTo>
                                  <a:lnTo>
                                    <a:pt x="65" y="38"/>
                                  </a:lnTo>
                                  <a:lnTo>
                                    <a:pt x="65" y="38"/>
                                  </a:lnTo>
                                  <a:lnTo>
                                    <a:pt x="58" y="42"/>
                                  </a:lnTo>
                                  <a:lnTo>
                                    <a:pt x="50" y="42"/>
                                  </a:lnTo>
                                  <a:lnTo>
                                    <a:pt x="50" y="42"/>
                                  </a:lnTo>
                                  <a:lnTo>
                                    <a:pt x="41" y="40"/>
                                  </a:lnTo>
                                  <a:lnTo>
                                    <a:pt x="29" y="33"/>
                                  </a:lnTo>
                                  <a:lnTo>
                                    <a:pt x="29" y="33"/>
                                  </a:lnTo>
                                  <a:lnTo>
                                    <a:pt x="18" y="27"/>
                                  </a:lnTo>
                                  <a:lnTo>
                                    <a:pt x="18" y="27"/>
                                  </a:lnTo>
                                  <a:lnTo>
                                    <a:pt x="11" y="27"/>
                                  </a:lnTo>
                                  <a:lnTo>
                                    <a:pt x="11" y="27"/>
                                  </a:lnTo>
                                  <a:lnTo>
                                    <a:pt x="20" y="33"/>
                                  </a:lnTo>
                                  <a:lnTo>
                                    <a:pt x="20" y="33"/>
                                  </a:lnTo>
                                  <a:lnTo>
                                    <a:pt x="25" y="40"/>
                                  </a:lnTo>
                                  <a:lnTo>
                                    <a:pt x="25" y="40"/>
                                  </a:lnTo>
                                  <a:lnTo>
                                    <a:pt x="29" y="47"/>
                                  </a:lnTo>
                                  <a:lnTo>
                                    <a:pt x="29" y="47"/>
                                  </a:lnTo>
                                  <a:lnTo>
                                    <a:pt x="30" y="53"/>
                                  </a:lnTo>
                                  <a:lnTo>
                                    <a:pt x="32" y="60"/>
                                  </a:lnTo>
                                  <a:lnTo>
                                    <a:pt x="20" y="58"/>
                                  </a:lnTo>
                                  <a:lnTo>
                                    <a:pt x="20" y="58"/>
                                  </a:lnTo>
                                  <a:lnTo>
                                    <a:pt x="16" y="47"/>
                                  </a:lnTo>
                                  <a:lnTo>
                                    <a:pt x="16" y="47"/>
                                  </a:lnTo>
                                  <a:lnTo>
                                    <a:pt x="14" y="40"/>
                                  </a:lnTo>
                                  <a:lnTo>
                                    <a:pt x="14" y="40"/>
                                  </a:lnTo>
                                  <a:lnTo>
                                    <a:pt x="9" y="33"/>
                                  </a:lnTo>
                                  <a:lnTo>
                                    <a:pt x="2" y="27"/>
                                  </a:lnTo>
                                  <a:lnTo>
                                    <a:pt x="2" y="27"/>
                                  </a:lnTo>
                                  <a:lnTo>
                                    <a:pt x="0" y="25"/>
                                  </a:lnTo>
                                  <a:lnTo>
                                    <a:pt x="0" y="25"/>
                                  </a:lnTo>
                                  <a:lnTo>
                                    <a:pt x="0" y="25"/>
                                  </a:lnTo>
                                  <a:lnTo>
                                    <a:pt x="0" y="25"/>
                                  </a:lnTo>
                                  <a:lnTo>
                                    <a:pt x="2" y="25"/>
                                  </a:lnTo>
                                  <a:lnTo>
                                    <a:pt x="2" y="25"/>
                                  </a:lnTo>
                                  <a:lnTo>
                                    <a:pt x="7" y="24"/>
                                  </a:lnTo>
                                  <a:lnTo>
                                    <a:pt x="7" y="24"/>
                                  </a:lnTo>
                                  <a:lnTo>
                                    <a:pt x="18" y="24"/>
                                  </a:lnTo>
                                  <a:lnTo>
                                    <a:pt x="18" y="24"/>
                                  </a:lnTo>
                                  <a:lnTo>
                                    <a:pt x="29" y="27"/>
                                  </a:lnTo>
                                  <a:lnTo>
                                    <a:pt x="29" y="27"/>
                                  </a:lnTo>
                                  <a:lnTo>
                                    <a:pt x="41" y="31"/>
                                  </a:lnTo>
                                  <a:lnTo>
                                    <a:pt x="41" y="31"/>
                                  </a:lnTo>
                                  <a:lnTo>
                                    <a:pt x="50" y="31"/>
                                  </a:lnTo>
                                  <a:lnTo>
                                    <a:pt x="50" y="31"/>
                                  </a:lnTo>
                                  <a:lnTo>
                                    <a:pt x="59" y="29"/>
                                  </a:lnTo>
                                  <a:lnTo>
                                    <a:pt x="59" y="29"/>
                                  </a:lnTo>
                                  <a:lnTo>
                                    <a:pt x="63" y="24"/>
                                  </a:lnTo>
                                  <a:lnTo>
                                    <a:pt x="67" y="18"/>
                                  </a:lnTo>
                                  <a:lnTo>
                                    <a:pt x="43" y="9"/>
                                  </a:lnTo>
                                  <a:lnTo>
                                    <a:pt x="45" y="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00" name="Forma Livre: Forma 300"/>
                          <wps:cNvSpPr/>
                          <wps:spPr>
                            <a:xfrm>
                              <a:off x="98" y="1002"/>
                              <a:ext cx="110" cy="9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220" h="189" extrusionOk="0">
                                  <a:moveTo>
                                    <a:pt x="149" y="24"/>
                                  </a:moveTo>
                                  <a:lnTo>
                                    <a:pt x="149" y="24"/>
                                  </a:lnTo>
                                  <a:lnTo>
                                    <a:pt x="158" y="26"/>
                                  </a:lnTo>
                                  <a:lnTo>
                                    <a:pt x="169" y="29"/>
                                  </a:lnTo>
                                  <a:lnTo>
                                    <a:pt x="180" y="35"/>
                                  </a:lnTo>
                                  <a:lnTo>
                                    <a:pt x="184" y="39"/>
                                  </a:lnTo>
                                  <a:lnTo>
                                    <a:pt x="187" y="44"/>
                                  </a:lnTo>
                                  <a:lnTo>
                                    <a:pt x="187" y="44"/>
                                  </a:lnTo>
                                  <a:lnTo>
                                    <a:pt x="191" y="57"/>
                                  </a:lnTo>
                                  <a:lnTo>
                                    <a:pt x="193" y="72"/>
                                  </a:lnTo>
                                  <a:lnTo>
                                    <a:pt x="193" y="86"/>
                                  </a:lnTo>
                                  <a:lnTo>
                                    <a:pt x="191" y="103"/>
                                  </a:lnTo>
                                  <a:lnTo>
                                    <a:pt x="191" y="103"/>
                                  </a:lnTo>
                                  <a:lnTo>
                                    <a:pt x="207" y="108"/>
                                  </a:lnTo>
                                  <a:lnTo>
                                    <a:pt x="207" y="108"/>
                                  </a:lnTo>
                                  <a:lnTo>
                                    <a:pt x="220" y="119"/>
                                  </a:lnTo>
                                  <a:lnTo>
                                    <a:pt x="216" y="123"/>
                                  </a:lnTo>
                                  <a:lnTo>
                                    <a:pt x="216" y="123"/>
                                  </a:lnTo>
                                  <a:lnTo>
                                    <a:pt x="209" y="117"/>
                                  </a:lnTo>
                                  <a:lnTo>
                                    <a:pt x="204" y="116"/>
                                  </a:lnTo>
                                  <a:lnTo>
                                    <a:pt x="204" y="116"/>
                                  </a:lnTo>
                                  <a:lnTo>
                                    <a:pt x="198" y="114"/>
                                  </a:lnTo>
                                  <a:lnTo>
                                    <a:pt x="193" y="114"/>
                                  </a:lnTo>
                                  <a:lnTo>
                                    <a:pt x="193" y="114"/>
                                  </a:lnTo>
                                  <a:lnTo>
                                    <a:pt x="187" y="116"/>
                                  </a:lnTo>
                                  <a:lnTo>
                                    <a:pt x="178" y="119"/>
                                  </a:lnTo>
                                  <a:lnTo>
                                    <a:pt x="178" y="119"/>
                                  </a:lnTo>
                                  <a:lnTo>
                                    <a:pt x="171" y="123"/>
                                  </a:lnTo>
                                  <a:lnTo>
                                    <a:pt x="94" y="161"/>
                                  </a:lnTo>
                                  <a:lnTo>
                                    <a:pt x="94" y="161"/>
                                  </a:lnTo>
                                  <a:lnTo>
                                    <a:pt x="83" y="167"/>
                                  </a:lnTo>
                                  <a:lnTo>
                                    <a:pt x="77" y="172"/>
                                  </a:lnTo>
                                  <a:lnTo>
                                    <a:pt x="77" y="172"/>
                                  </a:lnTo>
                                  <a:lnTo>
                                    <a:pt x="77" y="174"/>
                                  </a:lnTo>
                                  <a:lnTo>
                                    <a:pt x="77" y="178"/>
                                  </a:lnTo>
                                  <a:lnTo>
                                    <a:pt x="77" y="178"/>
                                  </a:lnTo>
                                  <a:lnTo>
                                    <a:pt x="81" y="182"/>
                                  </a:lnTo>
                                  <a:lnTo>
                                    <a:pt x="88" y="185"/>
                                  </a:lnTo>
                                  <a:lnTo>
                                    <a:pt x="84" y="189"/>
                                  </a:lnTo>
                                  <a:lnTo>
                                    <a:pt x="59" y="178"/>
                                  </a:lnTo>
                                  <a:lnTo>
                                    <a:pt x="50" y="172"/>
                                  </a:lnTo>
                                  <a:lnTo>
                                    <a:pt x="50" y="172"/>
                                  </a:lnTo>
                                  <a:lnTo>
                                    <a:pt x="52" y="163"/>
                                  </a:lnTo>
                                  <a:lnTo>
                                    <a:pt x="56" y="156"/>
                                  </a:lnTo>
                                  <a:lnTo>
                                    <a:pt x="56" y="156"/>
                                  </a:lnTo>
                                  <a:lnTo>
                                    <a:pt x="63" y="149"/>
                                  </a:lnTo>
                                  <a:lnTo>
                                    <a:pt x="74" y="143"/>
                                  </a:lnTo>
                                  <a:lnTo>
                                    <a:pt x="25" y="116"/>
                                  </a:lnTo>
                                  <a:lnTo>
                                    <a:pt x="25" y="116"/>
                                  </a:lnTo>
                                  <a:lnTo>
                                    <a:pt x="27" y="94"/>
                                  </a:lnTo>
                                  <a:lnTo>
                                    <a:pt x="29" y="77"/>
                                  </a:lnTo>
                                  <a:lnTo>
                                    <a:pt x="29" y="64"/>
                                  </a:lnTo>
                                  <a:lnTo>
                                    <a:pt x="25" y="57"/>
                                  </a:lnTo>
                                  <a:lnTo>
                                    <a:pt x="25" y="57"/>
                                  </a:lnTo>
                                  <a:lnTo>
                                    <a:pt x="23" y="53"/>
                                  </a:lnTo>
                                  <a:lnTo>
                                    <a:pt x="21" y="51"/>
                                  </a:lnTo>
                                  <a:lnTo>
                                    <a:pt x="21" y="51"/>
                                  </a:lnTo>
                                  <a:lnTo>
                                    <a:pt x="16" y="53"/>
                                  </a:lnTo>
                                  <a:lnTo>
                                    <a:pt x="16" y="53"/>
                                  </a:lnTo>
                                  <a:lnTo>
                                    <a:pt x="12" y="57"/>
                                  </a:lnTo>
                                  <a:lnTo>
                                    <a:pt x="12" y="57"/>
                                  </a:lnTo>
                                  <a:lnTo>
                                    <a:pt x="7" y="62"/>
                                  </a:lnTo>
                                  <a:lnTo>
                                    <a:pt x="7" y="62"/>
                                  </a:lnTo>
                                  <a:lnTo>
                                    <a:pt x="3" y="62"/>
                                  </a:lnTo>
                                  <a:lnTo>
                                    <a:pt x="3" y="62"/>
                                  </a:lnTo>
                                  <a:lnTo>
                                    <a:pt x="0" y="61"/>
                                  </a:lnTo>
                                  <a:lnTo>
                                    <a:pt x="0" y="61"/>
                                  </a:lnTo>
                                  <a:lnTo>
                                    <a:pt x="0" y="57"/>
                                  </a:lnTo>
                                  <a:lnTo>
                                    <a:pt x="0" y="55"/>
                                  </a:lnTo>
                                  <a:lnTo>
                                    <a:pt x="0" y="55"/>
                                  </a:lnTo>
                                  <a:lnTo>
                                    <a:pt x="1" y="51"/>
                                  </a:lnTo>
                                  <a:lnTo>
                                    <a:pt x="7" y="48"/>
                                  </a:lnTo>
                                  <a:lnTo>
                                    <a:pt x="7" y="48"/>
                                  </a:lnTo>
                                  <a:lnTo>
                                    <a:pt x="12" y="46"/>
                                  </a:lnTo>
                                  <a:lnTo>
                                    <a:pt x="20" y="46"/>
                                  </a:lnTo>
                                  <a:lnTo>
                                    <a:pt x="20" y="46"/>
                                  </a:lnTo>
                                  <a:lnTo>
                                    <a:pt x="36" y="48"/>
                                  </a:lnTo>
                                  <a:lnTo>
                                    <a:pt x="36" y="48"/>
                                  </a:lnTo>
                                  <a:lnTo>
                                    <a:pt x="41" y="50"/>
                                  </a:lnTo>
                                  <a:lnTo>
                                    <a:pt x="74" y="57"/>
                                  </a:lnTo>
                                  <a:lnTo>
                                    <a:pt x="149" y="24"/>
                                  </a:lnTo>
                                  <a:close/>
                                  <a:moveTo>
                                    <a:pt x="133" y="0"/>
                                  </a:moveTo>
                                  <a:lnTo>
                                    <a:pt x="133" y="0"/>
                                  </a:lnTo>
                                  <a:close/>
                                  <a:moveTo>
                                    <a:pt x="101" y="6"/>
                                  </a:moveTo>
                                  <a:lnTo>
                                    <a:pt x="101" y="6"/>
                                  </a:lnTo>
                                  <a:close/>
                                  <a:moveTo>
                                    <a:pt x="81" y="22"/>
                                  </a:moveTo>
                                  <a:lnTo>
                                    <a:pt x="81" y="22"/>
                                  </a:lnTo>
                                  <a:close/>
                                  <a:moveTo>
                                    <a:pt x="63" y="53"/>
                                  </a:moveTo>
                                  <a:lnTo>
                                    <a:pt x="63" y="53"/>
                                  </a:lnTo>
                                  <a:close/>
                                  <a:moveTo>
                                    <a:pt x="66" y="61"/>
                                  </a:moveTo>
                                  <a:lnTo>
                                    <a:pt x="48" y="57"/>
                                  </a:lnTo>
                                  <a:lnTo>
                                    <a:pt x="50" y="123"/>
                                  </a:lnTo>
                                  <a:lnTo>
                                    <a:pt x="81" y="139"/>
                                  </a:lnTo>
                                  <a:lnTo>
                                    <a:pt x="97" y="130"/>
                                  </a:lnTo>
                                  <a:lnTo>
                                    <a:pt x="66" y="61"/>
                                  </a:lnTo>
                                  <a:close/>
                                  <a:moveTo>
                                    <a:pt x="74" y="57"/>
                                  </a:moveTo>
                                  <a:lnTo>
                                    <a:pt x="137" y="70"/>
                                  </a:lnTo>
                                  <a:lnTo>
                                    <a:pt x="137" y="70"/>
                                  </a:lnTo>
                                  <a:lnTo>
                                    <a:pt x="137" y="61"/>
                                  </a:lnTo>
                                  <a:lnTo>
                                    <a:pt x="135" y="53"/>
                                  </a:lnTo>
                                  <a:lnTo>
                                    <a:pt x="135" y="53"/>
                                  </a:lnTo>
                                  <a:lnTo>
                                    <a:pt x="133" y="50"/>
                                  </a:lnTo>
                                  <a:lnTo>
                                    <a:pt x="130" y="46"/>
                                  </a:lnTo>
                                  <a:lnTo>
                                    <a:pt x="126" y="44"/>
                                  </a:lnTo>
                                  <a:lnTo>
                                    <a:pt x="121" y="42"/>
                                  </a:lnTo>
                                  <a:lnTo>
                                    <a:pt x="121" y="42"/>
                                  </a:lnTo>
                                  <a:lnTo>
                                    <a:pt x="117" y="40"/>
                                  </a:lnTo>
                                  <a:lnTo>
                                    <a:pt x="117" y="40"/>
                                  </a:lnTo>
                                  <a:lnTo>
                                    <a:pt x="117" y="39"/>
                                  </a:lnTo>
                                  <a:lnTo>
                                    <a:pt x="117" y="39"/>
                                  </a:lnTo>
                                  <a:lnTo>
                                    <a:pt x="119" y="39"/>
                                  </a:lnTo>
                                  <a:lnTo>
                                    <a:pt x="119" y="39"/>
                                  </a:lnTo>
                                  <a:lnTo>
                                    <a:pt x="122" y="37"/>
                                  </a:lnTo>
                                  <a:lnTo>
                                    <a:pt x="130" y="37"/>
                                  </a:lnTo>
                                  <a:lnTo>
                                    <a:pt x="130" y="37"/>
                                  </a:lnTo>
                                  <a:lnTo>
                                    <a:pt x="137" y="39"/>
                                  </a:lnTo>
                                  <a:lnTo>
                                    <a:pt x="144" y="42"/>
                                  </a:lnTo>
                                  <a:lnTo>
                                    <a:pt x="144" y="42"/>
                                  </a:lnTo>
                                  <a:lnTo>
                                    <a:pt x="149" y="48"/>
                                  </a:lnTo>
                                  <a:lnTo>
                                    <a:pt x="153" y="55"/>
                                  </a:lnTo>
                                  <a:lnTo>
                                    <a:pt x="153" y="55"/>
                                  </a:lnTo>
                                  <a:lnTo>
                                    <a:pt x="157" y="64"/>
                                  </a:lnTo>
                                  <a:lnTo>
                                    <a:pt x="157" y="73"/>
                                  </a:lnTo>
                                  <a:lnTo>
                                    <a:pt x="171" y="77"/>
                                  </a:lnTo>
                                  <a:lnTo>
                                    <a:pt x="171" y="77"/>
                                  </a:lnTo>
                                  <a:lnTo>
                                    <a:pt x="171" y="61"/>
                                  </a:lnTo>
                                  <a:lnTo>
                                    <a:pt x="166" y="46"/>
                                  </a:lnTo>
                                  <a:lnTo>
                                    <a:pt x="166" y="46"/>
                                  </a:lnTo>
                                  <a:lnTo>
                                    <a:pt x="158" y="33"/>
                                  </a:lnTo>
                                  <a:lnTo>
                                    <a:pt x="148" y="22"/>
                                  </a:lnTo>
                                  <a:lnTo>
                                    <a:pt x="74" y="57"/>
                                  </a:lnTo>
                                  <a:close/>
                                  <a:moveTo>
                                    <a:pt x="167" y="95"/>
                                  </a:moveTo>
                                  <a:lnTo>
                                    <a:pt x="167" y="95"/>
                                  </a:lnTo>
                                  <a:lnTo>
                                    <a:pt x="169" y="90"/>
                                  </a:lnTo>
                                  <a:lnTo>
                                    <a:pt x="169" y="90"/>
                                  </a:lnTo>
                                  <a:lnTo>
                                    <a:pt x="171" y="83"/>
                                  </a:lnTo>
                                  <a:lnTo>
                                    <a:pt x="86" y="64"/>
                                  </a:lnTo>
                                  <a:lnTo>
                                    <a:pt x="113" y="123"/>
                                  </a:lnTo>
                                  <a:lnTo>
                                    <a:pt x="167" y="95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01" name="Forma Livre: Forma 301"/>
                          <wps:cNvSpPr/>
                          <wps:spPr>
                            <a:xfrm>
                              <a:off x="98" y="1014"/>
                              <a:ext cx="110" cy="82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220" h="165" extrusionOk="0">
                                  <a:moveTo>
                                    <a:pt x="149" y="0"/>
                                  </a:moveTo>
                                  <a:lnTo>
                                    <a:pt x="149" y="0"/>
                                  </a:lnTo>
                                  <a:lnTo>
                                    <a:pt x="158" y="2"/>
                                  </a:lnTo>
                                  <a:lnTo>
                                    <a:pt x="169" y="5"/>
                                  </a:lnTo>
                                  <a:lnTo>
                                    <a:pt x="180" y="11"/>
                                  </a:lnTo>
                                  <a:lnTo>
                                    <a:pt x="184" y="15"/>
                                  </a:lnTo>
                                  <a:lnTo>
                                    <a:pt x="187" y="20"/>
                                  </a:lnTo>
                                  <a:lnTo>
                                    <a:pt x="187" y="20"/>
                                  </a:lnTo>
                                  <a:lnTo>
                                    <a:pt x="191" y="33"/>
                                  </a:lnTo>
                                  <a:lnTo>
                                    <a:pt x="193" y="48"/>
                                  </a:lnTo>
                                  <a:lnTo>
                                    <a:pt x="193" y="62"/>
                                  </a:lnTo>
                                  <a:lnTo>
                                    <a:pt x="191" y="79"/>
                                  </a:lnTo>
                                  <a:lnTo>
                                    <a:pt x="191" y="79"/>
                                  </a:lnTo>
                                  <a:lnTo>
                                    <a:pt x="207" y="84"/>
                                  </a:lnTo>
                                  <a:lnTo>
                                    <a:pt x="207" y="84"/>
                                  </a:lnTo>
                                  <a:lnTo>
                                    <a:pt x="220" y="95"/>
                                  </a:lnTo>
                                  <a:lnTo>
                                    <a:pt x="216" y="99"/>
                                  </a:lnTo>
                                  <a:lnTo>
                                    <a:pt x="216" y="99"/>
                                  </a:lnTo>
                                  <a:lnTo>
                                    <a:pt x="209" y="93"/>
                                  </a:lnTo>
                                  <a:lnTo>
                                    <a:pt x="204" y="92"/>
                                  </a:lnTo>
                                  <a:lnTo>
                                    <a:pt x="204" y="92"/>
                                  </a:lnTo>
                                  <a:lnTo>
                                    <a:pt x="198" y="90"/>
                                  </a:lnTo>
                                  <a:lnTo>
                                    <a:pt x="193" y="90"/>
                                  </a:lnTo>
                                  <a:lnTo>
                                    <a:pt x="193" y="90"/>
                                  </a:lnTo>
                                  <a:lnTo>
                                    <a:pt x="187" y="92"/>
                                  </a:lnTo>
                                  <a:lnTo>
                                    <a:pt x="178" y="95"/>
                                  </a:lnTo>
                                  <a:lnTo>
                                    <a:pt x="178" y="95"/>
                                  </a:lnTo>
                                  <a:lnTo>
                                    <a:pt x="171" y="99"/>
                                  </a:lnTo>
                                  <a:lnTo>
                                    <a:pt x="94" y="137"/>
                                  </a:lnTo>
                                  <a:lnTo>
                                    <a:pt x="94" y="137"/>
                                  </a:lnTo>
                                  <a:lnTo>
                                    <a:pt x="83" y="143"/>
                                  </a:lnTo>
                                  <a:lnTo>
                                    <a:pt x="77" y="148"/>
                                  </a:lnTo>
                                  <a:lnTo>
                                    <a:pt x="77" y="148"/>
                                  </a:lnTo>
                                  <a:lnTo>
                                    <a:pt x="77" y="150"/>
                                  </a:lnTo>
                                  <a:lnTo>
                                    <a:pt x="77" y="154"/>
                                  </a:lnTo>
                                  <a:lnTo>
                                    <a:pt x="77" y="154"/>
                                  </a:lnTo>
                                  <a:lnTo>
                                    <a:pt x="81" y="158"/>
                                  </a:lnTo>
                                  <a:lnTo>
                                    <a:pt x="88" y="161"/>
                                  </a:lnTo>
                                  <a:lnTo>
                                    <a:pt x="84" y="165"/>
                                  </a:lnTo>
                                  <a:lnTo>
                                    <a:pt x="59" y="154"/>
                                  </a:lnTo>
                                  <a:lnTo>
                                    <a:pt x="50" y="148"/>
                                  </a:lnTo>
                                  <a:lnTo>
                                    <a:pt x="50" y="148"/>
                                  </a:lnTo>
                                  <a:lnTo>
                                    <a:pt x="52" y="139"/>
                                  </a:lnTo>
                                  <a:lnTo>
                                    <a:pt x="56" y="132"/>
                                  </a:lnTo>
                                  <a:lnTo>
                                    <a:pt x="56" y="132"/>
                                  </a:lnTo>
                                  <a:lnTo>
                                    <a:pt x="63" y="125"/>
                                  </a:lnTo>
                                  <a:lnTo>
                                    <a:pt x="74" y="119"/>
                                  </a:lnTo>
                                  <a:lnTo>
                                    <a:pt x="25" y="92"/>
                                  </a:lnTo>
                                  <a:lnTo>
                                    <a:pt x="25" y="92"/>
                                  </a:lnTo>
                                  <a:lnTo>
                                    <a:pt x="27" y="70"/>
                                  </a:lnTo>
                                  <a:lnTo>
                                    <a:pt x="29" y="53"/>
                                  </a:lnTo>
                                  <a:lnTo>
                                    <a:pt x="29" y="40"/>
                                  </a:lnTo>
                                  <a:lnTo>
                                    <a:pt x="25" y="33"/>
                                  </a:lnTo>
                                  <a:lnTo>
                                    <a:pt x="25" y="33"/>
                                  </a:lnTo>
                                  <a:lnTo>
                                    <a:pt x="23" y="29"/>
                                  </a:lnTo>
                                  <a:lnTo>
                                    <a:pt x="21" y="27"/>
                                  </a:lnTo>
                                  <a:lnTo>
                                    <a:pt x="21" y="27"/>
                                  </a:lnTo>
                                  <a:lnTo>
                                    <a:pt x="16" y="29"/>
                                  </a:lnTo>
                                  <a:lnTo>
                                    <a:pt x="16" y="29"/>
                                  </a:lnTo>
                                  <a:lnTo>
                                    <a:pt x="12" y="33"/>
                                  </a:lnTo>
                                  <a:lnTo>
                                    <a:pt x="12" y="33"/>
                                  </a:lnTo>
                                  <a:lnTo>
                                    <a:pt x="7" y="38"/>
                                  </a:lnTo>
                                  <a:lnTo>
                                    <a:pt x="7" y="38"/>
                                  </a:lnTo>
                                  <a:lnTo>
                                    <a:pt x="3" y="38"/>
                                  </a:lnTo>
                                  <a:lnTo>
                                    <a:pt x="3" y="38"/>
                                  </a:lnTo>
                                  <a:lnTo>
                                    <a:pt x="0" y="37"/>
                                  </a:lnTo>
                                  <a:lnTo>
                                    <a:pt x="0" y="37"/>
                                  </a:lnTo>
                                  <a:lnTo>
                                    <a:pt x="0" y="33"/>
                                  </a:lnTo>
                                  <a:lnTo>
                                    <a:pt x="0" y="31"/>
                                  </a:lnTo>
                                  <a:lnTo>
                                    <a:pt x="0" y="31"/>
                                  </a:lnTo>
                                  <a:lnTo>
                                    <a:pt x="1" y="27"/>
                                  </a:lnTo>
                                  <a:lnTo>
                                    <a:pt x="7" y="24"/>
                                  </a:lnTo>
                                  <a:lnTo>
                                    <a:pt x="7" y="24"/>
                                  </a:lnTo>
                                  <a:lnTo>
                                    <a:pt x="12" y="22"/>
                                  </a:lnTo>
                                  <a:lnTo>
                                    <a:pt x="20" y="22"/>
                                  </a:lnTo>
                                  <a:lnTo>
                                    <a:pt x="20" y="22"/>
                                  </a:lnTo>
                                  <a:lnTo>
                                    <a:pt x="36" y="24"/>
                                  </a:lnTo>
                                  <a:lnTo>
                                    <a:pt x="36" y="24"/>
                                  </a:lnTo>
                                  <a:lnTo>
                                    <a:pt x="41" y="26"/>
                                  </a:lnTo>
                                  <a:lnTo>
                                    <a:pt x="74" y="33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02" name="Conector de Seta Reta 302"/>
                          <wps:cNvCnPr/>
                          <wps:spPr>
                            <a:xfrm>
                              <a:off x="165" y="1002"/>
                              <a:ext cx="0" cy="0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med" len="med"/>
                              <a:tailEnd type="none" w="med" len="med"/>
                            </a:ln>
                          </wps:spPr>
                          <wps:bodyPr/>
                        </wps:wsp>
                        <wps:wsp>
                          <wps:cNvPr id="303" name="Conector de Seta Reta 303"/>
                          <wps:cNvCnPr/>
                          <wps:spPr>
                            <a:xfrm>
                              <a:off x="149" y="1005"/>
                              <a:ext cx="0" cy="0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med" len="med"/>
                              <a:tailEnd type="none" w="med" len="med"/>
                            </a:ln>
                          </wps:spPr>
                          <wps:bodyPr/>
                        </wps:wsp>
                        <wps:wsp>
                          <wps:cNvPr id="304" name="Conector de Seta Reta 304"/>
                          <wps:cNvCnPr/>
                          <wps:spPr>
                            <a:xfrm>
                              <a:off x="139" y="1013"/>
                              <a:ext cx="0" cy="0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med" len="med"/>
                              <a:tailEnd type="none" w="med" len="med"/>
                            </a:ln>
                          </wps:spPr>
                          <wps:bodyPr/>
                        </wps:wsp>
                        <wps:wsp>
                          <wps:cNvPr id="305" name="Conector de Seta Reta 305"/>
                          <wps:cNvCnPr/>
                          <wps:spPr>
                            <a:xfrm>
                              <a:off x="130" y="1029"/>
                              <a:ext cx="0" cy="0"/>
                            </a:xfrm>
                            <a:prstGeom prst="straightConnector1">
                              <a:avLst/>
                            </a:pr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miter lim="800000"/>
                              <a:headEnd type="none" w="med" len="med"/>
                              <a:tailEnd type="none" w="med" len="med"/>
                            </a:ln>
                          </wps:spPr>
                          <wps:bodyPr/>
                        </wps:wsp>
                        <wps:wsp>
                          <wps:cNvPr id="306" name="Forma Livre: Forma 306"/>
                          <wps:cNvSpPr/>
                          <wps:spPr>
                            <a:xfrm>
                              <a:off x="123" y="1030"/>
                              <a:ext cx="24" cy="42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49" h="82" extrusionOk="0">
                                  <a:moveTo>
                                    <a:pt x="18" y="4"/>
                                  </a:moveTo>
                                  <a:lnTo>
                                    <a:pt x="0" y="0"/>
                                  </a:lnTo>
                                  <a:lnTo>
                                    <a:pt x="2" y="66"/>
                                  </a:lnTo>
                                  <a:lnTo>
                                    <a:pt x="33" y="82"/>
                                  </a:lnTo>
                                  <a:lnTo>
                                    <a:pt x="49" y="73"/>
                                  </a:lnTo>
                                  <a:lnTo>
                                    <a:pt x="18" y="4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07" name="Forma Livre: Forma 307"/>
                          <wps:cNvSpPr/>
                          <wps:spPr>
                            <a:xfrm>
                              <a:off x="135" y="1013"/>
                              <a:ext cx="49" cy="2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97" h="55" extrusionOk="0">
                                  <a:moveTo>
                                    <a:pt x="0" y="35"/>
                                  </a:moveTo>
                                  <a:lnTo>
                                    <a:pt x="63" y="48"/>
                                  </a:lnTo>
                                  <a:lnTo>
                                    <a:pt x="63" y="48"/>
                                  </a:lnTo>
                                  <a:lnTo>
                                    <a:pt x="63" y="39"/>
                                  </a:lnTo>
                                  <a:lnTo>
                                    <a:pt x="61" y="31"/>
                                  </a:lnTo>
                                  <a:lnTo>
                                    <a:pt x="61" y="31"/>
                                  </a:lnTo>
                                  <a:lnTo>
                                    <a:pt x="59" y="28"/>
                                  </a:lnTo>
                                  <a:lnTo>
                                    <a:pt x="56" y="24"/>
                                  </a:lnTo>
                                  <a:lnTo>
                                    <a:pt x="52" y="22"/>
                                  </a:lnTo>
                                  <a:lnTo>
                                    <a:pt x="47" y="20"/>
                                  </a:lnTo>
                                  <a:lnTo>
                                    <a:pt x="47" y="20"/>
                                  </a:lnTo>
                                  <a:lnTo>
                                    <a:pt x="43" y="18"/>
                                  </a:lnTo>
                                  <a:lnTo>
                                    <a:pt x="43" y="18"/>
                                  </a:lnTo>
                                  <a:lnTo>
                                    <a:pt x="43" y="17"/>
                                  </a:lnTo>
                                  <a:lnTo>
                                    <a:pt x="43" y="17"/>
                                  </a:lnTo>
                                  <a:lnTo>
                                    <a:pt x="45" y="17"/>
                                  </a:lnTo>
                                  <a:lnTo>
                                    <a:pt x="45" y="17"/>
                                  </a:lnTo>
                                  <a:lnTo>
                                    <a:pt x="48" y="15"/>
                                  </a:lnTo>
                                  <a:lnTo>
                                    <a:pt x="56" y="15"/>
                                  </a:lnTo>
                                  <a:lnTo>
                                    <a:pt x="56" y="15"/>
                                  </a:lnTo>
                                  <a:lnTo>
                                    <a:pt x="63" y="17"/>
                                  </a:lnTo>
                                  <a:lnTo>
                                    <a:pt x="70" y="20"/>
                                  </a:lnTo>
                                  <a:lnTo>
                                    <a:pt x="70" y="20"/>
                                  </a:lnTo>
                                  <a:lnTo>
                                    <a:pt x="75" y="26"/>
                                  </a:lnTo>
                                  <a:lnTo>
                                    <a:pt x="79" y="33"/>
                                  </a:lnTo>
                                  <a:lnTo>
                                    <a:pt x="79" y="33"/>
                                  </a:lnTo>
                                  <a:lnTo>
                                    <a:pt x="83" y="42"/>
                                  </a:lnTo>
                                  <a:lnTo>
                                    <a:pt x="83" y="51"/>
                                  </a:lnTo>
                                  <a:lnTo>
                                    <a:pt x="97" y="55"/>
                                  </a:lnTo>
                                  <a:lnTo>
                                    <a:pt x="97" y="55"/>
                                  </a:lnTo>
                                  <a:lnTo>
                                    <a:pt x="97" y="39"/>
                                  </a:lnTo>
                                  <a:lnTo>
                                    <a:pt x="92" y="24"/>
                                  </a:lnTo>
                                  <a:lnTo>
                                    <a:pt x="92" y="24"/>
                                  </a:lnTo>
                                  <a:lnTo>
                                    <a:pt x="84" y="11"/>
                                  </a:lnTo>
                                  <a:lnTo>
                                    <a:pt x="74" y="0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08" name="Forma Livre: Forma 308"/>
                          <wps:cNvSpPr/>
                          <wps:spPr>
                            <a:xfrm>
                              <a:off x="142" y="1034"/>
                              <a:ext cx="42" cy="29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85" h="59" extrusionOk="0">
                                  <a:moveTo>
                                    <a:pt x="81" y="31"/>
                                  </a:moveTo>
                                  <a:lnTo>
                                    <a:pt x="81" y="31"/>
                                  </a:lnTo>
                                  <a:lnTo>
                                    <a:pt x="83" y="26"/>
                                  </a:lnTo>
                                  <a:lnTo>
                                    <a:pt x="83" y="26"/>
                                  </a:lnTo>
                                  <a:lnTo>
                                    <a:pt x="85" y="19"/>
                                  </a:lnTo>
                                  <a:lnTo>
                                    <a:pt x="0" y="0"/>
                                  </a:lnTo>
                                  <a:lnTo>
                                    <a:pt x="27" y="59"/>
                                  </a:lnTo>
                                  <a:lnTo>
                                    <a:pt x="81" y="31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09" name="Forma Livre: Forma 309"/>
                          <wps:cNvSpPr/>
                          <wps:spPr>
                            <a:xfrm>
                              <a:off x="181" y="1124"/>
                              <a:ext cx="94" cy="83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87" h="167" extrusionOk="0">
                                  <a:moveTo>
                                    <a:pt x="140" y="37"/>
                                  </a:moveTo>
                                  <a:lnTo>
                                    <a:pt x="122" y="33"/>
                                  </a:lnTo>
                                  <a:lnTo>
                                    <a:pt x="81" y="68"/>
                                  </a:lnTo>
                                  <a:lnTo>
                                    <a:pt x="81" y="68"/>
                                  </a:lnTo>
                                  <a:lnTo>
                                    <a:pt x="70" y="75"/>
                                  </a:lnTo>
                                  <a:lnTo>
                                    <a:pt x="70" y="75"/>
                                  </a:lnTo>
                                  <a:lnTo>
                                    <a:pt x="65" y="75"/>
                                  </a:lnTo>
                                  <a:lnTo>
                                    <a:pt x="59" y="75"/>
                                  </a:lnTo>
                                  <a:lnTo>
                                    <a:pt x="59" y="75"/>
                                  </a:lnTo>
                                  <a:lnTo>
                                    <a:pt x="45" y="75"/>
                                  </a:lnTo>
                                  <a:lnTo>
                                    <a:pt x="27" y="71"/>
                                  </a:lnTo>
                                  <a:lnTo>
                                    <a:pt x="27" y="71"/>
                                  </a:lnTo>
                                  <a:lnTo>
                                    <a:pt x="25" y="84"/>
                                  </a:lnTo>
                                  <a:lnTo>
                                    <a:pt x="27" y="97"/>
                                  </a:lnTo>
                                  <a:lnTo>
                                    <a:pt x="27" y="97"/>
                                  </a:lnTo>
                                  <a:lnTo>
                                    <a:pt x="30" y="108"/>
                                  </a:lnTo>
                                  <a:lnTo>
                                    <a:pt x="34" y="117"/>
                                  </a:lnTo>
                                  <a:lnTo>
                                    <a:pt x="39" y="128"/>
                                  </a:lnTo>
                                  <a:lnTo>
                                    <a:pt x="41" y="130"/>
                                  </a:lnTo>
                                  <a:lnTo>
                                    <a:pt x="41" y="130"/>
                                  </a:lnTo>
                                  <a:lnTo>
                                    <a:pt x="52" y="143"/>
                                  </a:lnTo>
                                  <a:lnTo>
                                    <a:pt x="65" y="152"/>
                                  </a:lnTo>
                                  <a:lnTo>
                                    <a:pt x="65" y="152"/>
                                  </a:lnTo>
                                  <a:lnTo>
                                    <a:pt x="79" y="158"/>
                                  </a:lnTo>
                                  <a:lnTo>
                                    <a:pt x="97" y="163"/>
                                  </a:lnTo>
                                  <a:lnTo>
                                    <a:pt x="97" y="167"/>
                                  </a:lnTo>
                                  <a:lnTo>
                                    <a:pt x="97" y="167"/>
                                  </a:lnTo>
                                  <a:lnTo>
                                    <a:pt x="79" y="167"/>
                                  </a:lnTo>
                                  <a:lnTo>
                                    <a:pt x="65" y="165"/>
                                  </a:lnTo>
                                  <a:lnTo>
                                    <a:pt x="65" y="165"/>
                                  </a:lnTo>
                                  <a:lnTo>
                                    <a:pt x="52" y="161"/>
                                  </a:lnTo>
                                  <a:lnTo>
                                    <a:pt x="39" y="154"/>
                                  </a:lnTo>
                                  <a:lnTo>
                                    <a:pt x="39" y="154"/>
                                  </a:lnTo>
                                  <a:lnTo>
                                    <a:pt x="27" y="143"/>
                                  </a:lnTo>
                                  <a:lnTo>
                                    <a:pt x="18" y="132"/>
                                  </a:lnTo>
                                  <a:lnTo>
                                    <a:pt x="18" y="132"/>
                                  </a:lnTo>
                                  <a:lnTo>
                                    <a:pt x="12" y="125"/>
                                  </a:lnTo>
                                  <a:lnTo>
                                    <a:pt x="7" y="114"/>
                                  </a:lnTo>
                                  <a:lnTo>
                                    <a:pt x="3" y="104"/>
                                  </a:lnTo>
                                  <a:lnTo>
                                    <a:pt x="1" y="93"/>
                                  </a:lnTo>
                                  <a:lnTo>
                                    <a:pt x="1" y="93"/>
                                  </a:lnTo>
                                  <a:lnTo>
                                    <a:pt x="0" y="82"/>
                                  </a:lnTo>
                                  <a:lnTo>
                                    <a:pt x="0" y="71"/>
                                  </a:lnTo>
                                  <a:lnTo>
                                    <a:pt x="3" y="60"/>
                                  </a:lnTo>
                                  <a:lnTo>
                                    <a:pt x="7" y="51"/>
                                  </a:lnTo>
                                  <a:lnTo>
                                    <a:pt x="7" y="51"/>
                                  </a:lnTo>
                                  <a:lnTo>
                                    <a:pt x="11" y="40"/>
                                  </a:lnTo>
                                  <a:lnTo>
                                    <a:pt x="16" y="31"/>
                                  </a:lnTo>
                                  <a:lnTo>
                                    <a:pt x="23" y="24"/>
                                  </a:lnTo>
                                  <a:lnTo>
                                    <a:pt x="30" y="16"/>
                                  </a:lnTo>
                                  <a:lnTo>
                                    <a:pt x="30" y="16"/>
                                  </a:lnTo>
                                  <a:lnTo>
                                    <a:pt x="41" y="9"/>
                                  </a:lnTo>
                                  <a:lnTo>
                                    <a:pt x="52" y="5"/>
                                  </a:lnTo>
                                  <a:lnTo>
                                    <a:pt x="65" y="2"/>
                                  </a:lnTo>
                                  <a:lnTo>
                                    <a:pt x="77" y="0"/>
                                  </a:lnTo>
                                  <a:lnTo>
                                    <a:pt x="77" y="0"/>
                                  </a:lnTo>
                                  <a:lnTo>
                                    <a:pt x="88" y="0"/>
                                  </a:lnTo>
                                  <a:lnTo>
                                    <a:pt x="101" y="2"/>
                                  </a:lnTo>
                                  <a:lnTo>
                                    <a:pt x="113" y="5"/>
                                  </a:lnTo>
                                  <a:lnTo>
                                    <a:pt x="126" y="11"/>
                                  </a:lnTo>
                                  <a:lnTo>
                                    <a:pt x="126" y="15"/>
                                  </a:lnTo>
                                  <a:lnTo>
                                    <a:pt x="126" y="15"/>
                                  </a:lnTo>
                                  <a:lnTo>
                                    <a:pt x="106" y="9"/>
                                  </a:lnTo>
                                  <a:lnTo>
                                    <a:pt x="90" y="9"/>
                                  </a:lnTo>
                                  <a:lnTo>
                                    <a:pt x="90" y="9"/>
                                  </a:lnTo>
                                  <a:lnTo>
                                    <a:pt x="81" y="11"/>
                                  </a:lnTo>
                                  <a:lnTo>
                                    <a:pt x="70" y="15"/>
                                  </a:lnTo>
                                  <a:lnTo>
                                    <a:pt x="63" y="18"/>
                                  </a:lnTo>
                                  <a:lnTo>
                                    <a:pt x="54" y="24"/>
                                  </a:lnTo>
                                  <a:lnTo>
                                    <a:pt x="54" y="24"/>
                                  </a:lnTo>
                                  <a:lnTo>
                                    <a:pt x="45" y="33"/>
                                  </a:lnTo>
                                  <a:lnTo>
                                    <a:pt x="38" y="42"/>
                                  </a:lnTo>
                                  <a:lnTo>
                                    <a:pt x="32" y="53"/>
                                  </a:lnTo>
                                  <a:lnTo>
                                    <a:pt x="29" y="66"/>
                                  </a:lnTo>
                                  <a:lnTo>
                                    <a:pt x="29" y="66"/>
                                  </a:lnTo>
                                  <a:lnTo>
                                    <a:pt x="36" y="68"/>
                                  </a:lnTo>
                                  <a:lnTo>
                                    <a:pt x="41" y="66"/>
                                  </a:lnTo>
                                  <a:lnTo>
                                    <a:pt x="41" y="66"/>
                                  </a:lnTo>
                                  <a:lnTo>
                                    <a:pt x="47" y="62"/>
                                  </a:lnTo>
                                  <a:lnTo>
                                    <a:pt x="59" y="55"/>
                                  </a:lnTo>
                                  <a:lnTo>
                                    <a:pt x="99" y="22"/>
                                  </a:lnTo>
                                  <a:lnTo>
                                    <a:pt x="164" y="37"/>
                                  </a:lnTo>
                                  <a:lnTo>
                                    <a:pt x="164" y="37"/>
                                  </a:lnTo>
                                  <a:lnTo>
                                    <a:pt x="167" y="51"/>
                                  </a:lnTo>
                                  <a:lnTo>
                                    <a:pt x="173" y="64"/>
                                  </a:lnTo>
                                  <a:lnTo>
                                    <a:pt x="173" y="64"/>
                                  </a:lnTo>
                                  <a:lnTo>
                                    <a:pt x="178" y="73"/>
                                  </a:lnTo>
                                  <a:lnTo>
                                    <a:pt x="186" y="84"/>
                                  </a:lnTo>
                                  <a:lnTo>
                                    <a:pt x="187" y="86"/>
                                  </a:lnTo>
                                  <a:lnTo>
                                    <a:pt x="186" y="90"/>
                                  </a:lnTo>
                                  <a:lnTo>
                                    <a:pt x="158" y="86"/>
                                  </a:lnTo>
                                  <a:lnTo>
                                    <a:pt x="158" y="86"/>
                                  </a:lnTo>
                                  <a:lnTo>
                                    <a:pt x="153" y="73"/>
                                  </a:lnTo>
                                  <a:lnTo>
                                    <a:pt x="148" y="57"/>
                                  </a:lnTo>
                                  <a:lnTo>
                                    <a:pt x="140" y="37"/>
                                  </a:lnTo>
                                  <a:lnTo>
                                    <a:pt x="140" y="37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10" name="Forma Livre: Forma 310"/>
                          <wps:cNvSpPr/>
                          <wps:spPr>
                            <a:xfrm>
                              <a:off x="267" y="1199"/>
                              <a:ext cx="97" cy="113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95" h="226" extrusionOk="0">
                                  <a:moveTo>
                                    <a:pt x="110" y="189"/>
                                  </a:moveTo>
                                  <a:lnTo>
                                    <a:pt x="83" y="198"/>
                                  </a:lnTo>
                                  <a:lnTo>
                                    <a:pt x="83" y="198"/>
                                  </a:lnTo>
                                  <a:lnTo>
                                    <a:pt x="76" y="185"/>
                                  </a:lnTo>
                                  <a:lnTo>
                                    <a:pt x="67" y="176"/>
                                  </a:lnTo>
                                  <a:lnTo>
                                    <a:pt x="67" y="176"/>
                                  </a:lnTo>
                                  <a:lnTo>
                                    <a:pt x="58" y="169"/>
                                  </a:lnTo>
                                  <a:lnTo>
                                    <a:pt x="49" y="162"/>
                                  </a:lnTo>
                                  <a:lnTo>
                                    <a:pt x="49" y="162"/>
                                  </a:lnTo>
                                  <a:lnTo>
                                    <a:pt x="38" y="156"/>
                                  </a:lnTo>
                                  <a:lnTo>
                                    <a:pt x="27" y="152"/>
                                  </a:lnTo>
                                  <a:lnTo>
                                    <a:pt x="27" y="152"/>
                                  </a:lnTo>
                                  <a:lnTo>
                                    <a:pt x="15" y="149"/>
                                  </a:lnTo>
                                  <a:lnTo>
                                    <a:pt x="0" y="147"/>
                                  </a:lnTo>
                                  <a:lnTo>
                                    <a:pt x="0" y="140"/>
                                  </a:lnTo>
                                  <a:lnTo>
                                    <a:pt x="0" y="140"/>
                                  </a:lnTo>
                                  <a:lnTo>
                                    <a:pt x="25" y="136"/>
                                  </a:lnTo>
                                  <a:lnTo>
                                    <a:pt x="45" y="129"/>
                                  </a:lnTo>
                                  <a:lnTo>
                                    <a:pt x="45" y="129"/>
                                  </a:lnTo>
                                  <a:lnTo>
                                    <a:pt x="51" y="125"/>
                                  </a:lnTo>
                                  <a:lnTo>
                                    <a:pt x="56" y="119"/>
                                  </a:lnTo>
                                  <a:lnTo>
                                    <a:pt x="56" y="119"/>
                                  </a:lnTo>
                                  <a:lnTo>
                                    <a:pt x="58" y="114"/>
                                  </a:lnTo>
                                  <a:lnTo>
                                    <a:pt x="58" y="108"/>
                                  </a:lnTo>
                                  <a:lnTo>
                                    <a:pt x="58" y="108"/>
                                  </a:lnTo>
                                  <a:lnTo>
                                    <a:pt x="54" y="103"/>
                                  </a:lnTo>
                                  <a:lnTo>
                                    <a:pt x="51" y="99"/>
                                  </a:lnTo>
                                  <a:lnTo>
                                    <a:pt x="51" y="99"/>
                                  </a:lnTo>
                                  <a:lnTo>
                                    <a:pt x="47" y="97"/>
                                  </a:lnTo>
                                  <a:lnTo>
                                    <a:pt x="40" y="99"/>
                                  </a:lnTo>
                                  <a:lnTo>
                                    <a:pt x="38" y="96"/>
                                  </a:lnTo>
                                  <a:lnTo>
                                    <a:pt x="38" y="96"/>
                                  </a:lnTo>
                                  <a:lnTo>
                                    <a:pt x="43" y="92"/>
                                  </a:lnTo>
                                  <a:lnTo>
                                    <a:pt x="49" y="90"/>
                                  </a:lnTo>
                                  <a:lnTo>
                                    <a:pt x="49" y="90"/>
                                  </a:lnTo>
                                  <a:lnTo>
                                    <a:pt x="56" y="90"/>
                                  </a:lnTo>
                                  <a:lnTo>
                                    <a:pt x="61" y="92"/>
                                  </a:lnTo>
                                  <a:lnTo>
                                    <a:pt x="61" y="92"/>
                                  </a:lnTo>
                                  <a:lnTo>
                                    <a:pt x="67" y="97"/>
                                  </a:lnTo>
                                  <a:lnTo>
                                    <a:pt x="67" y="97"/>
                                  </a:lnTo>
                                  <a:lnTo>
                                    <a:pt x="72" y="107"/>
                                  </a:lnTo>
                                  <a:lnTo>
                                    <a:pt x="72" y="107"/>
                                  </a:lnTo>
                                  <a:lnTo>
                                    <a:pt x="76" y="101"/>
                                  </a:lnTo>
                                  <a:lnTo>
                                    <a:pt x="76" y="101"/>
                                  </a:lnTo>
                                  <a:lnTo>
                                    <a:pt x="81" y="90"/>
                                  </a:lnTo>
                                  <a:lnTo>
                                    <a:pt x="81" y="81"/>
                                  </a:lnTo>
                                  <a:lnTo>
                                    <a:pt x="81" y="81"/>
                                  </a:lnTo>
                                  <a:lnTo>
                                    <a:pt x="78" y="72"/>
                                  </a:lnTo>
                                  <a:lnTo>
                                    <a:pt x="70" y="64"/>
                                  </a:lnTo>
                                  <a:lnTo>
                                    <a:pt x="70" y="64"/>
                                  </a:lnTo>
                                  <a:lnTo>
                                    <a:pt x="63" y="63"/>
                                  </a:lnTo>
                                  <a:lnTo>
                                    <a:pt x="58" y="63"/>
                                  </a:lnTo>
                                  <a:lnTo>
                                    <a:pt x="54" y="59"/>
                                  </a:lnTo>
                                  <a:lnTo>
                                    <a:pt x="54" y="59"/>
                                  </a:lnTo>
                                  <a:lnTo>
                                    <a:pt x="61" y="55"/>
                                  </a:lnTo>
                                  <a:lnTo>
                                    <a:pt x="67" y="53"/>
                                  </a:lnTo>
                                  <a:lnTo>
                                    <a:pt x="67" y="53"/>
                                  </a:lnTo>
                                  <a:lnTo>
                                    <a:pt x="74" y="55"/>
                                  </a:lnTo>
                                  <a:lnTo>
                                    <a:pt x="79" y="57"/>
                                  </a:lnTo>
                                  <a:lnTo>
                                    <a:pt x="79" y="57"/>
                                  </a:lnTo>
                                  <a:lnTo>
                                    <a:pt x="87" y="63"/>
                                  </a:lnTo>
                                  <a:lnTo>
                                    <a:pt x="87" y="63"/>
                                  </a:lnTo>
                                  <a:lnTo>
                                    <a:pt x="92" y="72"/>
                                  </a:lnTo>
                                  <a:lnTo>
                                    <a:pt x="92" y="72"/>
                                  </a:lnTo>
                                  <a:lnTo>
                                    <a:pt x="96" y="64"/>
                                  </a:lnTo>
                                  <a:lnTo>
                                    <a:pt x="96" y="64"/>
                                  </a:lnTo>
                                  <a:lnTo>
                                    <a:pt x="103" y="55"/>
                                  </a:lnTo>
                                  <a:lnTo>
                                    <a:pt x="110" y="50"/>
                                  </a:lnTo>
                                  <a:lnTo>
                                    <a:pt x="110" y="50"/>
                                  </a:lnTo>
                                  <a:lnTo>
                                    <a:pt x="123" y="44"/>
                                  </a:lnTo>
                                  <a:lnTo>
                                    <a:pt x="148" y="37"/>
                                  </a:lnTo>
                                  <a:lnTo>
                                    <a:pt x="148" y="37"/>
                                  </a:lnTo>
                                  <a:lnTo>
                                    <a:pt x="126" y="35"/>
                                  </a:lnTo>
                                  <a:lnTo>
                                    <a:pt x="126" y="35"/>
                                  </a:lnTo>
                                  <a:lnTo>
                                    <a:pt x="119" y="33"/>
                                  </a:lnTo>
                                  <a:lnTo>
                                    <a:pt x="112" y="30"/>
                                  </a:lnTo>
                                  <a:lnTo>
                                    <a:pt x="112" y="30"/>
                                  </a:lnTo>
                                  <a:lnTo>
                                    <a:pt x="105" y="24"/>
                                  </a:lnTo>
                                  <a:lnTo>
                                    <a:pt x="105" y="24"/>
                                  </a:lnTo>
                                  <a:lnTo>
                                    <a:pt x="98" y="19"/>
                                  </a:lnTo>
                                  <a:lnTo>
                                    <a:pt x="98" y="19"/>
                                  </a:lnTo>
                                  <a:lnTo>
                                    <a:pt x="90" y="15"/>
                                  </a:lnTo>
                                  <a:lnTo>
                                    <a:pt x="83" y="15"/>
                                  </a:lnTo>
                                  <a:lnTo>
                                    <a:pt x="83" y="15"/>
                                  </a:lnTo>
                                  <a:lnTo>
                                    <a:pt x="76" y="17"/>
                                  </a:lnTo>
                                  <a:lnTo>
                                    <a:pt x="65" y="20"/>
                                  </a:lnTo>
                                  <a:lnTo>
                                    <a:pt x="63" y="19"/>
                                  </a:lnTo>
                                  <a:lnTo>
                                    <a:pt x="63" y="19"/>
                                  </a:lnTo>
                                  <a:lnTo>
                                    <a:pt x="70" y="11"/>
                                  </a:lnTo>
                                  <a:lnTo>
                                    <a:pt x="78" y="6"/>
                                  </a:lnTo>
                                  <a:lnTo>
                                    <a:pt x="78" y="6"/>
                                  </a:lnTo>
                                  <a:lnTo>
                                    <a:pt x="87" y="2"/>
                                  </a:lnTo>
                                  <a:lnTo>
                                    <a:pt x="96" y="0"/>
                                  </a:lnTo>
                                  <a:lnTo>
                                    <a:pt x="96" y="0"/>
                                  </a:lnTo>
                                  <a:lnTo>
                                    <a:pt x="105" y="2"/>
                                  </a:lnTo>
                                  <a:lnTo>
                                    <a:pt x="114" y="4"/>
                                  </a:lnTo>
                                  <a:lnTo>
                                    <a:pt x="114" y="4"/>
                                  </a:lnTo>
                                  <a:lnTo>
                                    <a:pt x="119" y="9"/>
                                  </a:lnTo>
                                  <a:lnTo>
                                    <a:pt x="126" y="17"/>
                                  </a:lnTo>
                                  <a:lnTo>
                                    <a:pt x="126" y="17"/>
                                  </a:lnTo>
                                  <a:lnTo>
                                    <a:pt x="132" y="22"/>
                                  </a:lnTo>
                                  <a:lnTo>
                                    <a:pt x="137" y="26"/>
                                  </a:lnTo>
                                  <a:lnTo>
                                    <a:pt x="137" y="26"/>
                                  </a:lnTo>
                                  <a:lnTo>
                                    <a:pt x="148" y="31"/>
                                  </a:lnTo>
                                  <a:lnTo>
                                    <a:pt x="159" y="33"/>
                                  </a:lnTo>
                                  <a:lnTo>
                                    <a:pt x="162" y="37"/>
                                  </a:lnTo>
                                  <a:lnTo>
                                    <a:pt x="162" y="37"/>
                                  </a:lnTo>
                                  <a:lnTo>
                                    <a:pt x="146" y="46"/>
                                  </a:lnTo>
                                  <a:lnTo>
                                    <a:pt x="134" y="59"/>
                                  </a:lnTo>
                                  <a:lnTo>
                                    <a:pt x="134" y="59"/>
                                  </a:lnTo>
                                  <a:lnTo>
                                    <a:pt x="121" y="72"/>
                                  </a:lnTo>
                                  <a:lnTo>
                                    <a:pt x="110" y="86"/>
                                  </a:lnTo>
                                  <a:lnTo>
                                    <a:pt x="94" y="116"/>
                                  </a:lnTo>
                                  <a:lnTo>
                                    <a:pt x="94" y="116"/>
                                  </a:lnTo>
                                  <a:lnTo>
                                    <a:pt x="90" y="121"/>
                                  </a:lnTo>
                                  <a:lnTo>
                                    <a:pt x="85" y="127"/>
                                  </a:lnTo>
                                  <a:lnTo>
                                    <a:pt x="85" y="127"/>
                                  </a:lnTo>
                                  <a:lnTo>
                                    <a:pt x="79" y="130"/>
                                  </a:lnTo>
                                  <a:lnTo>
                                    <a:pt x="74" y="132"/>
                                  </a:lnTo>
                                  <a:lnTo>
                                    <a:pt x="74" y="132"/>
                                  </a:lnTo>
                                  <a:lnTo>
                                    <a:pt x="67" y="136"/>
                                  </a:lnTo>
                                  <a:lnTo>
                                    <a:pt x="22" y="143"/>
                                  </a:lnTo>
                                  <a:lnTo>
                                    <a:pt x="22" y="143"/>
                                  </a:lnTo>
                                  <a:lnTo>
                                    <a:pt x="43" y="145"/>
                                  </a:lnTo>
                                  <a:lnTo>
                                    <a:pt x="43" y="145"/>
                                  </a:lnTo>
                                  <a:lnTo>
                                    <a:pt x="61" y="147"/>
                                  </a:lnTo>
                                  <a:lnTo>
                                    <a:pt x="74" y="147"/>
                                  </a:lnTo>
                                  <a:lnTo>
                                    <a:pt x="74" y="147"/>
                                  </a:lnTo>
                                  <a:lnTo>
                                    <a:pt x="83" y="145"/>
                                  </a:lnTo>
                                  <a:lnTo>
                                    <a:pt x="92" y="140"/>
                                  </a:lnTo>
                                  <a:lnTo>
                                    <a:pt x="92" y="140"/>
                                  </a:lnTo>
                                  <a:lnTo>
                                    <a:pt x="99" y="132"/>
                                  </a:lnTo>
                                  <a:lnTo>
                                    <a:pt x="107" y="121"/>
                                  </a:lnTo>
                                  <a:lnTo>
                                    <a:pt x="125" y="90"/>
                                  </a:lnTo>
                                  <a:lnTo>
                                    <a:pt x="125" y="90"/>
                                  </a:lnTo>
                                  <a:lnTo>
                                    <a:pt x="134" y="77"/>
                                  </a:lnTo>
                                  <a:lnTo>
                                    <a:pt x="144" y="66"/>
                                  </a:lnTo>
                                  <a:lnTo>
                                    <a:pt x="144" y="66"/>
                                  </a:lnTo>
                                  <a:lnTo>
                                    <a:pt x="159" y="53"/>
                                  </a:lnTo>
                                  <a:lnTo>
                                    <a:pt x="175" y="42"/>
                                  </a:lnTo>
                                  <a:lnTo>
                                    <a:pt x="179" y="48"/>
                                  </a:lnTo>
                                  <a:lnTo>
                                    <a:pt x="179" y="48"/>
                                  </a:lnTo>
                                  <a:lnTo>
                                    <a:pt x="162" y="57"/>
                                  </a:lnTo>
                                  <a:lnTo>
                                    <a:pt x="152" y="66"/>
                                  </a:lnTo>
                                  <a:lnTo>
                                    <a:pt x="152" y="66"/>
                                  </a:lnTo>
                                  <a:lnTo>
                                    <a:pt x="141" y="77"/>
                                  </a:lnTo>
                                  <a:lnTo>
                                    <a:pt x="132" y="90"/>
                                  </a:lnTo>
                                  <a:lnTo>
                                    <a:pt x="188" y="81"/>
                                  </a:lnTo>
                                  <a:lnTo>
                                    <a:pt x="195" y="123"/>
                                  </a:lnTo>
                                  <a:lnTo>
                                    <a:pt x="139" y="129"/>
                                  </a:lnTo>
                                  <a:lnTo>
                                    <a:pt x="139" y="129"/>
                                  </a:lnTo>
                                  <a:lnTo>
                                    <a:pt x="144" y="140"/>
                                  </a:lnTo>
                                  <a:lnTo>
                                    <a:pt x="148" y="151"/>
                                  </a:lnTo>
                                  <a:lnTo>
                                    <a:pt x="148" y="151"/>
                                  </a:lnTo>
                                  <a:lnTo>
                                    <a:pt x="150" y="165"/>
                                  </a:lnTo>
                                  <a:lnTo>
                                    <a:pt x="150" y="184"/>
                                  </a:lnTo>
                                  <a:lnTo>
                                    <a:pt x="150" y="184"/>
                                  </a:lnTo>
                                  <a:lnTo>
                                    <a:pt x="150" y="209"/>
                                  </a:lnTo>
                                  <a:lnTo>
                                    <a:pt x="150" y="209"/>
                                  </a:lnTo>
                                  <a:lnTo>
                                    <a:pt x="153" y="213"/>
                                  </a:lnTo>
                                  <a:lnTo>
                                    <a:pt x="153" y="213"/>
                                  </a:lnTo>
                                  <a:lnTo>
                                    <a:pt x="155" y="213"/>
                                  </a:lnTo>
                                  <a:lnTo>
                                    <a:pt x="161" y="213"/>
                                  </a:lnTo>
                                  <a:lnTo>
                                    <a:pt x="170" y="211"/>
                                  </a:lnTo>
                                  <a:lnTo>
                                    <a:pt x="170" y="217"/>
                                  </a:lnTo>
                                  <a:lnTo>
                                    <a:pt x="132" y="226"/>
                                  </a:lnTo>
                                  <a:lnTo>
                                    <a:pt x="132" y="226"/>
                                  </a:lnTo>
                                  <a:lnTo>
                                    <a:pt x="128" y="213"/>
                                  </a:lnTo>
                                  <a:lnTo>
                                    <a:pt x="128" y="213"/>
                                  </a:lnTo>
                                  <a:lnTo>
                                    <a:pt x="126" y="187"/>
                                  </a:lnTo>
                                  <a:lnTo>
                                    <a:pt x="126" y="174"/>
                                  </a:lnTo>
                                  <a:lnTo>
                                    <a:pt x="126" y="174"/>
                                  </a:lnTo>
                                  <a:lnTo>
                                    <a:pt x="126" y="158"/>
                                  </a:lnTo>
                                  <a:lnTo>
                                    <a:pt x="123" y="145"/>
                                  </a:lnTo>
                                  <a:lnTo>
                                    <a:pt x="123" y="145"/>
                                  </a:lnTo>
                                  <a:lnTo>
                                    <a:pt x="116" y="136"/>
                                  </a:lnTo>
                                  <a:lnTo>
                                    <a:pt x="108" y="129"/>
                                  </a:lnTo>
                                  <a:lnTo>
                                    <a:pt x="108" y="129"/>
                                  </a:lnTo>
                                  <a:lnTo>
                                    <a:pt x="101" y="140"/>
                                  </a:lnTo>
                                  <a:lnTo>
                                    <a:pt x="92" y="145"/>
                                  </a:lnTo>
                                  <a:lnTo>
                                    <a:pt x="92" y="145"/>
                                  </a:lnTo>
                                  <a:lnTo>
                                    <a:pt x="83" y="151"/>
                                  </a:lnTo>
                                  <a:lnTo>
                                    <a:pt x="70" y="152"/>
                                  </a:lnTo>
                                  <a:lnTo>
                                    <a:pt x="70" y="152"/>
                                  </a:lnTo>
                                  <a:lnTo>
                                    <a:pt x="83" y="162"/>
                                  </a:lnTo>
                                  <a:lnTo>
                                    <a:pt x="92" y="169"/>
                                  </a:lnTo>
                                  <a:lnTo>
                                    <a:pt x="92" y="169"/>
                                  </a:lnTo>
                                  <a:lnTo>
                                    <a:pt x="98" y="176"/>
                                  </a:lnTo>
                                  <a:lnTo>
                                    <a:pt x="105" y="185"/>
                                  </a:lnTo>
                                  <a:lnTo>
                                    <a:pt x="110" y="184"/>
                                  </a:lnTo>
                                  <a:lnTo>
                                    <a:pt x="110" y="189"/>
                                  </a:lnTo>
                                  <a:close/>
                                  <a:moveTo>
                                    <a:pt x="166" y="90"/>
                                  </a:moveTo>
                                  <a:lnTo>
                                    <a:pt x="128" y="96"/>
                                  </a:lnTo>
                                  <a:lnTo>
                                    <a:pt x="126" y="99"/>
                                  </a:lnTo>
                                  <a:lnTo>
                                    <a:pt x="117" y="116"/>
                                  </a:lnTo>
                                  <a:lnTo>
                                    <a:pt x="110" y="125"/>
                                  </a:lnTo>
                                  <a:lnTo>
                                    <a:pt x="172" y="119"/>
                                  </a:lnTo>
                                  <a:lnTo>
                                    <a:pt x="166" y="9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11" name="Forma Livre: Forma 311"/>
                          <wps:cNvSpPr/>
                          <wps:spPr>
                            <a:xfrm>
                              <a:off x="420" y="1248"/>
                              <a:ext cx="79" cy="90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57" h="180" extrusionOk="0">
                                  <a:moveTo>
                                    <a:pt x="137" y="76"/>
                                  </a:moveTo>
                                  <a:lnTo>
                                    <a:pt x="123" y="96"/>
                                  </a:lnTo>
                                  <a:lnTo>
                                    <a:pt x="29" y="96"/>
                                  </a:lnTo>
                                  <a:lnTo>
                                    <a:pt x="52" y="76"/>
                                  </a:lnTo>
                                  <a:lnTo>
                                    <a:pt x="137" y="76"/>
                                  </a:lnTo>
                                  <a:close/>
                                  <a:moveTo>
                                    <a:pt x="41" y="138"/>
                                  </a:moveTo>
                                  <a:lnTo>
                                    <a:pt x="41" y="138"/>
                                  </a:lnTo>
                                  <a:lnTo>
                                    <a:pt x="50" y="145"/>
                                  </a:lnTo>
                                  <a:lnTo>
                                    <a:pt x="59" y="151"/>
                                  </a:lnTo>
                                  <a:lnTo>
                                    <a:pt x="59" y="151"/>
                                  </a:lnTo>
                                  <a:lnTo>
                                    <a:pt x="68" y="154"/>
                                  </a:lnTo>
                                  <a:lnTo>
                                    <a:pt x="81" y="158"/>
                                  </a:lnTo>
                                  <a:lnTo>
                                    <a:pt x="92" y="158"/>
                                  </a:lnTo>
                                  <a:lnTo>
                                    <a:pt x="97" y="158"/>
                                  </a:lnTo>
                                  <a:lnTo>
                                    <a:pt x="97" y="158"/>
                                  </a:lnTo>
                                  <a:lnTo>
                                    <a:pt x="114" y="156"/>
                                  </a:lnTo>
                                  <a:lnTo>
                                    <a:pt x="130" y="149"/>
                                  </a:lnTo>
                                  <a:lnTo>
                                    <a:pt x="130" y="149"/>
                                  </a:lnTo>
                                  <a:lnTo>
                                    <a:pt x="141" y="142"/>
                                  </a:lnTo>
                                  <a:lnTo>
                                    <a:pt x="153" y="129"/>
                                  </a:lnTo>
                                  <a:lnTo>
                                    <a:pt x="157" y="134"/>
                                  </a:lnTo>
                                  <a:lnTo>
                                    <a:pt x="157" y="134"/>
                                  </a:lnTo>
                                  <a:lnTo>
                                    <a:pt x="150" y="143"/>
                                  </a:lnTo>
                                  <a:lnTo>
                                    <a:pt x="142" y="153"/>
                                  </a:lnTo>
                                  <a:lnTo>
                                    <a:pt x="135" y="160"/>
                                  </a:lnTo>
                                  <a:lnTo>
                                    <a:pt x="128" y="165"/>
                                  </a:lnTo>
                                  <a:lnTo>
                                    <a:pt x="128" y="165"/>
                                  </a:lnTo>
                                  <a:lnTo>
                                    <a:pt x="117" y="173"/>
                                  </a:lnTo>
                                  <a:lnTo>
                                    <a:pt x="106" y="176"/>
                                  </a:lnTo>
                                  <a:lnTo>
                                    <a:pt x="95" y="178"/>
                                  </a:lnTo>
                                  <a:lnTo>
                                    <a:pt x="83" y="180"/>
                                  </a:lnTo>
                                  <a:lnTo>
                                    <a:pt x="83" y="180"/>
                                  </a:lnTo>
                                  <a:lnTo>
                                    <a:pt x="63" y="178"/>
                                  </a:lnTo>
                                  <a:lnTo>
                                    <a:pt x="47" y="175"/>
                                  </a:lnTo>
                                  <a:lnTo>
                                    <a:pt x="32" y="165"/>
                                  </a:lnTo>
                                  <a:lnTo>
                                    <a:pt x="18" y="153"/>
                                  </a:lnTo>
                                  <a:lnTo>
                                    <a:pt x="18" y="153"/>
                                  </a:lnTo>
                                  <a:lnTo>
                                    <a:pt x="11" y="142"/>
                                  </a:lnTo>
                                  <a:lnTo>
                                    <a:pt x="3" y="129"/>
                                  </a:lnTo>
                                  <a:lnTo>
                                    <a:pt x="0" y="116"/>
                                  </a:lnTo>
                                  <a:lnTo>
                                    <a:pt x="0" y="101"/>
                                  </a:lnTo>
                                  <a:lnTo>
                                    <a:pt x="0" y="101"/>
                                  </a:lnTo>
                                  <a:lnTo>
                                    <a:pt x="0" y="83"/>
                                  </a:lnTo>
                                  <a:lnTo>
                                    <a:pt x="5" y="65"/>
                                  </a:lnTo>
                                  <a:lnTo>
                                    <a:pt x="5" y="65"/>
                                  </a:lnTo>
                                  <a:lnTo>
                                    <a:pt x="14" y="50"/>
                                  </a:lnTo>
                                  <a:lnTo>
                                    <a:pt x="27" y="35"/>
                                  </a:lnTo>
                                  <a:lnTo>
                                    <a:pt x="27" y="35"/>
                                  </a:lnTo>
                                  <a:lnTo>
                                    <a:pt x="38" y="26"/>
                                  </a:lnTo>
                                  <a:lnTo>
                                    <a:pt x="52" y="17"/>
                                  </a:lnTo>
                                  <a:lnTo>
                                    <a:pt x="54" y="21"/>
                                  </a:lnTo>
                                  <a:lnTo>
                                    <a:pt x="54" y="21"/>
                                  </a:lnTo>
                                  <a:lnTo>
                                    <a:pt x="45" y="28"/>
                                  </a:lnTo>
                                  <a:lnTo>
                                    <a:pt x="38" y="35"/>
                                  </a:lnTo>
                                  <a:lnTo>
                                    <a:pt x="32" y="43"/>
                                  </a:lnTo>
                                  <a:lnTo>
                                    <a:pt x="27" y="50"/>
                                  </a:lnTo>
                                  <a:lnTo>
                                    <a:pt x="27" y="50"/>
                                  </a:lnTo>
                                  <a:lnTo>
                                    <a:pt x="23" y="59"/>
                                  </a:lnTo>
                                  <a:lnTo>
                                    <a:pt x="20" y="68"/>
                                  </a:lnTo>
                                  <a:lnTo>
                                    <a:pt x="20" y="77"/>
                                  </a:lnTo>
                                  <a:lnTo>
                                    <a:pt x="18" y="87"/>
                                  </a:lnTo>
                                  <a:lnTo>
                                    <a:pt x="18" y="87"/>
                                  </a:lnTo>
                                  <a:lnTo>
                                    <a:pt x="20" y="98"/>
                                  </a:lnTo>
                                  <a:lnTo>
                                    <a:pt x="23" y="109"/>
                                  </a:lnTo>
                                  <a:lnTo>
                                    <a:pt x="27" y="120"/>
                                  </a:lnTo>
                                  <a:lnTo>
                                    <a:pt x="34" y="129"/>
                                  </a:lnTo>
                                  <a:lnTo>
                                    <a:pt x="41" y="138"/>
                                  </a:lnTo>
                                  <a:close/>
                                  <a:moveTo>
                                    <a:pt x="27" y="65"/>
                                  </a:moveTo>
                                  <a:lnTo>
                                    <a:pt x="27" y="65"/>
                                  </a:lnTo>
                                  <a:lnTo>
                                    <a:pt x="31" y="61"/>
                                  </a:lnTo>
                                  <a:lnTo>
                                    <a:pt x="36" y="54"/>
                                  </a:lnTo>
                                  <a:lnTo>
                                    <a:pt x="59" y="32"/>
                                  </a:lnTo>
                                  <a:lnTo>
                                    <a:pt x="94" y="0"/>
                                  </a:lnTo>
                                  <a:lnTo>
                                    <a:pt x="94" y="0"/>
                                  </a:lnTo>
                                  <a:lnTo>
                                    <a:pt x="106" y="8"/>
                                  </a:lnTo>
                                  <a:lnTo>
                                    <a:pt x="117" y="11"/>
                                  </a:lnTo>
                                  <a:lnTo>
                                    <a:pt x="117" y="11"/>
                                  </a:lnTo>
                                  <a:lnTo>
                                    <a:pt x="128" y="13"/>
                                  </a:lnTo>
                                  <a:lnTo>
                                    <a:pt x="137" y="13"/>
                                  </a:lnTo>
                                  <a:lnTo>
                                    <a:pt x="137" y="13"/>
                                  </a:lnTo>
                                  <a:lnTo>
                                    <a:pt x="150" y="11"/>
                                  </a:lnTo>
                                  <a:lnTo>
                                    <a:pt x="151" y="15"/>
                                  </a:lnTo>
                                  <a:lnTo>
                                    <a:pt x="132" y="37"/>
                                  </a:lnTo>
                                  <a:lnTo>
                                    <a:pt x="79" y="24"/>
                                  </a:lnTo>
                                  <a:lnTo>
                                    <a:pt x="79" y="24"/>
                                  </a:lnTo>
                                  <a:lnTo>
                                    <a:pt x="54" y="46"/>
                                  </a:lnTo>
                                  <a:lnTo>
                                    <a:pt x="36" y="59"/>
                                  </a:lnTo>
                                  <a:lnTo>
                                    <a:pt x="31" y="65"/>
                                  </a:lnTo>
                                  <a:lnTo>
                                    <a:pt x="27" y="65"/>
                                  </a:lnTo>
                                  <a:lnTo>
                                    <a:pt x="27" y="65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12" name="Forma Livre: Forma 312"/>
                          <wps:cNvSpPr/>
                          <wps:spPr>
                            <a:xfrm>
                              <a:off x="548" y="1189"/>
                              <a:ext cx="107" cy="123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215" h="246" extrusionOk="0">
                                  <a:moveTo>
                                    <a:pt x="47" y="57"/>
                                  </a:moveTo>
                                  <a:lnTo>
                                    <a:pt x="38" y="70"/>
                                  </a:lnTo>
                                  <a:lnTo>
                                    <a:pt x="96" y="156"/>
                                  </a:lnTo>
                                  <a:lnTo>
                                    <a:pt x="96" y="156"/>
                                  </a:lnTo>
                                  <a:lnTo>
                                    <a:pt x="103" y="169"/>
                                  </a:lnTo>
                                  <a:lnTo>
                                    <a:pt x="107" y="178"/>
                                  </a:lnTo>
                                  <a:lnTo>
                                    <a:pt x="107" y="178"/>
                                  </a:lnTo>
                                  <a:lnTo>
                                    <a:pt x="107" y="187"/>
                                  </a:lnTo>
                                  <a:lnTo>
                                    <a:pt x="105" y="198"/>
                                  </a:lnTo>
                                  <a:lnTo>
                                    <a:pt x="105" y="198"/>
                                  </a:lnTo>
                                  <a:lnTo>
                                    <a:pt x="112" y="191"/>
                                  </a:lnTo>
                                  <a:lnTo>
                                    <a:pt x="116" y="183"/>
                                  </a:lnTo>
                                  <a:lnTo>
                                    <a:pt x="116" y="183"/>
                                  </a:lnTo>
                                  <a:lnTo>
                                    <a:pt x="118" y="174"/>
                                  </a:lnTo>
                                  <a:lnTo>
                                    <a:pt x="118" y="167"/>
                                  </a:lnTo>
                                  <a:lnTo>
                                    <a:pt x="118" y="167"/>
                                  </a:lnTo>
                                  <a:lnTo>
                                    <a:pt x="112" y="156"/>
                                  </a:lnTo>
                                  <a:lnTo>
                                    <a:pt x="103" y="141"/>
                                  </a:lnTo>
                                  <a:lnTo>
                                    <a:pt x="47" y="57"/>
                                  </a:lnTo>
                                  <a:close/>
                                  <a:moveTo>
                                    <a:pt x="154" y="73"/>
                                  </a:moveTo>
                                  <a:lnTo>
                                    <a:pt x="154" y="73"/>
                                  </a:lnTo>
                                  <a:lnTo>
                                    <a:pt x="150" y="62"/>
                                  </a:lnTo>
                                  <a:lnTo>
                                    <a:pt x="150" y="62"/>
                                  </a:lnTo>
                                  <a:lnTo>
                                    <a:pt x="143" y="50"/>
                                  </a:lnTo>
                                  <a:lnTo>
                                    <a:pt x="143" y="50"/>
                                  </a:lnTo>
                                  <a:lnTo>
                                    <a:pt x="139" y="44"/>
                                  </a:lnTo>
                                  <a:lnTo>
                                    <a:pt x="128" y="35"/>
                                  </a:lnTo>
                                  <a:lnTo>
                                    <a:pt x="128" y="35"/>
                                  </a:lnTo>
                                  <a:lnTo>
                                    <a:pt x="121" y="31"/>
                                  </a:lnTo>
                                  <a:lnTo>
                                    <a:pt x="114" y="29"/>
                                  </a:lnTo>
                                  <a:lnTo>
                                    <a:pt x="107" y="28"/>
                                  </a:lnTo>
                                  <a:lnTo>
                                    <a:pt x="98" y="28"/>
                                  </a:lnTo>
                                  <a:lnTo>
                                    <a:pt x="98" y="28"/>
                                  </a:lnTo>
                                  <a:lnTo>
                                    <a:pt x="89" y="28"/>
                                  </a:lnTo>
                                  <a:lnTo>
                                    <a:pt x="80" y="31"/>
                                  </a:lnTo>
                                  <a:lnTo>
                                    <a:pt x="72" y="33"/>
                                  </a:lnTo>
                                  <a:lnTo>
                                    <a:pt x="63" y="39"/>
                                  </a:lnTo>
                                  <a:lnTo>
                                    <a:pt x="63" y="39"/>
                                  </a:lnTo>
                                  <a:lnTo>
                                    <a:pt x="56" y="44"/>
                                  </a:lnTo>
                                  <a:lnTo>
                                    <a:pt x="51" y="51"/>
                                  </a:lnTo>
                                  <a:lnTo>
                                    <a:pt x="51" y="51"/>
                                  </a:lnTo>
                                  <a:lnTo>
                                    <a:pt x="85" y="105"/>
                                  </a:lnTo>
                                  <a:lnTo>
                                    <a:pt x="110" y="141"/>
                                  </a:lnTo>
                                  <a:lnTo>
                                    <a:pt x="123" y="160"/>
                                  </a:lnTo>
                                  <a:lnTo>
                                    <a:pt x="123" y="160"/>
                                  </a:lnTo>
                                  <a:lnTo>
                                    <a:pt x="125" y="172"/>
                                  </a:lnTo>
                                  <a:lnTo>
                                    <a:pt x="123" y="185"/>
                                  </a:lnTo>
                                  <a:lnTo>
                                    <a:pt x="121" y="196"/>
                                  </a:lnTo>
                                  <a:lnTo>
                                    <a:pt x="118" y="204"/>
                                  </a:lnTo>
                                  <a:lnTo>
                                    <a:pt x="118" y="204"/>
                                  </a:lnTo>
                                  <a:lnTo>
                                    <a:pt x="112" y="213"/>
                                  </a:lnTo>
                                  <a:lnTo>
                                    <a:pt x="103" y="220"/>
                                  </a:lnTo>
                                  <a:lnTo>
                                    <a:pt x="103" y="220"/>
                                  </a:lnTo>
                                  <a:lnTo>
                                    <a:pt x="96" y="226"/>
                                  </a:lnTo>
                                  <a:lnTo>
                                    <a:pt x="96" y="226"/>
                                  </a:lnTo>
                                  <a:lnTo>
                                    <a:pt x="81" y="231"/>
                                  </a:lnTo>
                                  <a:lnTo>
                                    <a:pt x="81" y="231"/>
                                  </a:lnTo>
                                  <a:lnTo>
                                    <a:pt x="67" y="235"/>
                                  </a:lnTo>
                                  <a:lnTo>
                                    <a:pt x="67" y="235"/>
                                  </a:lnTo>
                                  <a:lnTo>
                                    <a:pt x="62" y="238"/>
                                  </a:lnTo>
                                  <a:lnTo>
                                    <a:pt x="62" y="238"/>
                                  </a:lnTo>
                                  <a:lnTo>
                                    <a:pt x="54" y="246"/>
                                  </a:lnTo>
                                  <a:lnTo>
                                    <a:pt x="54" y="246"/>
                                  </a:lnTo>
                                  <a:lnTo>
                                    <a:pt x="54" y="246"/>
                                  </a:lnTo>
                                  <a:lnTo>
                                    <a:pt x="53" y="244"/>
                                  </a:lnTo>
                                  <a:lnTo>
                                    <a:pt x="53" y="237"/>
                                  </a:lnTo>
                                  <a:lnTo>
                                    <a:pt x="54" y="227"/>
                                  </a:lnTo>
                                  <a:lnTo>
                                    <a:pt x="56" y="222"/>
                                  </a:lnTo>
                                  <a:lnTo>
                                    <a:pt x="60" y="218"/>
                                  </a:lnTo>
                                  <a:lnTo>
                                    <a:pt x="60" y="218"/>
                                  </a:lnTo>
                                  <a:lnTo>
                                    <a:pt x="67" y="215"/>
                                  </a:lnTo>
                                  <a:lnTo>
                                    <a:pt x="80" y="209"/>
                                  </a:lnTo>
                                  <a:lnTo>
                                    <a:pt x="80" y="209"/>
                                  </a:lnTo>
                                  <a:lnTo>
                                    <a:pt x="89" y="204"/>
                                  </a:lnTo>
                                  <a:lnTo>
                                    <a:pt x="89" y="204"/>
                                  </a:lnTo>
                                  <a:lnTo>
                                    <a:pt x="92" y="200"/>
                                  </a:lnTo>
                                  <a:lnTo>
                                    <a:pt x="94" y="193"/>
                                  </a:lnTo>
                                  <a:lnTo>
                                    <a:pt x="94" y="193"/>
                                  </a:lnTo>
                                  <a:lnTo>
                                    <a:pt x="94" y="187"/>
                                  </a:lnTo>
                                  <a:lnTo>
                                    <a:pt x="90" y="180"/>
                                  </a:lnTo>
                                  <a:lnTo>
                                    <a:pt x="90" y="180"/>
                                  </a:lnTo>
                                  <a:lnTo>
                                    <a:pt x="85" y="172"/>
                                  </a:lnTo>
                                  <a:lnTo>
                                    <a:pt x="76" y="169"/>
                                  </a:lnTo>
                                  <a:lnTo>
                                    <a:pt x="76" y="169"/>
                                  </a:lnTo>
                                  <a:lnTo>
                                    <a:pt x="67" y="169"/>
                                  </a:lnTo>
                                  <a:lnTo>
                                    <a:pt x="58" y="174"/>
                                  </a:lnTo>
                                  <a:lnTo>
                                    <a:pt x="58" y="174"/>
                                  </a:lnTo>
                                  <a:lnTo>
                                    <a:pt x="53" y="178"/>
                                  </a:lnTo>
                                  <a:lnTo>
                                    <a:pt x="49" y="187"/>
                                  </a:lnTo>
                                  <a:lnTo>
                                    <a:pt x="44" y="187"/>
                                  </a:lnTo>
                                  <a:lnTo>
                                    <a:pt x="44" y="187"/>
                                  </a:lnTo>
                                  <a:lnTo>
                                    <a:pt x="45" y="178"/>
                                  </a:lnTo>
                                  <a:lnTo>
                                    <a:pt x="47" y="172"/>
                                  </a:lnTo>
                                  <a:lnTo>
                                    <a:pt x="47" y="172"/>
                                  </a:lnTo>
                                  <a:lnTo>
                                    <a:pt x="51" y="167"/>
                                  </a:lnTo>
                                  <a:lnTo>
                                    <a:pt x="56" y="163"/>
                                  </a:lnTo>
                                  <a:lnTo>
                                    <a:pt x="56" y="163"/>
                                  </a:lnTo>
                                  <a:lnTo>
                                    <a:pt x="63" y="160"/>
                                  </a:lnTo>
                                  <a:lnTo>
                                    <a:pt x="63" y="160"/>
                                  </a:lnTo>
                                  <a:lnTo>
                                    <a:pt x="72" y="158"/>
                                  </a:lnTo>
                                  <a:lnTo>
                                    <a:pt x="72" y="158"/>
                                  </a:lnTo>
                                  <a:lnTo>
                                    <a:pt x="63" y="152"/>
                                  </a:lnTo>
                                  <a:lnTo>
                                    <a:pt x="56" y="149"/>
                                  </a:lnTo>
                                  <a:lnTo>
                                    <a:pt x="56" y="149"/>
                                  </a:lnTo>
                                  <a:lnTo>
                                    <a:pt x="51" y="149"/>
                                  </a:lnTo>
                                  <a:lnTo>
                                    <a:pt x="45" y="149"/>
                                  </a:lnTo>
                                  <a:lnTo>
                                    <a:pt x="40" y="150"/>
                                  </a:lnTo>
                                  <a:lnTo>
                                    <a:pt x="33" y="154"/>
                                  </a:lnTo>
                                  <a:lnTo>
                                    <a:pt x="33" y="154"/>
                                  </a:lnTo>
                                  <a:lnTo>
                                    <a:pt x="27" y="160"/>
                                  </a:lnTo>
                                  <a:lnTo>
                                    <a:pt x="27" y="160"/>
                                  </a:lnTo>
                                  <a:lnTo>
                                    <a:pt x="24" y="167"/>
                                  </a:lnTo>
                                  <a:lnTo>
                                    <a:pt x="18" y="165"/>
                                  </a:lnTo>
                                  <a:lnTo>
                                    <a:pt x="18" y="165"/>
                                  </a:lnTo>
                                  <a:lnTo>
                                    <a:pt x="20" y="158"/>
                                  </a:lnTo>
                                  <a:lnTo>
                                    <a:pt x="24" y="152"/>
                                  </a:lnTo>
                                  <a:lnTo>
                                    <a:pt x="24" y="152"/>
                                  </a:lnTo>
                                  <a:lnTo>
                                    <a:pt x="27" y="147"/>
                                  </a:lnTo>
                                  <a:lnTo>
                                    <a:pt x="31" y="143"/>
                                  </a:lnTo>
                                  <a:lnTo>
                                    <a:pt x="31" y="143"/>
                                  </a:lnTo>
                                  <a:lnTo>
                                    <a:pt x="40" y="138"/>
                                  </a:lnTo>
                                  <a:lnTo>
                                    <a:pt x="40" y="138"/>
                                  </a:lnTo>
                                  <a:lnTo>
                                    <a:pt x="54" y="136"/>
                                  </a:lnTo>
                                  <a:lnTo>
                                    <a:pt x="54" y="136"/>
                                  </a:lnTo>
                                  <a:lnTo>
                                    <a:pt x="49" y="130"/>
                                  </a:lnTo>
                                  <a:lnTo>
                                    <a:pt x="44" y="127"/>
                                  </a:lnTo>
                                  <a:lnTo>
                                    <a:pt x="44" y="127"/>
                                  </a:lnTo>
                                  <a:lnTo>
                                    <a:pt x="36" y="123"/>
                                  </a:lnTo>
                                  <a:lnTo>
                                    <a:pt x="29" y="123"/>
                                  </a:lnTo>
                                  <a:lnTo>
                                    <a:pt x="29" y="123"/>
                                  </a:lnTo>
                                  <a:lnTo>
                                    <a:pt x="20" y="125"/>
                                  </a:lnTo>
                                  <a:lnTo>
                                    <a:pt x="13" y="128"/>
                                  </a:lnTo>
                                  <a:lnTo>
                                    <a:pt x="13" y="128"/>
                                  </a:lnTo>
                                  <a:lnTo>
                                    <a:pt x="9" y="134"/>
                                  </a:lnTo>
                                  <a:lnTo>
                                    <a:pt x="6" y="139"/>
                                  </a:lnTo>
                                  <a:lnTo>
                                    <a:pt x="0" y="139"/>
                                  </a:lnTo>
                                  <a:lnTo>
                                    <a:pt x="0" y="139"/>
                                  </a:lnTo>
                                  <a:lnTo>
                                    <a:pt x="2" y="132"/>
                                  </a:lnTo>
                                  <a:lnTo>
                                    <a:pt x="4" y="127"/>
                                  </a:lnTo>
                                  <a:lnTo>
                                    <a:pt x="4" y="127"/>
                                  </a:lnTo>
                                  <a:lnTo>
                                    <a:pt x="7" y="121"/>
                                  </a:lnTo>
                                  <a:lnTo>
                                    <a:pt x="13" y="117"/>
                                  </a:lnTo>
                                  <a:lnTo>
                                    <a:pt x="13" y="117"/>
                                  </a:lnTo>
                                  <a:lnTo>
                                    <a:pt x="22" y="112"/>
                                  </a:lnTo>
                                  <a:lnTo>
                                    <a:pt x="22" y="112"/>
                                  </a:lnTo>
                                  <a:lnTo>
                                    <a:pt x="36" y="110"/>
                                  </a:lnTo>
                                  <a:lnTo>
                                    <a:pt x="22" y="88"/>
                                  </a:lnTo>
                                  <a:lnTo>
                                    <a:pt x="67" y="7"/>
                                  </a:lnTo>
                                  <a:lnTo>
                                    <a:pt x="67" y="7"/>
                                  </a:lnTo>
                                  <a:lnTo>
                                    <a:pt x="85" y="2"/>
                                  </a:lnTo>
                                  <a:lnTo>
                                    <a:pt x="100" y="0"/>
                                  </a:lnTo>
                                  <a:lnTo>
                                    <a:pt x="100" y="0"/>
                                  </a:lnTo>
                                  <a:lnTo>
                                    <a:pt x="118" y="2"/>
                                  </a:lnTo>
                                  <a:lnTo>
                                    <a:pt x="125" y="4"/>
                                  </a:lnTo>
                                  <a:lnTo>
                                    <a:pt x="134" y="7"/>
                                  </a:lnTo>
                                  <a:lnTo>
                                    <a:pt x="134" y="7"/>
                                  </a:lnTo>
                                  <a:lnTo>
                                    <a:pt x="146" y="17"/>
                                  </a:lnTo>
                                  <a:lnTo>
                                    <a:pt x="157" y="28"/>
                                  </a:lnTo>
                                  <a:lnTo>
                                    <a:pt x="157" y="28"/>
                                  </a:lnTo>
                                  <a:lnTo>
                                    <a:pt x="163" y="39"/>
                                  </a:lnTo>
                                  <a:lnTo>
                                    <a:pt x="166" y="50"/>
                                  </a:lnTo>
                                  <a:lnTo>
                                    <a:pt x="166" y="50"/>
                                  </a:lnTo>
                                  <a:lnTo>
                                    <a:pt x="168" y="62"/>
                                  </a:lnTo>
                                  <a:lnTo>
                                    <a:pt x="170" y="79"/>
                                  </a:lnTo>
                                  <a:lnTo>
                                    <a:pt x="170" y="79"/>
                                  </a:lnTo>
                                  <a:lnTo>
                                    <a:pt x="168" y="130"/>
                                  </a:lnTo>
                                  <a:lnTo>
                                    <a:pt x="168" y="130"/>
                                  </a:lnTo>
                                  <a:lnTo>
                                    <a:pt x="177" y="119"/>
                                  </a:lnTo>
                                  <a:lnTo>
                                    <a:pt x="188" y="110"/>
                                  </a:lnTo>
                                  <a:lnTo>
                                    <a:pt x="188" y="110"/>
                                  </a:lnTo>
                                  <a:lnTo>
                                    <a:pt x="197" y="105"/>
                                  </a:lnTo>
                                  <a:lnTo>
                                    <a:pt x="197" y="105"/>
                                  </a:lnTo>
                                  <a:lnTo>
                                    <a:pt x="202" y="101"/>
                                  </a:lnTo>
                                  <a:lnTo>
                                    <a:pt x="202" y="101"/>
                                  </a:lnTo>
                                  <a:lnTo>
                                    <a:pt x="204" y="97"/>
                                  </a:lnTo>
                                  <a:lnTo>
                                    <a:pt x="204" y="97"/>
                                  </a:lnTo>
                                  <a:lnTo>
                                    <a:pt x="204" y="83"/>
                                  </a:lnTo>
                                  <a:lnTo>
                                    <a:pt x="210" y="81"/>
                                  </a:lnTo>
                                  <a:lnTo>
                                    <a:pt x="215" y="123"/>
                                  </a:lnTo>
                                  <a:lnTo>
                                    <a:pt x="215" y="123"/>
                                  </a:lnTo>
                                  <a:lnTo>
                                    <a:pt x="201" y="128"/>
                                  </a:lnTo>
                                  <a:lnTo>
                                    <a:pt x="190" y="134"/>
                                  </a:lnTo>
                                  <a:lnTo>
                                    <a:pt x="190" y="134"/>
                                  </a:lnTo>
                                  <a:lnTo>
                                    <a:pt x="181" y="141"/>
                                  </a:lnTo>
                                  <a:lnTo>
                                    <a:pt x="175" y="150"/>
                                  </a:lnTo>
                                  <a:lnTo>
                                    <a:pt x="175" y="150"/>
                                  </a:lnTo>
                                  <a:lnTo>
                                    <a:pt x="173" y="160"/>
                                  </a:lnTo>
                                  <a:lnTo>
                                    <a:pt x="173" y="172"/>
                                  </a:lnTo>
                                  <a:lnTo>
                                    <a:pt x="168" y="172"/>
                                  </a:lnTo>
                                  <a:lnTo>
                                    <a:pt x="168" y="172"/>
                                  </a:lnTo>
                                  <a:lnTo>
                                    <a:pt x="164" y="158"/>
                                  </a:lnTo>
                                  <a:lnTo>
                                    <a:pt x="163" y="139"/>
                                  </a:lnTo>
                                  <a:lnTo>
                                    <a:pt x="163" y="139"/>
                                  </a:lnTo>
                                  <a:lnTo>
                                    <a:pt x="157" y="88"/>
                                  </a:lnTo>
                                  <a:lnTo>
                                    <a:pt x="154" y="73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13" name="Forma Livre: Forma 313"/>
                          <wps:cNvSpPr/>
                          <wps:spPr>
                            <a:xfrm>
                              <a:off x="650" y="1086"/>
                              <a:ext cx="93" cy="109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88" h="218" extrusionOk="0">
                                  <a:moveTo>
                                    <a:pt x="99" y="95"/>
                                  </a:moveTo>
                                  <a:lnTo>
                                    <a:pt x="99" y="95"/>
                                  </a:lnTo>
                                  <a:lnTo>
                                    <a:pt x="112" y="143"/>
                                  </a:lnTo>
                                  <a:lnTo>
                                    <a:pt x="117" y="168"/>
                                  </a:lnTo>
                                  <a:lnTo>
                                    <a:pt x="121" y="194"/>
                                  </a:lnTo>
                                  <a:lnTo>
                                    <a:pt x="121" y="194"/>
                                  </a:lnTo>
                                  <a:lnTo>
                                    <a:pt x="126" y="176"/>
                                  </a:lnTo>
                                  <a:lnTo>
                                    <a:pt x="132" y="159"/>
                                  </a:lnTo>
                                  <a:lnTo>
                                    <a:pt x="139" y="145"/>
                                  </a:lnTo>
                                  <a:lnTo>
                                    <a:pt x="148" y="130"/>
                                  </a:lnTo>
                                  <a:lnTo>
                                    <a:pt x="148" y="130"/>
                                  </a:lnTo>
                                  <a:lnTo>
                                    <a:pt x="154" y="123"/>
                                  </a:lnTo>
                                  <a:lnTo>
                                    <a:pt x="161" y="115"/>
                                  </a:lnTo>
                                  <a:lnTo>
                                    <a:pt x="161" y="115"/>
                                  </a:lnTo>
                                  <a:lnTo>
                                    <a:pt x="168" y="110"/>
                                  </a:lnTo>
                                  <a:lnTo>
                                    <a:pt x="177" y="104"/>
                                  </a:lnTo>
                                  <a:lnTo>
                                    <a:pt x="172" y="84"/>
                                  </a:lnTo>
                                  <a:lnTo>
                                    <a:pt x="177" y="84"/>
                                  </a:lnTo>
                                  <a:lnTo>
                                    <a:pt x="188" y="124"/>
                                  </a:lnTo>
                                  <a:lnTo>
                                    <a:pt x="188" y="124"/>
                                  </a:lnTo>
                                  <a:lnTo>
                                    <a:pt x="175" y="134"/>
                                  </a:lnTo>
                                  <a:lnTo>
                                    <a:pt x="164" y="143"/>
                                  </a:lnTo>
                                  <a:lnTo>
                                    <a:pt x="164" y="143"/>
                                  </a:lnTo>
                                  <a:lnTo>
                                    <a:pt x="155" y="152"/>
                                  </a:lnTo>
                                  <a:lnTo>
                                    <a:pt x="146" y="163"/>
                                  </a:lnTo>
                                  <a:lnTo>
                                    <a:pt x="146" y="163"/>
                                  </a:lnTo>
                                  <a:lnTo>
                                    <a:pt x="139" y="174"/>
                                  </a:lnTo>
                                  <a:lnTo>
                                    <a:pt x="134" y="187"/>
                                  </a:lnTo>
                                  <a:lnTo>
                                    <a:pt x="134" y="187"/>
                                  </a:lnTo>
                                  <a:lnTo>
                                    <a:pt x="128" y="201"/>
                                  </a:lnTo>
                                  <a:lnTo>
                                    <a:pt x="125" y="218"/>
                                  </a:lnTo>
                                  <a:lnTo>
                                    <a:pt x="119" y="218"/>
                                  </a:lnTo>
                                  <a:lnTo>
                                    <a:pt x="119" y="218"/>
                                  </a:lnTo>
                                  <a:lnTo>
                                    <a:pt x="110" y="183"/>
                                  </a:lnTo>
                                  <a:lnTo>
                                    <a:pt x="110" y="183"/>
                                  </a:lnTo>
                                  <a:lnTo>
                                    <a:pt x="98" y="154"/>
                                  </a:lnTo>
                                  <a:lnTo>
                                    <a:pt x="80" y="112"/>
                                  </a:lnTo>
                                  <a:lnTo>
                                    <a:pt x="80" y="112"/>
                                  </a:lnTo>
                                  <a:lnTo>
                                    <a:pt x="72" y="90"/>
                                  </a:lnTo>
                                  <a:lnTo>
                                    <a:pt x="69" y="64"/>
                                  </a:lnTo>
                                  <a:lnTo>
                                    <a:pt x="62" y="22"/>
                                  </a:lnTo>
                                  <a:lnTo>
                                    <a:pt x="62" y="22"/>
                                  </a:lnTo>
                                  <a:lnTo>
                                    <a:pt x="58" y="40"/>
                                  </a:lnTo>
                                  <a:lnTo>
                                    <a:pt x="54" y="55"/>
                                  </a:lnTo>
                                  <a:lnTo>
                                    <a:pt x="54" y="55"/>
                                  </a:lnTo>
                                  <a:lnTo>
                                    <a:pt x="49" y="68"/>
                                  </a:lnTo>
                                  <a:lnTo>
                                    <a:pt x="40" y="79"/>
                                  </a:lnTo>
                                  <a:lnTo>
                                    <a:pt x="40" y="79"/>
                                  </a:lnTo>
                                  <a:lnTo>
                                    <a:pt x="34" y="88"/>
                                  </a:lnTo>
                                  <a:lnTo>
                                    <a:pt x="25" y="95"/>
                                  </a:lnTo>
                                  <a:lnTo>
                                    <a:pt x="25" y="95"/>
                                  </a:lnTo>
                                  <a:lnTo>
                                    <a:pt x="20" y="101"/>
                                  </a:lnTo>
                                  <a:lnTo>
                                    <a:pt x="11" y="106"/>
                                  </a:lnTo>
                                  <a:lnTo>
                                    <a:pt x="16" y="128"/>
                                  </a:lnTo>
                                  <a:lnTo>
                                    <a:pt x="11" y="130"/>
                                  </a:lnTo>
                                  <a:lnTo>
                                    <a:pt x="0" y="84"/>
                                  </a:lnTo>
                                  <a:lnTo>
                                    <a:pt x="0" y="84"/>
                                  </a:lnTo>
                                  <a:lnTo>
                                    <a:pt x="13" y="77"/>
                                  </a:lnTo>
                                  <a:lnTo>
                                    <a:pt x="24" y="69"/>
                                  </a:lnTo>
                                  <a:lnTo>
                                    <a:pt x="24" y="69"/>
                                  </a:lnTo>
                                  <a:lnTo>
                                    <a:pt x="33" y="60"/>
                                  </a:lnTo>
                                  <a:lnTo>
                                    <a:pt x="40" y="51"/>
                                  </a:lnTo>
                                  <a:lnTo>
                                    <a:pt x="40" y="51"/>
                                  </a:lnTo>
                                  <a:lnTo>
                                    <a:pt x="45" y="40"/>
                                  </a:lnTo>
                                  <a:lnTo>
                                    <a:pt x="51" y="31"/>
                                  </a:lnTo>
                                  <a:lnTo>
                                    <a:pt x="51" y="31"/>
                                  </a:lnTo>
                                  <a:lnTo>
                                    <a:pt x="54" y="18"/>
                                  </a:lnTo>
                                  <a:lnTo>
                                    <a:pt x="58" y="2"/>
                                  </a:lnTo>
                                  <a:lnTo>
                                    <a:pt x="62" y="0"/>
                                  </a:lnTo>
                                  <a:lnTo>
                                    <a:pt x="62" y="0"/>
                                  </a:lnTo>
                                  <a:lnTo>
                                    <a:pt x="72" y="29"/>
                                  </a:lnTo>
                                  <a:lnTo>
                                    <a:pt x="72" y="29"/>
                                  </a:lnTo>
                                  <a:lnTo>
                                    <a:pt x="85" y="55"/>
                                  </a:lnTo>
                                  <a:lnTo>
                                    <a:pt x="92" y="75"/>
                                  </a:lnTo>
                                  <a:lnTo>
                                    <a:pt x="99" y="95"/>
                                  </a:lnTo>
                                  <a:lnTo>
                                    <a:pt x="99" y="95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14" name="Forma Livre: Forma 314"/>
                          <wps:cNvSpPr/>
                          <wps:spPr>
                            <a:xfrm>
                              <a:off x="715" y="987"/>
                              <a:ext cx="82" cy="8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62" h="167" extrusionOk="0">
                                  <a:moveTo>
                                    <a:pt x="59" y="130"/>
                                  </a:moveTo>
                                  <a:lnTo>
                                    <a:pt x="59" y="130"/>
                                  </a:lnTo>
                                  <a:lnTo>
                                    <a:pt x="56" y="124"/>
                                  </a:lnTo>
                                  <a:lnTo>
                                    <a:pt x="54" y="119"/>
                                  </a:lnTo>
                                  <a:lnTo>
                                    <a:pt x="50" y="112"/>
                                  </a:lnTo>
                                  <a:lnTo>
                                    <a:pt x="50" y="106"/>
                                  </a:lnTo>
                                  <a:lnTo>
                                    <a:pt x="50" y="106"/>
                                  </a:lnTo>
                                  <a:lnTo>
                                    <a:pt x="52" y="102"/>
                                  </a:lnTo>
                                  <a:lnTo>
                                    <a:pt x="52" y="102"/>
                                  </a:lnTo>
                                  <a:lnTo>
                                    <a:pt x="38" y="93"/>
                                  </a:lnTo>
                                  <a:lnTo>
                                    <a:pt x="27" y="84"/>
                                  </a:lnTo>
                                  <a:lnTo>
                                    <a:pt x="27" y="84"/>
                                  </a:lnTo>
                                  <a:lnTo>
                                    <a:pt x="18" y="71"/>
                                  </a:lnTo>
                                  <a:lnTo>
                                    <a:pt x="9" y="55"/>
                                  </a:lnTo>
                                  <a:lnTo>
                                    <a:pt x="9" y="55"/>
                                  </a:lnTo>
                                  <a:lnTo>
                                    <a:pt x="9" y="75"/>
                                  </a:lnTo>
                                  <a:lnTo>
                                    <a:pt x="9" y="75"/>
                                  </a:lnTo>
                                  <a:lnTo>
                                    <a:pt x="7" y="82"/>
                                  </a:lnTo>
                                  <a:lnTo>
                                    <a:pt x="59" y="130"/>
                                  </a:lnTo>
                                  <a:close/>
                                  <a:moveTo>
                                    <a:pt x="135" y="152"/>
                                  </a:moveTo>
                                  <a:lnTo>
                                    <a:pt x="135" y="152"/>
                                  </a:lnTo>
                                  <a:lnTo>
                                    <a:pt x="121" y="163"/>
                                  </a:lnTo>
                                  <a:lnTo>
                                    <a:pt x="114" y="167"/>
                                  </a:lnTo>
                                  <a:lnTo>
                                    <a:pt x="112" y="167"/>
                                  </a:lnTo>
                                  <a:lnTo>
                                    <a:pt x="110" y="165"/>
                                  </a:lnTo>
                                  <a:lnTo>
                                    <a:pt x="110" y="165"/>
                                  </a:lnTo>
                                  <a:lnTo>
                                    <a:pt x="112" y="157"/>
                                  </a:lnTo>
                                  <a:lnTo>
                                    <a:pt x="115" y="146"/>
                                  </a:lnTo>
                                  <a:lnTo>
                                    <a:pt x="115" y="146"/>
                                  </a:lnTo>
                                  <a:lnTo>
                                    <a:pt x="117" y="135"/>
                                  </a:lnTo>
                                  <a:lnTo>
                                    <a:pt x="117" y="126"/>
                                  </a:lnTo>
                                  <a:lnTo>
                                    <a:pt x="117" y="126"/>
                                  </a:lnTo>
                                  <a:lnTo>
                                    <a:pt x="114" y="121"/>
                                  </a:lnTo>
                                  <a:lnTo>
                                    <a:pt x="105" y="117"/>
                                  </a:lnTo>
                                  <a:lnTo>
                                    <a:pt x="105" y="117"/>
                                  </a:lnTo>
                                  <a:lnTo>
                                    <a:pt x="97" y="113"/>
                                  </a:lnTo>
                                  <a:lnTo>
                                    <a:pt x="88" y="112"/>
                                  </a:lnTo>
                                  <a:lnTo>
                                    <a:pt x="81" y="110"/>
                                  </a:lnTo>
                                  <a:lnTo>
                                    <a:pt x="74" y="112"/>
                                  </a:lnTo>
                                  <a:lnTo>
                                    <a:pt x="74" y="112"/>
                                  </a:lnTo>
                                  <a:lnTo>
                                    <a:pt x="67" y="115"/>
                                  </a:lnTo>
                                  <a:lnTo>
                                    <a:pt x="61" y="123"/>
                                  </a:lnTo>
                                  <a:lnTo>
                                    <a:pt x="61" y="123"/>
                                  </a:lnTo>
                                  <a:lnTo>
                                    <a:pt x="59" y="130"/>
                                  </a:lnTo>
                                  <a:lnTo>
                                    <a:pt x="135" y="152"/>
                                  </a:lnTo>
                                  <a:close/>
                                  <a:moveTo>
                                    <a:pt x="132" y="134"/>
                                  </a:moveTo>
                                  <a:lnTo>
                                    <a:pt x="132" y="134"/>
                                  </a:lnTo>
                                  <a:lnTo>
                                    <a:pt x="132" y="135"/>
                                  </a:lnTo>
                                  <a:lnTo>
                                    <a:pt x="133" y="135"/>
                                  </a:lnTo>
                                  <a:lnTo>
                                    <a:pt x="141" y="130"/>
                                  </a:lnTo>
                                  <a:lnTo>
                                    <a:pt x="144" y="124"/>
                                  </a:lnTo>
                                  <a:lnTo>
                                    <a:pt x="148" y="119"/>
                                  </a:lnTo>
                                  <a:lnTo>
                                    <a:pt x="150" y="112"/>
                                  </a:lnTo>
                                  <a:lnTo>
                                    <a:pt x="150" y="104"/>
                                  </a:lnTo>
                                  <a:lnTo>
                                    <a:pt x="150" y="104"/>
                                  </a:lnTo>
                                  <a:lnTo>
                                    <a:pt x="148" y="95"/>
                                  </a:lnTo>
                                  <a:lnTo>
                                    <a:pt x="146" y="91"/>
                                  </a:lnTo>
                                  <a:lnTo>
                                    <a:pt x="142" y="88"/>
                                  </a:lnTo>
                                  <a:lnTo>
                                    <a:pt x="142" y="88"/>
                                  </a:lnTo>
                                  <a:lnTo>
                                    <a:pt x="126" y="82"/>
                                  </a:lnTo>
                                  <a:lnTo>
                                    <a:pt x="103" y="75"/>
                                  </a:lnTo>
                                  <a:lnTo>
                                    <a:pt x="103" y="75"/>
                                  </a:lnTo>
                                  <a:lnTo>
                                    <a:pt x="72" y="66"/>
                                  </a:lnTo>
                                  <a:lnTo>
                                    <a:pt x="50" y="57"/>
                                  </a:lnTo>
                                  <a:lnTo>
                                    <a:pt x="50" y="57"/>
                                  </a:lnTo>
                                  <a:lnTo>
                                    <a:pt x="36" y="49"/>
                                  </a:lnTo>
                                  <a:lnTo>
                                    <a:pt x="27" y="42"/>
                                  </a:lnTo>
                                  <a:lnTo>
                                    <a:pt x="27" y="42"/>
                                  </a:lnTo>
                                  <a:lnTo>
                                    <a:pt x="22" y="33"/>
                                  </a:lnTo>
                                  <a:lnTo>
                                    <a:pt x="18" y="22"/>
                                  </a:lnTo>
                                  <a:lnTo>
                                    <a:pt x="18" y="22"/>
                                  </a:lnTo>
                                  <a:lnTo>
                                    <a:pt x="18" y="13"/>
                                  </a:lnTo>
                                  <a:lnTo>
                                    <a:pt x="20" y="0"/>
                                  </a:lnTo>
                                  <a:lnTo>
                                    <a:pt x="23" y="0"/>
                                  </a:lnTo>
                                  <a:lnTo>
                                    <a:pt x="23" y="0"/>
                                  </a:lnTo>
                                  <a:lnTo>
                                    <a:pt x="23" y="11"/>
                                  </a:lnTo>
                                  <a:lnTo>
                                    <a:pt x="27" y="20"/>
                                  </a:lnTo>
                                  <a:lnTo>
                                    <a:pt x="27" y="20"/>
                                  </a:lnTo>
                                  <a:lnTo>
                                    <a:pt x="31" y="25"/>
                                  </a:lnTo>
                                  <a:lnTo>
                                    <a:pt x="40" y="31"/>
                                  </a:lnTo>
                                  <a:lnTo>
                                    <a:pt x="40" y="31"/>
                                  </a:lnTo>
                                  <a:lnTo>
                                    <a:pt x="56" y="36"/>
                                  </a:lnTo>
                                  <a:lnTo>
                                    <a:pt x="83" y="44"/>
                                  </a:lnTo>
                                  <a:lnTo>
                                    <a:pt x="83" y="44"/>
                                  </a:lnTo>
                                  <a:lnTo>
                                    <a:pt x="114" y="53"/>
                                  </a:lnTo>
                                  <a:lnTo>
                                    <a:pt x="114" y="53"/>
                                  </a:lnTo>
                                  <a:lnTo>
                                    <a:pt x="128" y="58"/>
                                  </a:lnTo>
                                  <a:lnTo>
                                    <a:pt x="128" y="58"/>
                                  </a:lnTo>
                                  <a:lnTo>
                                    <a:pt x="142" y="66"/>
                                  </a:lnTo>
                                  <a:lnTo>
                                    <a:pt x="153" y="77"/>
                                  </a:lnTo>
                                  <a:lnTo>
                                    <a:pt x="153" y="77"/>
                                  </a:lnTo>
                                  <a:lnTo>
                                    <a:pt x="159" y="90"/>
                                  </a:lnTo>
                                  <a:lnTo>
                                    <a:pt x="162" y="101"/>
                                  </a:lnTo>
                                  <a:lnTo>
                                    <a:pt x="162" y="101"/>
                                  </a:lnTo>
                                  <a:lnTo>
                                    <a:pt x="162" y="112"/>
                                  </a:lnTo>
                                  <a:lnTo>
                                    <a:pt x="159" y="121"/>
                                  </a:lnTo>
                                  <a:lnTo>
                                    <a:pt x="159" y="121"/>
                                  </a:lnTo>
                                  <a:lnTo>
                                    <a:pt x="155" y="130"/>
                                  </a:lnTo>
                                  <a:lnTo>
                                    <a:pt x="150" y="137"/>
                                  </a:lnTo>
                                  <a:lnTo>
                                    <a:pt x="133" y="154"/>
                                  </a:lnTo>
                                  <a:lnTo>
                                    <a:pt x="132" y="134"/>
                                  </a:lnTo>
                                  <a:close/>
                                  <a:moveTo>
                                    <a:pt x="7" y="82"/>
                                  </a:moveTo>
                                  <a:lnTo>
                                    <a:pt x="7" y="82"/>
                                  </a:lnTo>
                                  <a:lnTo>
                                    <a:pt x="5" y="80"/>
                                  </a:lnTo>
                                  <a:lnTo>
                                    <a:pt x="3" y="79"/>
                                  </a:lnTo>
                                  <a:lnTo>
                                    <a:pt x="2" y="77"/>
                                  </a:lnTo>
                                  <a:lnTo>
                                    <a:pt x="0" y="73"/>
                                  </a:lnTo>
                                  <a:lnTo>
                                    <a:pt x="0" y="73"/>
                                  </a:lnTo>
                                  <a:lnTo>
                                    <a:pt x="0" y="64"/>
                                  </a:lnTo>
                                  <a:lnTo>
                                    <a:pt x="0" y="58"/>
                                  </a:lnTo>
                                  <a:lnTo>
                                    <a:pt x="0" y="58"/>
                                  </a:lnTo>
                                  <a:lnTo>
                                    <a:pt x="3" y="47"/>
                                  </a:lnTo>
                                  <a:lnTo>
                                    <a:pt x="3" y="47"/>
                                  </a:lnTo>
                                  <a:lnTo>
                                    <a:pt x="5" y="35"/>
                                  </a:lnTo>
                                  <a:lnTo>
                                    <a:pt x="9" y="33"/>
                                  </a:lnTo>
                                  <a:lnTo>
                                    <a:pt x="9" y="33"/>
                                  </a:lnTo>
                                  <a:lnTo>
                                    <a:pt x="14" y="47"/>
                                  </a:lnTo>
                                  <a:lnTo>
                                    <a:pt x="20" y="58"/>
                                  </a:lnTo>
                                  <a:lnTo>
                                    <a:pt x="20" y="58"/>
                                  </a:lnTo>
                                  <a:lnTo>
                                    <a:pt x="31" y="66"/>
                                  </a:lnTo>
                                  <a:lnTo>
                                    <a:pt x="45" y="73"/>
                                  </a:lnTo>
                                  <a:lnTo>
                                    <a:pt x="45" y="73"/>
                                  </a:lnTo>
                                  <a:lnTo>
                                    <a:pt x="61" y="80"/>
                                  </a:lnTo>
                                  <a:lnTo>
                                    <a:pt x="61" y="80"/>
                                  </a:lnTo>
                                  <a:lnTo>
                                    <a:pt x="81" y="86"/>
                                  </a:lnTo>
                                  <a:lnTo>
                                    <a:pt x="81" y="86"/>
                                  </a:lnTo>
                                  <a:lnTo>
                                    <a:pt x="110" y="95"/>
                                  </a:lnTo>
                                  <a:lnTo>
                                    <a:pt x="110" y="95"/>
                                  </a:lnTo>
                                  <a:lnTo>
                                    <a:pt x="124" y="102"/>
                                  </a:lnTo>
                                  <a:lnTo>
                                    <a:pt x="132" y="106"/>
                                  </a:lnTo>
                                  <a:lnTo>
                                    <a:pt x="135" y="110"/>
                                  </a:lnTo>
                                  <a:lnTo>
                                    <a:pt x="135" y="110"/>
                                  </a:lnTo>
                                  <a:lnTo>
                                    <a:pt x="139" y="115"/>
                                  </a:lnTo>
                                  <a:lnTo>
                                    <a:pt x="137" y="124"/>
                                  </a:lnTo>
                                  <a:lnTo>
                                    <a:pt x="135" y="132"/>
                                  </a:lnTo>
                                  <a:lnTo>
                                    <a:pt x="130" y="135"/>
                                  </a:lnTo>
                                  <a:lnTo>
                                    <a:pt x="7" y="82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15" name="Forma Livre: Forma 315"/>
                          <wps:cNvSpPr/>
                          <wps:spPr>
                            <a:xfrm>
                              <a:off x="719" y="1015"/>
                              <a:ext cx="26" cy="3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2" h="75" extrusionOk="0">
                                  <a:moveTo>
                                    <a:pt x="52" y="75"/>
                                  </a:moveTo>
                                  <a:lnTo>
                                    <a:pt x="52" y="75"/>
                                  </a:lnTo>
                                  <a:lnTo>
                                    <a:pt x="49" y="69"/>
                                  </a:lnTo>
                                  <a:lnTo>
                                    <a:pt x="47" y="64"/>
                                  </a:lnTo>
                                  <a:lnTo>
                                    <a:pt x="43" y="57"/>
                                  </a:lnTo>
                                  <a:lnTo>
                                    <a:pt x="43" y="51"/>
                                  </a:lnTo>
                                  <a:lnTo>
                                    <a:pt x="43" y="51"/>
                                  </a:lnTo>
                                  <a:lnTo>
                                    <a:pt x="45" y="47"/>
                                  </a:lnTo>
                                  <a:lnTo>
                                    <a:pt x="45" y="47"/>
                                  </a:lnTo>
                                  <a:lnTo>
                                    <a:pt x="31" y="38"/>
                                  </a:lnTo>
                                  <a:lnTo>
                                    <a:pt x="20" y="29"/>
                                  </a:lnTo>
                                  <a:lnTo>
                                    <a:pt x="20" y="29"/>
                                  </a:lnTo>
                                  <a:lnTo>
                                    <a:pt x="11" y="16"/>
                                  </a:lnTo>
                                  <a:lnTo>
                                    <a:pt x="2" y="0"/>
                                  </a:lnTo>
                                  <a:lnTo>
                                    <a:pt x="2" y="0"/>
                                  </a:lnTo>
                                  <a:lnTo>
                                    <a:pt x="2" y="20"/>
                                  </a:lnTo>
                                  <a:lnTo>
                                    <a:pt x="2" y="20"/>
                                  </a:lnTo>
                                  <a:lnTo>
                                    <a:pt x="0" y="27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16" name="Forma Livre: Forma 316"/>
                          <wps:cNvSpPr/>
                          <wps:spPr>
                            <a:xfrm>
                              <a:off x="745" y="1042"/>
                              <a:ext cx="38" cy="29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76" h="57" extrusionOk="0">
                                  <a:moveTo>
                                    <a:pt x="76" y="42"/>
                                  </a:moveTo>
                                  <a:lnTo>
                                    <a:pt x="76" y="42"/>
                                  </a:lnTo>
                                  <a:lnTo>
                                    <a:pt x="62" y="53"/>
                                  </a:lnTo>
                                  <a:lnTo>
                                    <a:pt x="55" y="57"/>
                                  </a:lnTo>
                                  <a:lnTo>
                                    <a:pt x="53" y="57"/>
                                  </a:lnTo>
                                  <a:lnTo>
                                    <a:pt x="51" y="55"/>
                                  </a:lnTo>
                                  <a:lnTo>
                                    <a:pt x="51" y="55"/>
                                  </a:lnTo>
                                  <a:lnTo>
                                    <a:pt x="53" y="47"/>
                                  </a:lnTo>
                                  <a:lnTo>
                                    <a:pt x="56" y="36"/>
                                  </a:lnTo>
                                  <a:lnTo>
                                    <a:pt x="56" y="36"/>
                                  </a:lnTo>
                                  <a:lnTo>
                                    <a:pt x="58" y="25"/>
                                  </a:lnTo>
                                  <a:lnTo>
                                    <a:pt x="58" y="16"/>
                                  </a:lnTo>
                                  <a:lnTo>
                                    <a:pt x="58" y="16"/>
                                  </a:lnTo>
                                  <a:lnTo>
                                    <a:pt x="55" y="11"/>
                                  </a:lnTo>
                                  <a:lnTo>
                                    <a:pt x="46" y="7"/>
                                  </a:lnTo>
                                  <a:lnTo>
                                    <a:pt x="46" y="7"/>
                                  </a:lnTo>
                                  <a:lnTo>
                                    <a:pt x="38" y="3"/>
                                  </a:lnTo>
                                  <a:lnTo>
                                    <a:pt x="29" y="2"/>
                                  </a:lnTo>
                                  <a:lnTo>
                                    <a:pt x="22" y="0"/>
                                  </a:lnTo>
                                  <a:lnTo>
                                    <a:pt x="15" y="2"/>
                                  </a:lnTo>
                                  <a:lnTo>
                                    <a:pt x="15" y="2"/>
                                  </a:lnTo>
                                  <a:lnTo>
                                    <a:pt x="8" y="5"/>
                                  </a:lnTo>
                                  <a:lnTo>
                                    <a:pt x="2" y="13"/>
                                  </a:lnTo>
                                  <a:lnTo>
                                    <a:pt x="2" y="13"/>
                                  </a:lnTo>
                                  <a:lnTo>
                                    <a:pt x="0" y="20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17" name="Forma Livre: Forma 317"/>
                          <wps:cNvSpPr/>
                          <wps:spPr>
                            <a:xfrm>
                              <a:off x="724" y="987"/>
                              <a:ext cx="73" cy="7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44" h="154" extrusionOk="0">
                                  <a:moveTo>
                                    <a:pt x="114" y="134"/>
                                  </a:moveTo>
                                  <a:lnTo>
                                    <a:pt x="114" y="134"/>
                                  </a:lnTo>
                                  <a:lnTo>
                                    <a:pt x="114" y="135"/>
                                  </a:lnTo>
                                  <a:lnTo>
                                    <a:pt x="115" y="135"/>
                                  </a:lnTo>
                                  <a:lnTo>
                                    <a:pt x="123" y="130"/>
                                  </a:lnTo>
                                  <a:lnTo>
                                    <a:pt x="126" y="124"/>
                                  </a:lnTo>
                                  <a:lnTo>
                                    <a:pt x="130" y="119"/>
                                  </a:lnTo>
                                  <a:lnTo>
                                    <a:pt x="132" y="112"/>
                                  </a:lnTo>
                                  <a:lnTo>
                                    <a:pt x="132" y="104"/>
                                  </a:lnTo>
                                  <a:lnTo>
                                    <a:pt x="132" y="104"/>
                                  </a:lnTo>
                                  <a:lnTo>
                                    <a:pt x="130" y="95"/>
                                  </a:lnTo>
                                  <a:lnTo>
                                    <a:pt x="128" y="91"/>
                                  </a:lnTo>
                                  <a:lnTo>
                                    <a:pt x="124" y="88"/>
                                  </a:lnTo>
                                  <a:lnTo>
                                    <a:pt x="124" y="88"/>
                                  </a:lnTo>
                                  <a:lnTo>
                                    <a:pt x="108" y="82"/>
                                  </a:lnTo>
                                  <a:lnTo>
                                    <a:pt x="85" y="75"/>
                                  </a:lnTo>
                                  <a:lnTo>
                                    <a:pt x="85" y="75"/>
                                  </a:lnTo>
                                  <a:lnTo>
                                    <a:pt x="54" y="66"/>
                                  </a:lnTo>
                                  <a:lnTo>
                                    <a:pt x="32" y="57"/>
                                  </a:lnTo>
                                  <a:lnTo>
                                    <a:pt x="32" y="57"/>
                                  </a:lnTo>
                                  <a:lnTo>
                                    <a:pt x="18" y="49"/>
                                  </a:lnTo>
                                  <a:lnTo>
                                    <a:pt x="9" y="42"/>
                                  </a:lnTo>
                                  <a:lnTo>
                                    <a:pt x="9" y="42"/>
                                  </a:lnTo>
                                  <a:lnTo>
                                    <a:pt x="4" y="33"/>
                                  </a:lnTo>
                                  <a:lnTo>
                                    <a:pt x="0" y="22"/>
                                  </a:lnTo>
                                  <a:lnTo>
                                    <a:pt x="0" y="22"/>
                                  </a:lnTo>
                                  <a:lnTo>
                                    <a:pt x="0" y="13"/>
                                  </a:lnTo>
                                  <a:lnTo>
                                    <a:pt x="2" y="0"/>
                                  </a:lnTo>
                                  <a:lnTo>
                                    <a:pt x="5" y="0"/>
                                  </a:lnTo>
                                  <a:lnTo>
                                    <a:pt x="5" y="0"/>
                                  </a:lnTo>
                                  <a:lnTo>
                                    <a:pt x="5" y="11"/>
                                  </a:lnTo>
                                  <a:lnTo>
                                    <a:pt x="9" y="20"/>
                                  </a:lnTo>
                                  <a:lnTo>
                                    <a:pt x="9" y="20"/>
                                  </a:lnTo>
                                  <a:lnTo>
                                    <a:pt x="13" y="25"/>
                                  </a:lnTo>
                                  <a:lnTo>
                                    <a:pt x="22" y="31"/>
                                  </a:lnTo>
                                  <a:lnTo>
                                    <a:pt x="22" y="31"/>
                                  </a:lnTo>
                                  <a:lnTo>
                                    <a:pt x="38" y="36"/>
                                  </a:lnTo>
                                  <a:lnTo>
                                    <a:pt x="65" y="44"/>
                                  </a:lnTo>
                                  <a:lnTo>
                                    <a:pt x="65" y="44"/>
                                  </a:lnTo>
                                  <a:lnTo>
                                    <a:pt x="96" y="53"/>
                                  </a:lnTo>
                                  <a:lnTo>
                                    <a:pt x="96" y="53"/>
                                  </a:lnTo>
                                  <a:lnTo>
                                    <a:pt x="110" y="58"/>
                                  </a:lnTo>
                                  <a:lnTo>
                                    <a:pt x="110" y="58"/>
                                  </a:lnTo>
                                  <a:lnTo>
                                    <a:pt x="124" y="66"/>
                                  </a:lnTo>
                                  <a:lnTo>
                                    <a:pt x="135" y="77"/>
                                  </a:lnTo>
                                  <a:lnTo>
                                    <a:pt x="135" y="77"/>
                                  </a:lnTo>
                                  <a:lnTo>
                                    <a:pt x="141" y="90"/>
                                  </a:lnTo>
                                  <a:lnTo>
                                    <a:pt x="144" y="101"/>
                                  </a:lnTo>
                                  <a:lnTo>
                                    <a:pt x="144" y="101"/>
                                  </a:lnTo>
                                  <a:lnTo>
                                    <a:pt x="144" y="112"/>
                                  </a:lnTo>
                                  <a:lnTo>
                                    <a:pt x="141" y="121"/>
                                  </a:lnTo>
                                  <a:lnTo>
                                    <a:pt x="141" y="121"/>
                                  </a:lnTo>
                                  <a:lnTo>
                                    <a:pt x="137" y="130"/>
                                  </a:lnTo>
                                  <a:lnTo>
                                    <a:pt x="132" y="137"/>
                                  </a:lnTo>
                                  <a:lnTo>
                                    <a:pt x="115" y="154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18" name="Forma Livre: Forma 318"/>
                          <wps:cNvSpPr/>
                          <wps:spPr>
                            <a:xfrm>
                              <a:off x="715" y="1004"/>
                              <a:ext cx="70" cy="5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39" h="102" extrusionOk="0">
                                  <a:moveTo>
                                    <a:pt x="7" y="49"/>
                                  </a:moveTo>
                                  <a:lnTo>
                                    <a:pt x="7" y="49"/>
                                  </a:lnTo>
                                  <a:lnTo>
                                    <a:pt x="5" y="47"/>
                                  </a:lnTo>
                                  <a:lnTo>
                                    <a:pt x="3" y="46"/>
                                  </a:lnTo>
                                  <a:lnTo>
                                    <a:pt x="2" y="44"/>
                                  </a:lnTo>
                                  <a:lnTo>
                                    <a:pt x="0" y="40"/>
                                  </a:lnTo>
                                  <a:lnTo>
                                    <a:pt x="0" y="40"/>
                                  </a:lnTo>
                                  <a:lnTo>
                                    <a:pt x="0" y="31"/>
                                  </a:lnTo>
                                  <a:lnTo>
                                    <a:pt x="0" y="25"/>
                                  </a:lnTo>
                                  <a:lnTo>
                                    <a:pt x="0" y="25"/>
                                  </a:lnTo>
                                  <a:lnTo>
                                    <a:pt x="3" y="14"/>
                                  </a:lnTo>
                                  <a:lnTo>
                                    <a:pt x="3" y="14"/>
                                  </a:lnTo>
                                  <a:lnTo>
                                    <a:pt x="5" y="2"/>
                                  </a:lnTo>
                                  <a:lnTo>
                                    <a:pt x="9" y="0"/>
                                  </a:lnTo>
                                  <a:lnTo>
                                    <a:pt x="9" y="0"/>
                                  </a:lnTo>
                                  <a:lnTo>
                                    <a:pt x="14" y="14"/>
                                  </a:lnTo>
                                  <a:lnTo>
                                    <a:pt x="20" y="25"/>
                                  </a:lnTo>
                                  <a:lnTo>
                                    <a:pt x="20" y="25"/>
                                  </a:lnTo>
                                  <a:lnTo>
                                    <a:pt x="31" y="33"/>
                                  </a:lnTo>
                                  <a:lnTo>
                                    <a:pt x="45" y="40"/>
                                  </a:lnTo>
                                  <a:lnTo>
                                    <a:pt x="45" y="40"/>
                                  </a:lnTo>
                                  <a:lnTo>
                                    <a:pt x="61" y="47"/>
                                  </a:lnTo>
                                  <a:lnTo>
                                    <a:pt x="61" y="47"/>
                                  </a:lnTo>
                                  <a:lnTo>
                                    <a:pt x="81" y="53"/>
                                  </a:lnTo>
                                  <a:lnTo>
                                    <a:pt x="81" y="53"/>
                                  </a:lnTo>
                                  <a:lnTo>
                                    <a:pt x="110" y="62"/>
                                  </a:lnTo>
                                  <a:lnTo>
                                    <a:pt x="110" y="62"/>
                                  </a:lnTo>
                                  <a:lnTo>
                                    <a:pt x="124" y="69"/>
                                  </a:lnTo>
                                  <a:lnTo>
                                    <a:pt x="132" y="73"/>
                                  </a:lnTo>
                                  <a:lnTo>
                                    <a:pt x="135" y="77"/>
                                  </a:lnTo>
                                  <a:lnTo>
                                    <a:pt x="135" y="77"/>
                                  </a:lnTo>
                                  <a:lnTo>
                                    <a:pt x="139" y="82"/>
                                  </a:lnTo>
                                  <a:lnTo>
                                    <a:pt x="137" y="91"/>
                                  </a:lnTo>
                                  <a:lnTo>
                                    <a:pt x="135" y="99"/>
                                  </a:lnTo>
                                  <a:lnTo>
                                    <a:pt x="130" y="102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19" name="Forma Livre: Forma 319"/>
                          <wps:cNvSpPr/>
                          <wps:spPr>
                            <a:xfrm>
                              <a:off x="45" y="822"/>
                              <a:ext cx="111" cy="14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222" h="289" extrusionOk="0">
                                  <a:moveTo>
                                    <a:pt x="199" y="185"/>
                                  </a:moveTo>
                                  <a:lnTo>
                                    <a:pt x="199" y="185"/>
                                  </a:lnTo>
                                  <a:lnTo>
                                    <a:pt x="204" y="190"/>
                                  </a:lnTo>
                                  <a:lnTo>
                                    <a:pt x="195" y="214"/>
                                  </a:lnTo>
                                  <a:lnTo>
                                    <a:pt x="87" y="240"/>
                                  </a:lnTo>
                                  <a:lnTo>
                                    <a:pt x="87" y="240"/>
                                  </a:lnTo>
                                  <a:lnTo>
                                    <a:pt x="72" y="245"/>
                                  </a:lnTo>
                                  <a:lnTo>
                                    <a:pt x="63" y="249"/>
                                  </a:lnTo>
                                  <a:lnTo>
                                    <a:pt x="63" y="249"/>
                                  </a:lnTo>
                                  <a:lnTo>
                                    <a:pt x="60" y="256"/>
                                  </a:lnTo>
                                  <a:lnTo>
                                    <a:pt x="56" y="266"/>
                                  </a:lnTo>
                                  <a:lnTo>
                                    <a:pt x="85" y="289"/>
                                  </a:lnTo>
                                  <a:lnTo>
                                    <a:pt x="89" y="284"/>
                                  </a:lnTo>
                                  <a:lnTo>
                                    <a:pt x="89" y="284"/>
                                  </a:lnTo>
                                  <a:lnTo>
                                    <a:pt x="83" y="280"/>
                                  </a:lnTo>
                                  <a:lnTo>
                                    <a:pt x="80" y="277"/>
                                  </a:lnTo>
                                  <a:lnTo>
                                    <a:pt x="80" y="277"/>
                                  </a:lnTo>
                                  <a:lnTo>
                                    <a:pt x="80" y="273"/>
                                  </a:lnTo>
                                  <a:lnTo>
                                    <a:pt x="83" y="269"/>
                                  </a:lnTo>
                                  <a:lnTo>
                                    <a:pt x="83" y="269"/>
                                  </a:lnTo>
                                  <a:lnTo>
                                    <a:pt x="89" y="267"/>
                                  </a:lnTo>
                                  <a:lnTo>
                                    <a:pt x="99" y="264"/>
                                  </a:lnTo>
                                  <a:lnTo>
                                    <a:pt x="186" y="242"/>
                                  </a:lnTo>
                                  <a:lnTo>
                                    <a:pt x="186" y="242"/>
                                  </a:lnTo>
                                  <a:lnTo>
                                    <a:pt x="195" y="240"/>
                                  </a:lnTo>
                                  <a:lnTo>
                                    <a:pt x="202" y="240"/>
                                  </a:lnTo>
                                  <a:lnTo>
                                    <a:pt x="202" y="240"/>
                                  </a:lnTo>
                                  <a:lnTo>
                                    <a:pt x="210" y="242"/>
                                  </a:lnTo>
                                  <a:lnTo>
                                    <a:pt x="219" y="247"/>
                                  </a:lnTo>
                                  <a:lnTo>
                                    <a:pt x="220" y="242"/>
                                  </a:lnTo>
                                  <a:lnTo>
                                    <a:pt x="208" y="233"/>
                                  </a:lnTo>
                                  <a:lnTo>
                                    <a:pt x="222" y="201"/>
                                  </a:lnTo>
                                  <a:lnTo>
                                    <a:pt x="182" y="163"/>
                                  </a:lnTo>
                                  <a:lnTo>
                                    <a:pt x="182" y="163"/>
                                  </a:lnTo>
                                  <a:lnTo>
                                    <a:pt x="188" y="161"/>
                                  </a:lnTo>
                                  <a:lnTo>
                                    <a:pt x="195" y="157"/>
                                  </a:lnTo>
                                  <a:lnTo>
                                    <a:pt x="195" y="157"/>
                                  </a:lnTo>
                                  <a:lnTo>
                                    <a:pt x="201" y="150"/>
                                  </a:lnTo>
                                  <a:lnTo>
                                    <a:pt x="206" y="143"/>
                                  </a:lnTo>
                                  <a:lnTo>
                                    <a:pt x="206" y="143"/>
                                  </a:lnTo>
                                  <a:lnTo>
                                    <a:pt x="206" y="132"/>
                                  </a:lnTo>
                                  <a:lnTo>
                                    <a:pt x="206" y="121"/>
                                  </a:lnTo>
                                  <a:lnTo>
                                    <a:pt x="206" y="121"/>
                                  </a:lnTo>
                                  <a:lnTo>
                                    <a:pt x="202" y="112"/>
                                  </a:lnTo>
                                  <a:lnTo>
                                    <a:pt x="199" y="104"/>
                                  </a:lnTo>
                                  <a:lnTo>
                                    <a:pt x="159" y="71"/>
                                  </a:lnTo>
                                  <a:lnTo>
                                    <a:pt x="159" y="71"/>
                                  </a:lnTo>
                                  <a:lnTo>
                                    <a:pt x="168" y="68"/>
                                  </a:lnTo>
                                  <a:lnTo>
                                    <a:pt x="173" y="64"/>
                                  </a:lnTo>
                                  <a:lnTo>
                                    <a:pt x="173" y="64"/>
                                  </a:lnTo>
                                  <a:lnTo>
                                    <a:pt x="181" y="58"/>
                                  </a:lnTo>
                                  <a:lnTo>
                                    <a:pt x="184" y="49"/>
                                  </a:lnTo>
                                  <a:lnTo>
                                    <a:pt x="184" y="49"/>
                                  </a:lnTo>
                                  <a:lnTo>
                                    <a:pt x="186" y="40"/>
                                  </a:lnTo>
                                  <a:lnTo>
                                    <a:pt x="184" y="29"/>
                                  </a:lnTo>
                                  <a:lnTo>
                                    <a:pt x="184" y="29"/>
                                  </a:lnTo>
                                  <a:lnTo>
                                    <a:pt x="182" y="20"/>
                                  </a:lnTo>
                                  <a:lnTo>
                                    <a:pt x="177" y="13"/>
                                  </a:lnTo>
                                  <a:lnTo>
                                    <a:pt x="177" y="13"/>
                                  </a:lnTo>
                                  <a:lnTo>
                                    <a:pt x="172" y="7"/>
                                  </a:lnTo>
                                  <a:lnTo>
                                    <a:pt x="161" y="0"/>
                                  </a:lnTo>
                                  <a:lnTo>
                                    <a:pt x="159" y="5"/>
                                  </a:lnTo>
                                  <a:lnTo>
                                    <a:pt x="159" y="5"/>
                                  </a:lnTo>
                                  <a:lnTo>
                                    <a:pt x="166" y="13"/>
                                  </a:lnTo>
                                  <a:lnTo>
                                    <a:pt x="166" y="13"/>
                                  </a:lnTo>
                                  <a:lnTo>
                                    <a:pt x="170" y="20"/>
                                  </a:lnTo>
                                  <a:lnTo>
                                    <a:pt x="170" y="20"/>
                                  </a:lnTo>
                                  <a:lnTo>
                                    <a:pt x="170" y="27"/>
                                  </a:lnTo>
                                  <a:lnTo>
                                    <a:pt x="168" y="35"/>
                                  </a:lnTo>
                                  <a:lnTo>
                                    <a:pt x="168" y="35"/>
                                  </a:lnTo>
                                  <a:lnTo>
                                    <a:pt x="164" y="40"/>
                                  </a:lnTo>
                                  <a:lnTo>
                                    <a:pt x="159" y="44"/>
                                  </a:lnTo>
                                  <a:lnTo>
                                    <a:pt x="159" y="44"/>
                                  </a:lnTo>
                                  <a:lnTo>
                                    <a:pt x="150" y="47"/>
                                  </a:lnTo>
                                  <a:lnTo>
                                    <a:pt x="137" y="51"/>
                                  </a:lnTo>
                                  <a:lnTo>
                                    <a:pt x="118" y="33"/>
                                  </a:lnTo>
                                  <a:lnTo>
                                    <a:pt x="118" y="33"/>
                                  </a:lnTo>
                                  <a:lnTo>
                                    <a:pt x="107" y="24"/>
                                  </a:lnTo>
                                  <a:lnTo>
                                    <a:pt x="99" y="14"/>
                                  </a:lnTo>
                                  <a:lnTo>
                                    <a:pt x="94" y="14"/>
                                  </a:lnTo>
                                  <a:lnTo>
                                    <a:pt x="94" y="14"/>
                                  </a:lnTo>
                                  <a:lnTo>
                                    <a:pt x="90" y="31"/>
                                  </a:lnTo>
                                  <a:lnTo>
                                    <a:pt x="90" y="31"/>
                                  </a:lnTo>
                                  <a:lnTo>
                                    <a:pt x="87" y="40"/>
                                  </a:lnTo>
                                  <a:lnTo>
                                    <a:pt x="81" y="51"/>
                                  </a:lnTo>
                                  <a:lnTo>
                                    <a:pt x="81" y="51"/>
                                  </a:lnTo>
                                  <a:lnTo>
                                    <a:pt x="76" y="58"/>
                                  </a:lnTo>
                                  <a:lnTo>
                                    <a:pt x="69" y="64"/>
                                  </a:lnTo>
                                  <a:lnTo>
                                    <a:pt x="69" y="64"/>
                                  </a:lnTo>
                                  <a:lnTo>
                                    <a:pt x="62" y="68"/>
                                  </a:lnTo>
                                  <a:lnTo>
                                    <a:pt x="51" y="71"/>
                                  </a:lnTo>
                                  <a:lnTo>
                                    <a:pt x="45" y="73"/>
                                  </a:lnTo>
                                  <a:lnTo>
                                    <a:pt x="45" y="73"/>
                                  </a:lnTo>
                                  <a:lnTo>
                                    <a:pt x="38" y="58"/>
                                  </a:lnTo>
                                  <a:lnTo>
                                    <a:pt x="29" y="47"/>
                                  </a:lnTo>
                                  <a:lnTo>
                                    <a:pt x="29" y="47"/>
                                  </a:lnTo>
                                  <a:lnTo>
                                    <a:pt x="18" y="38"/>
                                  </a:lnTo>
                                  <a:lnTo>
                                    <a:pt x="2" y="29"/>
                                  </a:lnTo>
                                  <a:lnTo>
                                    <a:pt x="0" y="33"/>
                                  </a:lnTo>
                                  <a:lnTo>
                                    <a:pt x="0" y="33"/>
                                  </a:lnTo>
                                  <a:lnTo>
                                    <a:pt x="7" y="40"/>
                                  </a:lnTo>
                                  <a:lnTo>
                                    <a:pt x="15" y="47"/>
                                  </a:lnTo>
                                  <a:lnTo>
                                    <a:pt x="15" y="47"/>
                                  </a:lnTo>
                                  <a:lnTo>
                                    <a:pt x="20" y="60"/>
                                  </a:lnTo>
                                  <a:lnTo>
                                    <a:pt x="25" y="75"/>
                                  </a:lnTo>
                                  <a:lnTo>
                                    <a:pt x="25" y="75"/>
                                  </a:lnTo>
                                  <a:lnTo>
                                    <a:pt x="27" y="88"/>
                                  </a:lnTo>
                                  <a:lnTo>
                                    <a:pt x="27" y="99"/>
                                  </a:lnTo>
                                  <a:lnTo>
                                    <a:pt x="27" y="99"/>
                                  </a:lnTo>
                                  <a:lnTo>
                                    <a:pt x="25" y="113"/>
                                  </a:lnTo>
                                  <a:lnTo>
                                    <a:pt x="22" y="130"/>
                                  </a:lnTo>
                                  <a:lnTo>
                                    <a:pt x="53" y="154"/>
                                  </a:lnTo>
                                  <a:lnTo>
                                    <a:pt x="56" y="148"/>
                                  </a:lnTo>
                                  <a:lnTo>
                                    <a:pt x="44" y="139"/>
                                  </a:lnTo>
                                  <a:lnTo>
                                    <a:pt x="44" y="139"/>
                                  </a:lnTo>
                                  <a:lnTo>
                                    <a:pt x="47" y="124"/>
                                  </a:lnTo>
                                  <a:lnTo>
                                    <a:pt x="49" y="119"/>
                                  </a:lnTo>
                                  <a:lnTo>
                                    <a:pt x="49" y="108"/>
                                  </a:lnTo>
                                  <a:lnTo>
                                    <a:pt x="163" y="82"/>
                                  </a:lnTo>
                                  <a:lnTo>
                                    <a:pt x="184" y="101"/>
                                  </a:lnTo>
                                  <a:lnTo>
                                    <a:pt x="184" y="101"/>
                                  </a:lnTo>
                                  <a:lnTo>
                                    <a:pt x="184" y="101"/>
                                  </a:lnTo>
                                  <a:lnTo>
                                    <a:pt x="184" y="101"/>
                                  </a:lnTo>
                                  <a:lnTo>
                                    <a:pt x="186" y="102"/>
                                  </a:lnTo>
                                  <a:lnTo>
                                    <a:pt x="186" y="102"/>
                                  </a:lnTo>
                                  <a:lnTo>
                                    <a:pt x="190" y="110"/>
                                  </a:lnTo>
                                  <a:lnTo>
                                    <a:pt x="190" y="110"/>
                                  </a:lnTo>
                                  <a:lnTo>
                                    <a:pt x="190" y="117"/>
                                  </a:lnTo>
                                  <a:lnTo>
                                    <a:pt x="188" y="124"/>
                                  </a:lnTo>
                                  <a:lnTo>
                                    <a:pt x="188" y="124"/>
                                  </a:lnTo>
                                  <a:lnTo>
                                    <a:pt x="182" y="132"/>
                                  </a:lnTo>
                                  <a:lnTo>
                                    <a:pt x="177" y="137"/>
                                  </a:lnTo>
                                  <a:lnTo>
                                    <a:pt x="175" y="137"/>
                                  </a:lnTo>
                                  <a:lnTo>
                                    <a:pt x="175" y="137"/>
                                  </a:lnTo>
                                  <a:lnTo>
                                    <a:pt x="164" y="141"/>
                                  </a:lnTo>
                                  <a:lnTo>
                                    <a:pt x="130" y="150"/>
                                  </a:lnTo>
                                  <a:lnTo>
                                    <a:pt x="125" y="124"/>
                                  </a:lnTo>
                                  <a:lnTo>
                                    <a:pt x="110" y="137"/>
                                  </a:lnTo>
                                  <a:lnTo>
                                    <a:pt x="114" y="154"/>
                                  </a:lnTo>
                                  <a:lnTo>
                                    <a:pt x="81" y="163"/>
                                  </a:lnTo>
                                  <a:lnTo>
                                    <a:pt x="81" y="163"/>
                                  </a:lnTo>
                                  <a:lnTo>
                                    <a:pt x="67" y="165"/>
                                  </a:lnTo>
                                  <a:lnTo>
                                    <a:pt x="67" y="165"/>
                                  </a:lnTo>
                                  <a:lnTo>
                                    <a:pt x="63" y="163"/>
                                  </a:lnTo>
                                  <a:lnTo>
                                    <a:pt x="60" y="159"/>
                                  </a:lnTo>
                                  <a:lnTo>
                                    <a:pt x="56" y="159"/>
                                  </a:lnTo>
                                  <a:lnTo>
                                    <a:pt x="56" y="159"/>
                                  </a:lnTo>
                                  <a:lnTo>
                                    <a:pt x="51" y="172"/>
                                  </a:lnTo>
                                  <a:lnTo>
                                    <a:pt x="51" y="172"/>
                                  </a:lnTo>
                                  <a:lnTo>
                                    <a:pt x="38" y="192"/>
                                  </a:lnTo>
                                  <a:lnTo>
                                    <a:pt x="83" y="225"/>
                                  </a:lnTo>
                                  <a:lnTo>
                                    <a:pt x="87" y="222"/>
                                  </a:lnTo>
                                  <a:lnTo>
                                    <a:pt x="76" y="212"/>
                                  </a:lnTo>
                                  <a:lnTo>
                                    <a:pt x="125" y="201"/>
                                  </a:lnTo>
                                  <a:lnTo>
                                    <a:pt x="199" y="185"/>
                                  </a:lnTo>
                                  <a:close/>
                                  <a:moveTo>
                                    <a:pt x="103" y="46"/>
                                  </a:moveTo>
                                  <a:lnTo>
                                    <a:pt x="103" y="46"/>
                                  </a:lnTo>
                                  <a:lnTo>
                                    <a:pt x="107" y="31"/>
                                  </a:lnTo>
                                  <a:lnTo>
                                    <a:pt x="130" y="53"/>
                                  </a:lnTo>
                                  <a:lnTo>
                                    <a:pt x="94" y="62"/>
                                  </a:lnTo>
                                  <a:lnTo>
                                    <a:pt x="94" y="62"/>
                                  </a:lnTo>
                                  <a:lnTo>
                                    <a:pt x="103" y="46"/>
                                  </a:lnTo>
                                  <a:lnTo>
                                    <a:pt x="103" y="46"/>
                                  </a:lnTo>
                                  <a:close/>
                                  <a:moveTo>
                                    <a:pt x="49" y="108"/>
                                  </a:moveTo>
                                  <a:lnTo>
                                    <a:pt x="49" y="108"/>
                                  </a:lnTo>
                                  <a:lnTo>
                                    <a:pt x="49" y="95"/>
                                  </a:lnTo>
                                  <a:lnTo>
                                    <a:pt x="152" y="71"/>
                                  </a:lnTo>
                                  <a:lnTo>
                                    <a:pt x="163" y="80"/>
                                  </a:lnTo>
                                  <a:lnTo>
                                    <a:pt x="49" y="108"/>
                                  </a:lnTo>
                                  <a:close/>
                                  <a:moveTo>
                                    <a:pt x="71" y="211"/>
                                  </a:moveTo>
                                  <a:lnTo>
                                    <a:pt x="71" y="211"/>
                                  </a:lnTo>
                                  <a:lnTo>
                                    <a:pt x="67" y="207"/>
                                  </a:lnTo>
                                  <a:lnTo>
                                    <a:pt x="65" y="203"/>
                                  </a:lnTo>
                                  <a:lnTo>
                                    <a:pt x="65" y="203"/>
                                  </a:lnTo>
                                  <a:lnTo>
                                    <a:pt x="65" y="198"/>
                                  </a:lnTo>
                                  <a:lnTo>
                                    <a:pt x="71" y="192"/>
                                  </a:lnTo>
                                  <a:lnTo>
                                    <a:pt x="71" y="192"/>
                                  </a:lnTo>
                                  <a:lnTo>
                                    <a:pt x="78" y="189"/>
                                  </a:lnTo>
                                  <a:lnTo>
                                    <a:pt x="89" y="185"/>
                                  </a:lnTo>
                                  <a:lnTo>
                                    <a:pt x="119" y="178"/>
                                  </a:lnTo>
                                  <a:lnTo>
                                    <a:pt x="123" y="198"/>
                                  </a:lnTo>
                                  <a:lnTo>
                                    <a:pt x="71" y="211"/>
                                  </a:lnTo>
                                  <a:close/>
                                  <a:moveTo>
                                    <a:pt x="141" y="192"/>
                                  </a:moveTo>
                                  <a:lnTo>
                                    <a:pt x="136" y="174"/>
                                  </a:lnTo>
                                  <a:lnTo>
                                    <a:pt x="177" y="163"/>
                                  </a:lnTo>
                                  <a:lnTo>
                                    <a:pt x="193" y="179"/>
                                  </a:lnTo>
                                  <a:lnTo>
                                    <a:pt x="141" y="192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20" name="Forma Livre: Forma 320"/>
                          <wps:cNvSpPr/>
                          <wps:spPr>
                            <a:xfrm>
                              <a:off x="45" y="822"/>
                              <a:ext cx="111" cy="14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222" h="289" extrusionOk="0">
                                  <a:moveTo>
                                    <a:pt x="199" y="185"/>
                                  </a:moveTo>
                                  <a:lnTo>
                                    <a:pt x="199" y="185"/>
                                  </a:lnTo>
                                  <a:lnTo>
                                    <a:pt x="204" y="190"/>
                                  </a:lnTo>
                                  <a:lnTo>
                                    <a:pt x="195" y="214"/>
                                  </a:lnTo>
                                  <a:lnTo>
                                    <a:pt x="87" y="240"/>
                                  </a:lnTo>
                                  <a:lnTo>
                                    <a:pt x="87" y="240"/>
                                  </a:lnTo>
                                  <a:lnTo>
                                    <a:pt x="72" y="245"/>
                                  </a:lnTo>
                                  <a:lnTo>
                                    <a:pt x="63" y="249"/>
                                  </a:lnTo>
                                  <a:lnTo>
                                    <a:pt x="63" y="249"/>
                                  </a:lnTo>
                                  <a:lnTo>
                                    <a:pt x="60" y="256"/>
                                  </a:lnTo>
                                  <a:lnTo>
                                    <a:pt x="56" y="266"/>
                                  </a:lnTo>
                                  <a:lnTo>
                                    <a:pt x="85" y="289"/>
                                  </a:lnTo>
                                  <a:lnTo>
                                    <a:pt x="89" y="284"/>
                                  </a:lnTo>
                                  <a:lnTo>
                                    <a:pt x="89" y="284"/>
                                  </a:lnTo>
                                  <a:lnTo>
                                    <a:pt x="83" y="280"/>
                                  </a:lnTo>
                                  <a:lnTo>
                                    <a:pt x="80" y="277"/>
                                  </a:lnTo>
                                  <a:lnTo>
                                    <a:pt x="80" y="277"/>
                                  </a:lnTo>
                                  <a:lnTo>
                                    <a:pt x="80" y="273"/>
                                  </a:lnTo>
                                  <a:lnTo>
                                    <a:pt x="83" y="269"/>
                                  </a:lnTo>
                                  <a:lnTo>
                                    <a:pt x="83" y="269"/>
                                  </a:lnTo>
                                  <a:lnTo>
                                    <a:pt x="89" y="267"/>
                                  </a:lnTo>
                                  <a:lnTo>
                                    <a:pt x="99" y="264"/>
                                  </a:lnTo>
                                  <a:lnTo>
                                    <a:pt x="186" y="242"/>
                                  </a:lnTo>
                                  <a:lnTo>
                                    <a:pt x="186" y="242"/>
                                  </a:lnTo>
                                  <a:lnTo>
                                    <a:pt x="195" y="240"/>
                                  </a:lnTo>
                                  <a:lnTo>
                                    <a:pt x="202" y="240"/>
                                  </a:lnTo>
                                  <a:lnTo>
                                    <a:pt x="202" y="240"/>
                                  </a:lnTo>
                                  <a:lnTo>
                                    <a:pt x="210" y="242"/>
                                  </a:lnTo>
                                  <a:lnTo>
                                    <a:pt x="219" y="247"/>
                                  </a:lnTo>
                                  <a:lnTo>
                                    <a:pt x="220" y="242"/>
                                  </a:lnTo>
                                  <a:lnTo>
                                    <a:pt x="208" y="233"/>
                                  </a:lnTo>
                                  <a:lnTo>
                                    <a:pt x="222" y="201"/>
                                  </a:lnTo>
                                  <a:lnTo>
                                    <a:pt x="182" y="163"/>
                                  </a:lnTo>
                                  <a:lnTo>
                                    <a:pt x="182" y="163"/>
                                  </a:lnTo>
                                  <a:lnTo>
                                    <a:pt x="188" y="161"/>
                                  </a:lnTo>
                                  <a:lnTo>
                                    <a:pt x="195" y="157"/>
                                  </a:lnTo>
                                  <a:lnTo>
                                    <a:pt x="195" y="157"/>
                                  </a:lnTo>
                                  <a:lnTo>
                                    <a:pt x="201" y="150"/>
                                  </a:lnTo>
                                  <a:lnTo>
                                    <a:pt x="206" y="143"/>
                                  </a:lnTo>
                                  <a:lnTo>
                                    <a:pt x="206" y="143"/>
                                  </a:lnTo>
                                  <a:lnTo>
                                    <a:pt x="206" y="132"/>
                                  </a:lnTo>
                                  <a:lnTo>
                                    <a:pt x="206" y="121"/>
                                  </a:lnTo>
                                  <a:lnTo>
                                    <a:pt x="206" y="121"/>
                                  </a:lnTo>
                                  <a:lnTo>
                                    <a:pt x="202" y="112"/>
                                  </a:lnTo>
                                  <a:lnTo>
                                    <a:pt x="199" y="104"/>
                                  </a:lnTo>
                                  <a:lnTo>
                                    <a:pt x="159" y="71"/>
                                  </a:lnTo>
                                  <a:lnTo>
                                    <a:pt x="159" y="71"/>
                                  </a:lnTo>
                                  <a:lnTo>
                                    <a:pt x="168" y="68"/>
                                  </a:lnTo>
                                  <a:lnTo>
                                    <a:pt x="173" y="64"/>
                                  </a:lnTo>
                                  <a:lnTo>
                                    <a:pt x="173" y="64"/>
                                  </a:lnTo>
                                  <a:lnTo>
                                    <a:pt x="181" y="58"/>
                                  </a:lnTo>
                                  <a:lnTo>
                                    <a:pt x="184" y="49"/>
                                  </a:lnTo>
                                  <a:lnTo>
                                    <a:pt x="184" y="49"/>
                                  </a:lnTo>
                                  <a:lnTo>
                                    <a:pt x="186" y="40"/>
                                  </a:lnTo>
                                  <a:lnTo>
                                    <a:pt x="184" y="29"/>
                                  </a:lnTo>
                                  <a:lnTo>
                                    <a:pt x="184" y="29"/>
                                  </a:lnTo>
                                  <a:lnTo>
                                    <a:pt x="182" y="20"/>
                                  </a:lnTo>
                                  <a:lnTo>
                                    <a:pt x="177" y="13"/>
                                  </a:lnTo>
                                  <a:lnTo>
                                    <a:pt x="177" y="13"/>
                                  </a:lnTo>
                                  <a:lnTo>
                                    <a:pt x="172" y="7"/>
                                  </a:lnTo>
                                  <a:lnTo>
                                    <a:pt x="161" y="0"/>
                                  </a:lnTo>
                                  <a:lnTo>
                                    <a:pt x="159" y="5"/>
                                  </a:lnTo>
                                  <a:lnTo>
                                    <a:pt x="159" y="5"/>
                                  </a:lnTo>
                                  <a:lnTo>
                                    <a:pt x="166" y="13"/>
                                  </a:lnTo>
                                  <a:lnTo>
                                    <a:pt x="166" y="13"/>
                                  </a:lnTo>
                                  <a:lnTo>
                                    <a:pt x="170" y="20"/>
                                  </a:lnTo>
                                  <a:lnTo>
                                    <a:pt x="170" y="20"/>
                                  </a:lnTo>
                                  <a:lnTo>
                                    <a:pt x="170" y="27"/>
                                  </a:lnTo>
                                  <a:lnTo>
                                    <a:pt x="168" y="35"/>
                                  </a:lnTo>
                                  <a:lnTo>
                                    <a:pt x="168" y="35"/>
                                  </a:lnTo>
                                  <a:lnTo>
                                    <a:pt x="164" y="40"/>
                                  </a:lnTo>
                                  <a:lnTo>
                                    <a:pt x="159" y="44"/>
                                  </a:lnTo>
                                  <a:lnTo>
                                    <a:pt x="159" y="44"/>
                                  </a:lnTo>
                                  <a:lnTo>
                                    <a:pt x="150" y="47"/>
                                  </a:lnTo>
                                  <a:lnTo>
                                    <a:pt x="137" y="51"/>
                                  </a:lnTo>
                                  <a:lnTo>
                                    <a:pt x="118" y="33"/>
                                  </a:lnTo>
                                  <a:lnTo>
                                    <a:pt x="118" y="33"/>
                                  </a:lnTo>
                                  <a:lnTo>
                                    <a:pt x="107" y="24"/>
                                  </a:lnTo>
                                  <a:lnTo>
                                    <a:pt x="99" y="14"/>
                                  </a:lnTo>
                                  <a:lnTo>
                                    <a:pt x="94" y="14"/>
                                  </a:lnTo>
                                  <a:lnTo>
                                    <a:pt x="94" y="14"/>
                                  </a:lnTo>
                                  <a:lnTo>
                                    <a:pt x="90" y="31"/>
                                  </a:lnTo>
                                  <a:lnTo>
                                    <a:pt x="90" y="31"/>
                                  </a:lnTo>
                                  <a:lnTo>
                                    <a:pt x="87" y="40"/>
                                  </a:lnTo>
                                  <a:lnTo>
                                    <a:pt x="81" y="51"/>
                                  </a:lnTo>
                                  <a:lnTo>
                                    <a:pt x="81" y="51"/>
                                  </a:lnTo>
                                  <a:lnTo>
                                    <a:pt x="76" y="58"/>
                                  </a:lnTo>
                                  <a:lnTo>
                                    <a:pt x="69" y="64"/>
                                  </a:lnTo>
                                  <a:lnTo>
                                    <a:pt x="69" y="64"/>
                                  </a:lnTo>
                                  <a:lnTo>
                                    <a:pt x="62" y="68"/>
                                  </a:lnTo>
                                  <a:lnTo>
                                    <a:pt x="51" y="71"/>
                                  </a:lnTo>
                                  <a:lnTo>
                                    <a:pt x="45" y="73"/>
                                  </a:lnTo>
                                  <a:lnTo>
                                    <a:pt x="45" y="73"/>
                                  </a:lnTo>
                                  <a:lnTo>
                                    <a:pt x="38" y="58"/>
                                  </a:lnTo>
                                  <a:lnTo>
                                    <a:pt x="29" y="47"/>
                                  </a:lnTo>
                                  <a:lnTo>
                                    <a:pt x="29" y="47"/>
                                  </a:lnTo>
                                  <a:lnTo>
                                    <a:pt x="18" y="38"/>
                                  </a:lnTo>
                                  <a:lnTo>
                                    <a:pt x="2" y="29"/>
                                  </a:lnTo>
                                  <a:lnTo>
                                    <a:pt x="0" y="33"/>
                                  </a:lnTo>
                                  <a:lnTo>
                                    <a:pt x="0" y="33"/>
                                  </a:lnTo>
                                  <a:lnTo>
                                    <a:pt x="7" y="40"/>
                                  </a:lnTo>
                                  <a:lnTo>
                                    <a:pt x="15" y="47"/>
                                  </a:lnTo>
                                  <a:lnTo>
                                    <a:pt x="15" y="47"/>
                                  </a:lnTo>
                                  <a:lnTo>
                                    <a:pt x="20" y="60"/>
                                  </a:lnTo>
                                  <a:lnTo>
                                    <a:pt x="25" y="75"/>
                                  </a:lnTo>
                                  <a:lnTo>
                                    <a:pt x="25" y="75"/>
                                  </a:lnTo>
                                  <a:lnTo>
                                    <a:pt x="27" y="88"/>
                                  </a:lnTo>
                                  <a:lnTo>
                                    <a:pt x="27" y="99"/>
                                  </a:lnTo>
                                  <a:lnTo>
                                    <a:pt x="27" y="99"/>
                                  </a:lnTo>
                                  <a:lnTo>
                                    <a:pt x="25" y="113"/>
                                  </a:lnTo>
                                  <a:lnTo>
                                    <a:pt x="22" y="130"/>
                                  </a:lnTo>
                                  <a:lnTo>
                                    <a:pt x="53" y="154"/>
                                  </a:lnTo>
                                  <a:lnTo>
                                    <a:pt x="56" y="148"/>
                                  </a:lnTo>
                                  <a:lnTo>
                                    <a:pt x="44" y="139"/>
                                  </a:lnTo>
                                  <a:lnTo>
                                    <a:pt x="44" y="139"/>
                                  </a:lnTo>
                                  <a:lnTo>
                                    <a:pt x="47" y="124"/>
                                  </a:lnTo>
                                  <a:lnTo>
                                    <a:pt x="49" y="119"/>
                                  </a:lnTo>
                                  <a:lnTo>
                                    <a:pt x="49" y="108"/>
                                  </a:lnTo>
                                  <a:lnTo>
                                    <a:pt x="163" y="82"/>
                                  </a:lnTo>
                                  <a:lnTo>
                                    <a:pt x="184" y="101"/>
                                  </a:lnTo>
                                  <a:lnTo>
                                    <a:pt x="184" y="101"/>
                                  </a:lnTo>
                                  <a:lnTo>
                                    <a:pt x="184" y="101"/>
                                  </a:lnTo>
                                  <a:lnTo>
                                    <a:pt x="184" y="101"/>
                                  </a:lnTo>
                                  <a:lnTo>
                                    <a:pt x="186" y="102"/>
                                  </a:lnTo>
                                  <a:lnTo>
                                    <a:pt x="186" y="102"/>
                                  </a:lnTo>
                                  <a:lnTo>
                                    <a:pt x="190" y="110"/>
                                  </a:lnTo>
                                  <a:lnTo>
                                    <a:pt x="190" y="110"/>
                                  </a:lnTo>
                                  <a:lnTo>
                                    <a:pt x="190" y="117"/>
                                  </a:lnTo>
                                  <a:lnTo>
                                    <a:pt x="188" y="124"/>
                                  </a:lnTo>
                                  <a:lnTo>
                                    <a:pt x="188" y="124"/>
                                  </a:lnTo>
                                  <a:lnTo>
                                    <a:pt x="182" y="132"/>
                                  </a:lnTo>
                                  <a:lnTo>
                                    <a:pt x="177" y="137"/>
                                  </a:lnTo>
                                  <a:lnTo>
                                    <a:pt x="175" y="137"/>
                                  </a:lnTo>
                                  <a:lnTo>
                                    <a:pt x="175" y="137"/>
                                  </a:lnTo>
                                  <a:lnTo>
                                    <a:pt x="164" y="141"/>
                                  </a:lnTo>
                                  <a:lnTo>
                                    <a:pt x="130" y="150"/>
                                  </a:lnTo>
                                  <a:lnTo>
                                    <a:pt x="125" y="124"/>
                                  </a:lnTo>
                                  <a:lnTo>
                                    <a:pt x="110" y="137"/>
                                  </a:lnTo>
                                  <a:lnTo>
                                    <a:pt x="114" y="154"/>
                                  </a:lnTo>
                                  <a:lnTo>
                                    <a:pt x="81" y="163"/>
                                  </a:lnTo>
                                  <a:lnTo>
                                    <a:pt x="81" y="163"/>
                                  </a:lnTo>
                                  <a:lnTo>
                                    <a:pt x="67" y="165"/>
                                  </a:lnTo>
                                  <a:lnTo>
                                    <a:pt x="67" y="165"/>
                                  </a:lnTo>
                                  <a:lnTo>
                                    <a:pt x="63" y="163"/>
                                  </a:lnTo>
                                  <a:lnTo>
                                    <a:pt x="60" y="159"/>
                                  </a:lnTo>
                                  <a:lnTo>
                                    <a:pt x="56" y="159"/>
                                  </a:lnTo>
                                  <a:lnTo>
                                    <a:pt x="56" y="159"/>
                                  </a:lnTo>
                                  <a:lnTo>
                                    <a:pt x="51" y="172"/>
                                  </a:lnTo>
                                  <a:lnTo>
                                    <a:pt x="51" y="172"/>
                                  </a:lnTo>
                                  <a:lnTo>
                                    <a:pt x="38" y="192"/>
                                  </a:lnTo>
                                  <a:lnTo>
                                    <a:pt x="83" y="225"/>
                                  </a:lnTo>
                                  <a:lnTo>
                                    <a:pt x="87" y="222"/>
                                  </a:lnTo>
                                  <a:lnTo>
                                    <a:pt x="76" y="212"/>
                                  </a:lnTo>
                                  <a:lnTo>
                                    <a:pt x="125" y="201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21" name="Forma Livre: Forma 321"/>
                          <wps:cNvSpPr/>
                          <wps:spPr>
                            <a:xfrm>
                              <a:off x="92" y="838"/>
                              <a:ext cx="18" cy="1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36" h="31" extrusionOk="0">
                                  <a:moveTo>
                                    <a:pt x="9" y="15"/>
                                  </a:moveTo>
                                  <a:lnTo>
                                    <a:pt x="9" y="15"/>
                                  </a:lnTo>
                                  <a:lnTo>
                                    <a:pt x="13" y="0"/>
                                  </a:lnTo>
                                  <a:lnTo>
                                    <a:pt x="36" y="22"/>
                                  </a:lnTo>
                                  <a:lnTo>
                                    <a:pt x="0" y="31"/>
                                  </a:lnTo>
                                  <a:lnTo>
                                    <a:pt x="0" y="31"/>
                                  </a:lnTo>
                                  <a:lnTo>
                                    <a:pt x="9" y="15"/>
                                  </a:lnTo>
                                  <a:lnTo>
                                    <a:pt x="9" y="15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22" name="Forma Livre: Forma 322"/>
                          <wps:cNvSpPr/>
                          <wps:spPr>
                            <a:xfrm>
                              <a:off x="69" y="858"/>
                              <a:ext cx="57" cy="1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14" h="37" extrusionOk="0">
                                  <a:moveTo>
                                    <a:pt x="0" y="37"/>
                                  </a:moveTo>
                                  <a:lnTo>
                                    <a:pt x="0" y="37"/>
                                  </a:lnTo>
                                  <a:lnTo>
                                    <a:pt x="0" y="24"/>
                                  </a:lnTo>
                                  <a:lnTo>
                                    <a:pt x="103" y="0"/>
                                  </a:lnTo>
                                  <a:lnTo>
                                    <a:pt x="114" y="9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23" name="Forma Livre: Forma 323"/>
                          <wps:cNvSpPr/>
                          <wps:spPr>
                            <a:xfrm>
                              <a:off x="78" y="911"/>
                              <a:ext cx="28" cy="1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8" h="33" extrusionOk="0">
                                  <a:moveTo>
                                    <a:pt x="6" y="33"/>
                                  </a:moveTo>
                                  <a:lnTo>
                                    <a:pt x="6" y="33"/>
                                  </a:lnTo>
                                  <a:lnTo>
                                    <a:pt x="2" y="29"/>
                                  </a:lnTo>
                                  <a:lnTo>
                                    <a:pt x="0" y="25"/>
                                  </a:lnTo>
                                  <a:lnTo>
                                    <a:pt x="0" y="25"/>
                                  </a:lnTo>
                                  <a:lnTo>
                                    <a:pt x="0" y="20"/>
                                  </a:lnTo>
                                  <a:lnTo>
                                    <a:pt x="6" y="14"/>
                                  </a:lnTo>
                                  <a:lnTo>
                                    <a:pt x="6" y="14"/>
                                  </a:lnTo>
                                  <a:lnTo>
                                    <a:pt x="13" y="11"/>
                                  </a:lnTo>
                                  <a:lnTo>
                                    <a:pt x="24" y="7"/>
                                  </a:lnTo>
                                  <a:lnTo>
                                    <a:pt x="54" y="0"/>
                                  </a:lnTo>
                                  <a:lnTo>
                                    <a:pt x="58" y="20"/>
                                  </a:lnTo>
                                  <a:lnTo>
                                    <a:pt x="6" y="33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24" name="Forma Livre: Forma 324"/>
                          <wps:cNvSpPr/>
                          <wps:spPr>
                            <a:xfrm>
                              <a:off x="113" y="904"/>
                              <a:ext cx="29" cy="1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7" h="29" extrusionOk="0">
                                  <a:moveTo>
                                    <a:pt x="5" y="29"/>
                                  </a:moveTo>
                                  <a:lnTo>
                                    <a:pt x="0" y="11"/>
                                  </a:lnTo>
                                  <a:lnTo>
                                    <a:pt x="41" y="0"/>
                                  </a:lnTo>
                                  <a:lnTo>
                                    <a:pt x="57" y="16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25" name="Forma Livre: Forma 325"/>
                          <wps:cNvSpPr/>
                          <wps:spPr>
                            <a:xfrm>
                              <a:off x="45" y="822"/>
                              <a:ext cx="111" cy="14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222" h="289" extrusionOk="0">
                                  <a:moveTo>
                                    <a:pt x="103" y="46"/>
                                  </a:moveTo>
                                  <a:lnTo>
                                    <a:pt x="103" y="46"/>
                                  </a:lnTo>
                                  <a:lnTo>
                                    <a:pt x="107" y="31"/>
                                  </a:lnTo>
                                  <a:lnTo>
                                    <a:pt x="130" y="53"/>
                                  </a:lnTo>
                                  <a:lnTo>
                                    <a:pt x="94" y="62"/>
                                  </a:lnTo>
                                  <a:lnTo>
                                    <a:pt x="94" y="62"/>
                                  </a:lnTo>
                                  <a:lnTo>
                                    <a:pt x="103" y="46"/>
                                  </a:lnTo>
                                  <a:lnTo>
                                    <a:pt x="103" y="46"/>
                                  </a:lnTo>
                                  <a:close/>
                                  <a:moveTo>
                                    <a:pt x="69" y="209"/>
                                  </a:moveTo>
                                  <a:lnTo>
                                    <a:pt x="69" y="209"/>
                                  </a:lnTo>
                                  <a:lnTo>
                                    <a:pt x="65" y="203"/>
                                  </a:lnTo>
                                  <a:lnTo>
                                    <a:pt x="65" y="203"/>
                                  </a:lnTo>
                                  <a:lnTo>
                                    <a:pt x="65" y="198"/>
                                  </a:lnTo>
                                  <a:lnTo>
                                    <a:pt x="71" y="192"/>
                                  </a:lnTo>
                                  <a:lnTo>
                                    <a:pt x="71" y="192"/>
                                  </a:lnTo>
                                  <a:lnTo>
                                    <a:pt x="78" y="189"/>
                                  </a:lnTo>
                                  <a:lnTo>
                                    <a:pt x="89" y="185"/>
                                  </a:lnTo>
                                  <a:lnTo>
                                    <a:pt x="119" y="178"/>
                                  </a:lnTo>
                                  <a:lnTo>
                                    <a:pt x="125" y="205"/>
                                  </a:lnTo>
                                  <a:lnTo>
                                    <a:pt x="139" y="189"/>
                                  </a:lnTo>
                                  <a:lnTo>
                                    <a:pt x="141" y="190"/>
                                  </a:lnTo>
                                  <a:lnTo>
                                    <a:pt x="139" y="189"/>
                                  </a:lnTo>
                                  <a:lnTo>
                                    <a:pt x="136" y="174"/>
                                  </a:lnTo>
                                  <a:lnTo>
                                    <a:pt x="177" y="163"/>
                                  </a:lnTo>
                                  <a:lnTo>
                                    <a:pt x="191" y="178"/>
                                  </a:lnTo>
                                  <a:lnTo>
                                    <a:pt x="201" y="187"/>
                                  </a:lnTo>
                                  <a:lnTo>
                                    <a:pt x="204" y="190"/>
                                  </a:lnTo>
                                  <a:lnTo>
                                    <a:pt x="195" y="214"/>
                                  </a:lnTo>
                                  <a:lnTo>
                                    <a:pt x="87" y="240"/>
                                  </a:lnTo>
                                  <a:lnTo>
                                    <a:pt x="87" y="240"/>
                                  </a:lnTo>
                                  <a:lnTo>
                                    <a:pt x="72" y="245"/>
                                  </a:lnTo>
                                  <a:lnTo>
                                    <a:pt x="63" y="249"/>
                                  </a:lnTo>
                                  <a:lnTo>
                                    <a:pt x="63" y="249"/>
                                  </a:lnTo>
                                  <a:lnTo>
                                    <a:pt x="60" y="256"/>
                                  </a:lnTo>
                                  <a:lnTo>
                                    <a:pt x="56" y="266"/>
                                  </a:lnTo>
                                  <a:lnTo>
                                    <a:pt x="85" y="289"/>
                                  </a:lnTo>
                                  <a:lnTo>
                                    <a:pt x="89" y="284"/>
                                  </a:lnTo>
                                  <a:lnTo>
                                    <a:pt x="89" y="284"/>
                                  </a:lnTo>
                                  <a:lnTo>
                                    <a:pt x="83" y="280"/>
                                  </a:lnTo>
                                  <a:lnTo>
                                    <a:pt x="80" y="277"/>
                                  </a:lnTo>
                                  <a:lnTo>
                                    <a:pt x="80" y="277"/>
                                  </a:lnTo>
                                  <a:lnTo>
                                    <a:pt x="80" y="273"/>
                                  </a:lnTo>
                                  <a:lnTo>
                                    <a:pt x="83" y="269"/>
                                  </a:lnTo>
                                  <a:lnTo>
                                    <a:pt x="83" y="269"/>
                                  </a:lnTo>
                                  <a:lnTo>
                                    <a:pt x="89" y="267"/>
                                  </a:lnTo>
                                  <a:lnTo>
                                    <a:pt x="99" y="264"/>
                                  </a:lnTo>
                                  <a:lnTo>
                                    <a:pt x="186" y="242"/>
                                  </a:lnTo>
                                  <a:lnTo>
                                    <a:pt x="186" y="242"/>
                                  </a:lnTo>
                                  <a:lnTo>
                                    <a:pt x="195" y="240"/>
                                  </a:lnTo>
                                  <a:lnTo>
                                    <a:pt x="202" y="240"/>
                                  </a:lnTo>
                                  <a:lnTo>
                                    <a:pt x="202" y="240"/>
                                  </a:lnTo>
                                  <a:lnTo>
                                    <a:pt x="210" y="242"/>
                                  </a:lnTo>
                                  <a:lnTo>
                                    <a:pt x="219" y="247"/>
                                  </a:lnTo>
                                  <a:lnTo>
                                    <a:pt x="220" y="242"/>
                                  </a:lnTo>
                                  <a:lnTo>
                                    <a:pt x="208" y="233"/>
                                  </a:lnTo>
                                  <a:lnTo>
                                    <a:pt x="222" y="201"/>
                                  </a:lnTo>
                                  <a:lnTo>
                                    <a:pt x="182" y="163"/>
                                  </a:lnTo>
                                  <a:lnTo>
                                    <a:pt x="182" y="163"/>
                                  </a:lnTo>
                                  <a:lnTo>
                                    <a:pt x="188" y="161"/>
                                  </a:lnTo>
                                  <a:lnTo>
                                    <a:pt x="195" y="157"/>
                                  </a:lnTo>
                                  <a:lnTo>
                                    <a:pt x="195" y="157"/>
                                  </a:lnTo>
                                  <a:lnTo>
                                    <a:pt x="201" y="150"/>
                                  </a:lnTo>
                                  <a:lnTo>
                                    <a:pt x="206" y="143"/>
                                  </a:lnTo>
                                  <a:lnTo>
                                    <a:pt x="206" y="143"/>
                                  </a:lnTo>
                                  <a:lnTo>
                                    <a:pt x="206" y="132"/>
                                  </a:lnTo>
                                  <a:lnTo>
                                    <a:pt x="206" y="121"/>
                                  </a:lnTo>
                                  <a:lnTo>
                                    <a:pt x="206" y="121"/>
                                  </a:lnTo>
                                  <a:lnTo>
                                    <a:pt x="202" y="112"/>
                                  </a:lnTo>
                                  <a:lnTo>
                                    <a:pt x="199" y="104"/>
                                  </a:lnTo>
                                  <a:lnTo>
                                    <a:pt x="159" y="71"/>
                                  </a:lnTo>
                                  <a:lnTo>
                                    <a:pt x="159" y="71"/>
                                  </a:lnTo>
                                  <a:lnTo>
                                    <a:pt x="168" y="68"/>
                                  </a:lnTo>
                                  <a:lnTo>
                                    <a:pt x="173" y="64"/>
                                  </a:lnTo>
                                  <a:lnTo>
                                    <a:pt x="173" y="64"/>
                                  </a:lnTo>
                                  <a:lnTo>
                                    <a:pt x="181" y="58"/>
                                  </a:lnTo>
                                  <a:lnTo>
                                    <a:pt x="184" y="49"/>
                                  </a:lnTo>
                                  <a:lnTo>
                                    <a:pt x="184" y="49"/>
                                  </a:lnTo>
                                  <a:lnTo>
                                    <a:pt x="186" y="40"/>
                                  </a:lnTo>
                                  <a:lnTo>
                                    <a:pt x="184" y="29"/>
                                  </a:lnTo>
                                  <a:lnTo>
                                    <a:pt x="184" y="29"/>
                                  </a:lnTo>
                                  <a:lnTo>
                                    <a:pt x="182" y="20"/>
                                  </a:lnTo>
                                  <a:lnTo>
                                    <a:pt x="177" y="13"/>
                                  </a:lnTo>
                                  <a:lnTo>
                                    <a:pt x="177" y="13"/>
                                  </a:lnTo>
                                  <a:lnTo>
                                    <a:pt x="172" y="7"/>
                                  </a:lnTo>
                                  <a:lnTo>
                                    <a:pt x="161" y="0"/>
                                  </a:lnTo>
                                  <a:lnTo>
                                    <a:pt x="159" y="5"/>
                                  </a:lnTo>
                                  <a:lnTo>
                                    <a:pt x="159" y="5"/>
                                  </a:lnTo>
                                  <a:lnTo>
                                    <a:pt x="166" y="13"/>
                                  </a:lnTo>
                                  <a:lnTo>
                                    <a:pt x="166" y="13"/>
                                  </a:lnTo>
                                  <a:lnTo>
                                    <a:pt x="170" y="20"/>
                                  </a:lnTo>
                                  <a:lnTo>
                                    <a:pt x="170" y="20"/>
                                  </a:lnTo>
                                  <a:lnTo>
                                    <a:pt x="170" y="27"/>
                                  </a:lnTo>
                                  <a:lnTo>
                                    <a:pt x="168" y="35"/>
                                  </a:lnTo>
                                  <a:lnTo>
                                    <a:pt x="168" y="35"/>
                                  </a:lnTo>
                                  <a:lnTo>
                                    <a:pt x="164" y="40"/>
                                  </a:lnTo>
                                  <a:lnTo>
                                    <a:pt x="159" y="44"/>
                                  </a:lnTo>
                                  <a:lnTo>
                                    <a:pt x="159" y="44"/>
                                  </a:lnTo>
                                  <a:lnTo>
                                    <a:pt x="150" y="47"/>
                                  </a:lnTo>
                                  <a:lnTo>
                                    <a:pt x="137" y="51"/>
                                  </a:lnTo>
                                  <a:lnTo>
                                    <a:pt x="118" y="33"/>
                                  </a:lnTo>
                                  <a:lnTo>
                                    <a:pt x="118" y="33"/>
                                  </a:lnTo>
                                  <a:lnTo>
                                    <a:pt x="107" y="24"/>
                                  </a:lnTo>
                                  <a:lnTo>
                                    <a:pt x="99" y="14"/>
                                  </a:lnTo>
                                  <a:lnTo>
                                    <a:pt x="94" y="14"/>
                                  </a:lnTo>
                                  <a:lnTo>
                                    <a:pt x="94" y="14"/>
                                  </a:lnTo>
                                  <a:lnTo>
                                    <a:pt x="90" y="31"/>
                                  </a:lnTo>
                                  <a:lnTo>
                                    <a:pt x="90" y="31"/>
                                  </a:lnTo>
                                  <a:lnTo>
                                    <a:pt x="87" y="40"/>
                                  </a:lnTo>
                                  <a:lnTo>
                                    <a:pt x="81" y="51"/>
                                  </a:lnTo>
                                  <a:lnTo>
                                    <a:pt x="81" y="51"/>
                                  </a:lnTo>
                                  <a:lnTo>
                                    <a:pt x="76" y="58"/>
                                  </a:lnTo>
                                  <a:lnTo>
                                    <a:pt x="69" y="64"/>
                                  </a:lnTo>
                                  <a:lnTo>
                                    <a:pt x="69" y="64"/>
                                  </a:lnTo>
                                  <a:lnTo>
                                    <a:pt x="62" y="68"/>
                                  </a:lnTo>
                                  <a:lnTo>
                                    <a:pt x="51" y="71"/>
                                  </a:lnTo>
                                  <a:lnTo>
                                    <a:pt x="45" y="73"/>
                                  </a:lnTo>
                                  <a:lnTo>
                                    <a:pt x="45" y="73"/>
                                  </a:lnTo>
                                  <a:lnTo>
                                    <a:pt x="38" y="58"/>
                                  </a:lnTo>
                                  <a:lnTo>
                                    <a:pt x="29" y="47"/>
                                  </a:lnTo>
                                  <a:lnTo>
                                    <a:pt x="29" y="47"/>
                                  </a:lnTo>
                                  <a:lnTo>
                                    <a:pt x="18" y="38"/>
                                  </a:lnTo>
                                  <a:lnTo>
                                    <a:pt x="2" y="29"/>
                                  </a:lnTo>
                                  <a:lnTo>
                                    <a:pt x="0" y="33"/>
                                  </a:lnTo>
                                  <a:lnTo>
                                    <a:pt x="0" y="33"/>
                                  </a:lnTo>
                                  <a:lnTo>
                                    <a:pt x="7" y="40"/>
                                  </a:lnTo>
                                  <a:lnTo>
                                    <a:pt x="15" y="47"/>
                                  </a:lnTo>
                                  <a:lnTo>
                                    <a:pt x="15" y="47"/>
                                  </a:lnTo>
                                  <a:lnTo>
                                    <a:pt x="20" y="60"/>
                                  </a:lnTo>
                                  <a:lnTo>
                                    <a:pt x="25" y="75"/>
                                  </a:lnTo>
                                  <a:lnTo>
                                    <a:pt x="25" y="75"/>
                                  </a:lnTo>
                                  <a:lnTo>
                                    <a:pt x="27" y="88"/>
                                  </a:lnTo>
                                  <a:lnTo>
                                    <a:pt x="27" y="99"/>
                                  </a:lnTo>
                                  <a:lnTo>
                                    <a:pt x="27" y="99"/>
                                  </a:lnTo>
                                  <a:lnTo>
                                    <a:pt x="25" y="113"/>
                                  </a:lnTo>
                                  <a:lnTo>
                                    <a:pt x="22" y="130"/>
                                  </a:lnTo>
                                  <a:lnTo>
                                    <a:pt x="53" y="154"/>
                                  </a:lnTo>
                                  <a:lnTo>
                                    <a:pt x="56" y="148"/>
                                  </a:lnTo>
                                  <a:lnTo>
                                    <a:pt x="44" y="139"/>
                                  </a:lnTo>
                                  <a:lnTo>
                                    <a:pt x="44" y="139"/>
                                  </a:lnTo>
                                  <a:lnTo>
                                    <a:pt x="47" y="126"/>
                                  </a:lnTo>
                                  <a:lnTo>
                                    <a:pt x="49" y="115"/>
                                  </a:lnTo>
                                  <a:lnTo>
                                    <a:pt x="49" y="108"/>
                                  </a:lnTo>
                                  <a:lnTo>
                                    <a:pt x="49" y="108"/>
                                  </a:lnTo>
                                  <a:lnTo>
                                    <a:pt x="49" y="95"/>
                                  </a:lnTo>
                                  <a:lnTo>
                                    <a:pt x="152" y="71"/>
                                  </a:lnTo>
                                  <a:lnTo>
                                    <a:pt x="163" y="80"/>
                                  </a:lnTo>
                                  <a:lnTo>
                                    <a:pt x="173" y="90"/>
                                  </a:lnTo>
                                  <a:lnTo>
                                    <a:pt x="184" y="101"/>
                                  </a:lnTo>
                                  <a:lnTo>
                                    <a:pt x="184" y="101"/>
                                  </a:lnTo>
                                  <a:lnTo>
                                    <a:pt x="184" y="101"/>
                                  </a:lnTo>
                                  <a:lnTo>
                                    <a:pt x="184" y="101"/>
                                  </a:lnTo>
                                  <a:lnTo>
                                    <a:pt x="186" y="102"/>
                                  </a:lnTo>
                                  <a:lnTo>
                                    <a:pt x="186" y="102"/>
                                  </a:lnTo>
                                  <a:lnTo>
                                    <a:pt x="190" y="110"/>
                                  </a:lnTo>
                                  <a:lnTo>
                                    <a:pt x="190" y="110"/>
                                  </a:lnTo>
                                  <a:lnTo>
                                    <a:pt x="190" y="117"/>
                                  </a:lnTo>
                                  <a:lnTo>
                                    <a:pt x="188" y="124"/>
                                  </a:lnTo>
                                  <a:lnTo>
                                    <a:pt x="188" y="124"/>
                                  </a:lnTo>
                                  <a:lnTo>
                                    <a:pt x="182" y="132"/>
                                  </a:lnTo>
                                  <a:lnTo>
                                    <a:pt x="177" y="137"/>
                                  </a:lnTo>
                                  <a:lnTo>
                                    <a:pt x="175" y="137"/>
                                  </a:lnTo>
                                  <a:lnTo>
                                    <a:pt x="175" y="137"/>
                                  </a:lnTo>
                                  <a:lnTo>
                                    <a:pt x="164" y="141"/>
                                  </a:lnTo>
                                  <a:lnTo>
                                    <a:pt x="130" y="150"/>
                                  </a:lnTo>
                                  <a:lnTo>
                                    <a:pt x="125" y="124"/>
                                  </a:lnTo>
                                  <a:lnTo>
                                    <a:pt x="110" y="137"/>
                                  </a:lnTo>
                                  <a:lnTo>
                                    <a:pt x="114" y="154"/>
                                  </a:lnTo>
                                  <a:lnTo>
                                    <a:pt x="81" y="163"/>
                                  </a:lnTo>
                                  <a:lnTo>
                                    <a:pt x="81" y="163"/>
                                  </a:lnTo>
                                  <a:lnTo>
                                    <a:pt x="67" y="165"/>
                                  </a:lnTo>
                                  <a:lnTo>
                                    <a:pt x="67" y="165"/>
                                  </a:lnTo>
                                  <a:lnTo>
                                    <a:pt x="63" y="163"/>
                                  </a:lnTo>
                                  <a:lnTo>
                                    <a:pt x="60" y="159"/>
                                  </a:lnTo>
                                  <a:lnTo>
                                    <a:pt x="56" y="159"/>
                                  </a:lnTo>
                                  <a:lnTo>
                                    <a:pt x="56" y="159"/>
                                  </a:lnTo>
                                  <a:lnTo>
                                    <a:pt x="51" y="172"/>
                                  </a:lnTo>
                                  <a:lnTo>
                                    <a:pt x="51" y="172"/>
                                  </a:lnTo>
                                  <a:lnTo>
                                    <a:pt x="38" y="192"/>
                                  </a:lnTo>
                                  <a:lnTo>
                                    <a:pt x="83" y="225"/>
                                  </a:lnTo>
                                  <a:lnTo>
                                    <a:pt x="87" y="222"/>
                                  </a:lnTo>
                                  <a:lnTo>
                                    <a:pt x="78" y="216"/>
                                  </a:lnTo>
                                  <a:lnTo>
                                    <a:pt x="69" y="209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26" name="Forma Livre: Forma 326"/>
                          <wps:cNvSpPr/>
                          <wps:spPr>
                            <a:xfrm>
                              <a:off x="753" y="867"/>
                              <a:ext cx="86" cy="8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71" h="172" extrusionOk="0">
                                  <a:moveTo>
                                    <a:pt x="81" y="27"/>
                                  </a:moveTo>
                                  <a:lnTo>
                                    <a:pt x="99" y="45"/>
                                  </a:lnTo>
                                  <a:lnTo>
                                    <a:pt x="75" y="141"/>
                                  </a:lnTo>
                                  <a:lnTo>
                                    <a:pt x="61" y="111"/>
                                  </a:lnTo>
                                  <a:lnTo>
                                    <a:pt x="81" y="27"/>
                                  </a:lnTo>
                                  <a:close/>
                                  <a:moveTo>
                                    <a:pt x="119" y="137"/>
                                  </a:moveTo>
                                  <a:lnTo>
                                    <a:pt x="119" y="137"/>
                                  </a:lnTo>
                                  <a:lnTo>
                                    <a:pt x="128" y="130"/>
                                  </a:lnTo>
                                  <a:lnTo>
                                    <a:pt x="135" y="122"/>
                                  </a:lnTo>
                                  <a:lnTo>
                                    <a:pt x="135" y="122"/>
                                  </a:lnTo>
                                  <a:lnTo>
                                    <a:pt x="142" y="113"/>
                                  </a:lnTo>
                                  <a:lnTo>
                                    <a:pt x="146" y="104"/>
                                  </a:lnTo>
                                  <a:lnTo>
                                    <a:pt x="149" y="93"/>
                                  </a:lnTo>
                                  <a:lnTo>
                                    <a:pt x="151" y="88"/>
                                  </a:lnTo>
                                  <a:lnTo>
                                    <a:pt x="151" y="88"/>
                                  </a:lnTo>
                                  <a:lnTo>
                                    <a:pt x="153" y="71"/>
                                  </a:lnTo>
                                  <a:lnTo>
                                    <a:pt x="151" y="53"/>
                                  </a:lnTo>
                                  <a:lnTo>
                                    <a:pt x="151" y="53"/>
                                  </a:lnTo>
                                  <a:lnTo>
                                    <a:pt x="146" y="38"/>
                                  </a:lnTo>
                                  <a:lnTo>
                                    <a:pt x="137" y="23"/>
                                  </a:lnTo>
                                  <a:lnTo>
                                    <a:pt x="142" y="22"/>
                                  </a:lnTo>
                                  <a:lnTo>
                                    <a:pt x="142" y="22"/>
                                  </a:lnTo>
                                  <a:lnTo>
                                    <a:pt x="149" y="31"/>
                                  </a:lnTo>
                                  <a:lnTo>
                                    <a:pt x="157" y="40"/>
                                  </a:lnTo>
                                  <a:lnTo>
                                    <a:pt x="162" y="49"/>
                                  </a:lnTo>
                                  <a:lnTo>
                                    <a:pt x="166" y="58"/>
                                  </a:lnTo>
                                  <a:lnTo>
                                    <a:pt x="166" y="58"/>
                                  </a:lnTo>
                                  <a:lnTo>
                                    <a:pt x="169" y="69"/>
                                  </a:lnTo>
                                  <a:lnTo>
                                    <a:pt x="171" y="82"/>
                                  </a:lnTo>
                                  <a:lnTo>
                                    <a:pt x="171" y="93"/>
                                  </a:lnTo>
                                  <a:lnTo>
                                    <a:pt x="169" y="106"/>
                                  </a:lnTo>
                                  <a:lnTo>
                                    <a:pt x="169" y="106"/>
                                  </a:lnTo>
                                  <a:lnTo>
                                    <a:pt x="162" y="124"/>
                                  </a:lnTo>
                                  <a:lnTo>
                                    <a:pt x="155" y="141"/>
                                  </a:lnTo>
                                  <a:lnTo>
                                    <a:pt x="142" y="154"/>
                                  </a:lnTo>
                                  <a:lnTo>
                                    <a:pt x="128" y="163"/>
                                  </a:lnTo>
                                  <a:lnTo>
                                    <a:pt x="128" y="163"/>
                                  </a:lnTo>
                                  <a:lnTo>
                                    <a:pt x="115" y="168"/>
                                  </a:lnTo>
                                  <a:lnTo>
                                    <a:pt x="101" y="172"/>
                                  </a:lnTo>
                                  <a:lnTo>
                                    <a:pt x="88" y="172"/>
                                  </a:lnTo>
                                  <a:lnTo>
                                    <a:pt x="74" y="170"/>
                                  </a:lnTo>
                                  <a:lnTo>
                                    <a:pt x="74" y="170"/>
                                  </a:lnTo>
                                  <a:lnTo>
                                    <a:pt x="56" y="165"/>
                                  </a:lnTo>
                                  <a:lnTo>
                                    <a:pt x="41" y="155"/>
                                  </a:lnTo>
                                  <a:lnTo>
                                    <a:pt x="41" y="155"/>
                                  </a:lnTo>
                                  <a:lnTo>
                                    <a:pt x="29" y="143"/>
                                  </a:lnTo>
                                  <a:lnTo>
                                    <a:pt x="18" y="128"/>
                                  </a:lnTo>
                                  <a:lnTo>
                                    <a:pt x="18" y="128"/>
                                  </a:lnTo>
                                  <a:lnTo>
                                    <a:pt x="10" y="115"/>
                                  </a:lnTo>
                                  <a:lnTo>
                                    <a:pt x="5" y="97"/>
                                  </a:lnTo>
                                  <a:lnTo>
                                    <a:pt x="10" y="97"/>
                                  </a:lnTo>
                                  <a:lnTo>
                                    <a:pt x="10" y="97"/>
                                  </a:lnTo>
                                  <a:lnTo>
                                    <a:pt x="14" y="106"/>
                                  </a:lnTo>
                                  <a:lnTo>
                                    <a:pt x="20" y="115"/>
                                  </a:lnTo>
                                  <a:lnTo>
                                    <a:pt x="25" y="124"/>
                                  </a:lnTo>
                                  <a:lnTo>
                                    <a:pt x="32" y="130"/>
                                  </a:lnTo>
                                  <a:lnTo>
                                    <a:pt x="32" y="130"/>
                                  </a:lnTo>
                                  <a:lnTo>
                                    <a:pt x="39" y="137"/>
                                  </a:lnTo>
                                  <a:lnTo>
                                    <a:pt x="47" y="141"/>
                                  </a:lnTo>
                                  <a:lnTo>
                                    <a:pt x="56" y="144"/>
                                  </a:lnTo>
                                  <a:lnTo>
                                    <a:pt x="63" y="146"/>
                                  </a:lnTo>
                                  <a:lnTo>
                                    <a:pt x="63" y="146"/>
                                  </a:lnTo>
                                  <a:lnTo>
                                    <a:pt x="75" y="148"/>
                                  </a:lnTo>
                                  <a:lnTo>
                                    <a:pt x="86" y="148"/>
                                  </a:lnTo>
                                  <a:lnTo>
                                    <a:pt x="97" y="146"/>
                                  </a:lnTo>
                                  <a:lnTo>
                                    <a:pt x="108" y="143"/>
                                  </a:lnTo>
                                  <a:lnTo>
                                    <a:pt x="119" y="137"/>
                                  </a:lnTo>
                                  <a:close/>
                                  <a:moveTo>
                                    <a:pt x="45" y="133"/>
                                  </a:moveTo>
                                  <a:lnTo>
                                    <a:pt x="45" y="133"/>
                                  </a:lnTo>
                                  <a:lnTo>
                                    <a:pt x="43" y="130"/>
                                  </a:lnTo>
                                  <a:lnTo>
                                    <a:pt x="38" y="122"/>
                                  </a:lnTo>
                                  <a:lnTo>
                                    <a:pt x="21" y="95"/>
                                  </a:lnTo>
                                  <a:lnTo>
                                    <a:pt x="0" y="53"/>
                                  </a:lnTo>
                                  <a:lnTo>
                                    <a:pt x="0" y="53"/>
                                  </a:lnTo>
                                  <a:lnTo>
                                    <a:pt x="9" y="42"/>
                                  </a:lnTo>
                                  <a:lnTo>
                                    <a:pt x="14" y="33"/>
                                  </a:lnTo>
                                  <a:lnTo>
                                    <a:pt x="14" y="33"/>
                                  </a:lnTo>
                                  <a:lnTo>
                                    <a:pt x="20" y="23"/>
                                  </a:lnTo>
                                  <a:lnTo>
                                    <a:pt x="21" y="12"/>
                                  </a:lnTo>
                                  <a:lnTo>
                                    <a:pt x="21" y="12"/>
                                  </a:lnTo>
                                  <a:lnTo>
                                    <a:pt x="23" y="1"/>
                                  </a:lnTo>
                                  <a:lnTo>
                                    <a:pt x="27" y="0"/>
                                  </a:lnTo>
                                  <a:lnTo>
                                    <a:pt x="43" y="23"/>
                                  </a:lnTo>
                                  <a:lnTo>
                                    <a:pt x="18" y="73"/>
                                  </a:lnTo>
                                  <a:lnTo>
                                    <a:pt x="18" y="73"/>
                                  </a:lnTo>
                                  <a:lnTo>
                                    <a:pt x="34" y="102"/>
                                  </a:lnTo>
                                  <a:lnTo>
                                    <a:pt x="43" y="122"/>
                                  </a:lnTo>
                                  <a:lnTo>
                                    <a:pt x="45" y="130"/>
                                  </a:lnTo>
                                  <a:lnTo>
                                    <a:pt x="45" y="133"/>
                                  </a:lnTo>
                                  <a:lnTo>
                                    <a:pt x="45" y="133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27" name="Forma Livre: Forma 327"/>
                          <wps:cNvSpPr/>
                          <wps:spPr>
                            <a:xfrm>
                              <a:off x="193" y="788"/>
                              <a:ext cx="37" cy="2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74" h="55" extrusionOk="0">
                                  <a:moveTo>
                                    <a:pt x="0" y="33"/>
                                  </a:moveTo>
                                  <a:lnTo>
                                    <a:pt x="56" y="22"/>
                                  </a:lnTo>
                                  <a:lnTo>
                                    <a:pt x="52" y="2"/>
                                  </a:lnTo>
                                  <a:lnTo>
                                    <a:pt x="63" y="0"/>
                                  </a:lnTo>
                                  <a:lnTo>
                                    <a:pt x="74" y="53"/>
                                  </a:lnTo>
                                  <a:lnTo>
                                    <a:pt x="63" y="55"/>
                                  </a:lnTo>
                                  <a:lnTo>
                                    <a:pt x="60" y="35"/>
                                  </a:lnTo>
                                  <a:lnTo>
                                    <a:pt x="2" y="46"/>
                                  </a:lnTo>
                                  <a:lnTo>
                                    <a:pt x="0" y="33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28" name="Forma Livre: Forma 328"/>
                          <wps:cNvSpPr/>
                          <wps:spPr>
                            <a:xfrm>
                              <a:off x="197" y="818"/>
                              <a:ext cx="28" cy="1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6" h="33" extrusionOk="0">
                                  <a:moveTo>
                                    <a:pt x="4" y="25"/>
                                  </a:moveTo>
                                  <a:lnTo>
                                    <a:pt x="0" y="12"/>
                                  </a:lnTo>
                                  <a:lnTo>
                                    <a:pt x="49" y="0"/>
                                  </a:lnTo>
                                  <a:lnTo>
                                    <a:pt x="53" y="12"/>
                                  </a:lnTo>
                                  <a:lnTo>
                                    <a:pt x="45" y="14"/>
                                  </a:lnTo>
                                  <a:lnTo>
                                    <a:pt x="45" y="14"/>
                                  </a:lnTo>
                                  <a:lnTo>
                                    <a:pt x="53" y="18"/>
                                  </a:lnTo>
                                  <a:lnTo>
                                    <a:pt x="53" y="18"/>
                                  </a:lnTo>
                                  <a:lnTo>
                                    <a:pt x="56" y="23"/>
                                  </a:lnTo>
                                  <a:lnTo>
                                    <a:pt x="56" y="23"/>
                                  </a:lnTo>
                                  <a:lnTo>
                                    <a:pt x="56" y="27"/>
                                  </a:lnTo>
                                  <a:lnTo>
                                    <a:pt x="56" y="33"/>
                                  </a:lnTo>
                                  <a:lnTo>
                                    <a:pt x="44" y="31"/>
                                  </a:lnTo>
                                  <a:lnTo>
                                    <a:pt x="44" y="31"/>
                                  </a:lnTo>
                                  <a:lnTo>
                                    <a:pt x="44" y="23"/>
                                  </a:lnTo>
                                  <a:lnTo>
                                    <a:pt x="44" y="23"/>
                                  </a:lnTo>
                                  <a:lnTo>
                                    <a:pt x="42" y="20"/>
                                  </a:lnTo>
                                  <a:lnTo>
                                    <a:pt x="42" y="20"/>
                                  </a:lnTo>
                                  <a:lnTo>
                                    <a:pt x="35" y="18"/>
                                  </a:lnTo>
                                  <a:lnTo>
                                    <a:pt x="35" y="18"/>
                                  </a:lnTo>
                                  <a:lnTo>
                                    <a:pt x="18" y="22"/>
                                  </a:lnTo>
                                  <a:lnTo>
                                    <a:pt x="4" y="25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29" name="Forma Livre: Forma 329"/>
                          <wps:cNvSpPr/>
                          <wps:spPr>
                            <a:xfrm>
                              <a:off x="202" y="837"/>
                              <a:ext cx="27" cy="2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4" h="55" extrusionOk="0">
                                  <a:moveTo>
                                    <a:pt x="34" y="13"/>
                                  </a:moveTo>
                                  <a:lnTo>
                                    <a:pt x="34" y="0"/>
                                  </a:lnTo>
                                  <a:lnTo>
                                    <a:pt x="34" y="0"/>
                                  </a:lnTo>
                                  <a:lnTo>
                                    <a:pt x="40" y="2"/>
                                  </a:lnTo>
                                  <a:lnTo>
                                    <a:pt x="45" y="4"/>
                                  </a:lnTo>
                                  <a:lnTo>
                                    <a:pt x="45" y="4"/>
                                  </a:lnTo>
                                  <a:lnTo>
                                    <a:pt x="51" y="9"/>
                                  </a:lnTo>
                                  <a:lnTo>
                                    <a:pt x="53" y="18"/>
                                  </a:lnTo>
                                  <a:lnTo>
                                    <a:pt x="53" y="18"/>
                                  </a:lnTo>
                                  <a:lnTo>
                                    <a:pt x="54" y="26"/>
                                  </a:lnTo>
                                  <a:lnTo>
                                    <a:pt x="54" y="31"/>
                                  </a:lnTo>
                                  <a:lnTo>
                                    <a:pt x="54" y="31"/>
                                  </a:lnTo>
                                  <a:lnTo>
                                    <a:pt x="53" y="35"/>
                                  </a:lnTo>
                                  <a:lnTo>
                                    <a:pt x="51" y="39"/>
                                  </a:lnTo>
                                  <a:lnTo>
                                    <a:pt x="51" y="39"/>
                                  </a:lnTo>
                                  <a:lnTo>
                                    <a:pt x="47" y="40"/>
                                  </a:lnTo>
                                  <a:lnTo>
                                    <a:pt x="40" y="42"/>
                                  </a:lnTo>
                                  <a:lnTo>
                                    <a:pt x="25" y="48"/>
                                  </a:lnTo>
                                  <a:lnTo>
                                    <a:pt x="25" y="48"/>
                                  </a:lnTo>
                                  <a:lnTo>
                                    <a:pt x="16" y="50"/>
                                  </a:lnTo>
                                  <a:lnTo>
                                    <a:pt x="16" y="50"/>
                                  </a:lnTo>
                                  <a:lnTo>
                                    <a:pt x="9" y="55"/>
                                  </a:lnTo>
                                  <a:lnTo>
                                    <a:pt x="6" y="42"/>
                                  </a:lnTo>
                                  <a:lnTo>
                                    <a:pt x="6" y="42"/>
                                  </a:lnTo>
                                  <a:lnTo>
                                    <a:pt x="9" y="39"/>
                                  </a:lnTo>
                                  <a:lnTo>
                                    <a:pt x="9" y="39"/>
                                  </a:lnTo>
                                  <a:lnTo>
                                    <a:pt x="11" y="39"/>
                                  </a:lnTo>
                                  <a:lnTo>
                                    <a:pt x="11" y="39"/>
                                  </a:lnTo>
                                  <a:lnTo>
                                    <a:pt x="4" y="33"/>
                                  </a:lnTo>
                                  <a:lnTo>
                                    <a:pt x="4" y="33"/>
                                  </a:lnTo>
                                  <a:lnTo>
                                    <a:pt x="0" y="26"/>
                                  </a:lnTo>
                                  <a:lnTo>
                                    <a:pt x="0" y="26"/>
                                  </a:lnTo>
                                  <a:lnTo>
                                    <a:pt x="0" y="18"/>
                                  </a:lnTo>
                                  <a:lnTo>
                                    <a:pt x="2" y="13"/>
                                  </a:lnTo>
                                  <a:lnTo>
                                    <a:pt x="2" y="13"/>
                                  </a:lnTo>
                                  <a:lnTo>
                                    <a:pt x="6" y="7"/>
                                  </a:lnTo>
                                  <a:lnTo>
                                    <a:pt x="11" y="6"/>
                                  </a:lnTo>
                                  <a:lnTo>
                                    <a:pt x="11" y="6"/>
                                  </a:lnTo>
                                  <a:lnTo>
                                    <a:pt x="18" y="6"/>
                                  </a:lnTo>
                                  <a:lnTo>
                                    <a:pt x="18" y="6"/>
                                  </a:lnTo>
                                  <a:lnTo>
                                    <a:pt x="22" y="7"/>
                                  </a:lnTo>
                                  <a:lnTo>
                                    <a:pt x="25" y="9"/>
                                  </a:lnTo>
                                  <a:lnTo>
                                    <a:pt x="25" y="9"/>
                                  </a:lnTo>
                                  <a:lnTo>
                                    <a:pt x="31" y="18"/>
                                  </a:lnTo>
                                  <a:lnTo>
                                    <a:pt x="31" y="18"/>
                                  </a:lnTo>
                                  <a:lnTo>
                                    <a:pt x="36" y="29"/>
                                  </a:lnTo>
                                  <a:lnTo>
                                    <a:pt x="38" y="29"/>
                                  </a:lnTo>
                                  <a:lnTo>
                                    <a:pt x="38" y="29"/>
                                  </a:lnTo>
                                  <a:lnTo>
                                    <a:pt x="42" y="29"/>
                                  </a:lnTo>
                                  <a:lnTo>
                                    <a:pt x="43" y="26"/>
                                  </a:lnTo>
                                  <a:lnTo>
                                    <a:pt x="43" y="26"/>
                                  </a:lnTo>
                                  <a:lnTo>
                                    <a:pt x="43" y="24"/>
                                  </a:lnTo>
                                  <a:lnTo>
                                    <a:pt x="43" y="18"/>
                                  </a:lnTo>
                                  <a:lnTo>
                                    <a:pt x="43" y="18"/>
                                  </a:lnTo>
                                  <a:lnTo>
                                    <a:pt x="40" y="15"/>
                                  </a:lnTo>
                                  <a:lnTo>
                                    <a:pt x="40" y="15"/>
                                  </a:lnTo>
                                  <a:lnTo>
                                    <a:pt x="34" y="13"/>
                                  </a:lnTo>
                                  <a:lnTo>
                                    <a:pt x="34" y="13"/>
                                  </a:lnTo>
                                  <a:close/>
                                  <a:moveTo>
                                    <a:pt x="29" y="33"/>
                                  </a:moveTo>
                                  <a:lnTo>
                                    <a:pt x="29" y="33"/>
                                  </a:lnTo>
                                  <a:lnTo>
                                    <a:pt x="25" y="26"/>
                                  </a:lnTo>
                                  <a:lnTo>
                                    <a:pt x="25" y="26"/>
                                  </a:lnTo>
                                  <a:lnTo>
                                    <a:pt x="20" y="18"/>
                                  </a:lnTo>
                                  <a:lnTo>
                                    <a:pt x="20" y="18"/>
                                  </a:lnTo>
                                  <a:lnTo>
                                    <a:pt x="18" y="18"/>
                                  </a:lnTo>
                                  <a:lnTo>
                                    <a:pt x="16" y="18"/>
                                  </a:lnTo>
                                  <a:lnTo>
                                    <a:pt x="16" y="18"/>
                                  </a:lnTo>
                                  <a:lnTo>
                                    <a:pt x="11" y="20"/>
                                  </a:lnTo>
                                  <a:lnTo>
                                    <a:pt x="11" y="20"/>
                                  </a:lnTo>
                                  <a:lnTo>
                                    <a:pt x="11" y="24"/>
                                  </a:lnTo>
                                  <a:lnTo>
                                    <a:pt x="11" y="26"/>
                                  </a:lnTo>
                                  <a:lnTo>
                                    <a:pt x="11" y="26"/>
                                  </a:lnTo>
                                  <a:lnTo>
                                    <a:pt x="13" y="29"/>
                                  </a:lnTo>
                                  <a:lnTo>
                                    <a:pt x="15" y="33"/>
                                  </a:lnTo>
                                  <a:lnTo>
                                    <a:pt x="15" y="33"/>
                                  </a:lnTo>
                                  <a:lnTo>
                                    <a:pt x="20" y="35"/>
                                  </a:lnTo>
                                  <a:lnTo>
                                    <a:pt x="20" y="35"/>
                                  </a:lnTo>
                                  <a:lnTo>
                                    <a:pt x="25" y="33"/>
                                  </a:lnTo>
                                  <a:lnTo>
                                    <a:pt x="29" y="33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30" name="Forma Livre: Forma 330"/>
                          <wps:cNvSpPr/>
                          <wps:spPr>
                            <a:xfrm>
                              <a:off x="210" y="864"/>
                              <a:ext cx="38" cy="2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76" h="57" extrusionOk="0">
                                  <a:moveTo>
                                    <a:pt x="11" y="57"/>
                                  </a:moveTo>
                                  <a:lnTo>
                                    <a:pt x="8" y="44"/>
                                  </a:lnTo>
                                  <a:lnTo>
                                    <a:pt x="15" y="42"/>
                                  </a:lnTo>
                                  <a:lnTo>
                                    <a:pt x="15" y="42"/>
                                  </a:lnTo>
                                  <a:lnTo>
                                    <a:pt x="9" y="41"/>
                                  </a:lnTo>
                                  <a:lnTo>
                                    <a:pt x="6" y="37"/>
                                  </a:lnTo>
                                  <a:lnTo>
                                    <a:pt x="6" y="37"/>
                                  </a:lnTo>
                                  <a:lnTo>
                                    <a:pt x="0" y="30"/>
                                  </a:lnTo>
                                  <a:lnTo>
                                    <a:pt x="0" y="30"/>
                                  </a:lnTo>
                                  <a:lnTo>
                                    <a:pt x="0" y="22"/>
                                  </a:lnTo>
                                  <a:lnTo>
                                    <a:pt x="4" y="15"/>
                                  </a:lnTo>
                                  <a:lnTo>
                                    <a:pt x="4" y="15"/>
                                  </a:lnTo>
                                  <a:lnTo>
                                    <a:pt x="9" y="8"/>
                                  </a:lnTo>
                                  <a:lnTo>
                                    <a:pt x="20" y="2"/>
                                  </a:lnTo>
                                  <a:lnTo>
                                    <a:pt x="20" y="2"/>
                                  </a:lnTo>
                                  <a:lnTo>
                                    <a:pt x="31" y="0"/>
                                  </a:lnTo>
                                  <a:lnTo>
                                    <a:pt x="40" y="2"/>
                                  </a:lnTo>
                                  <a:lnTo>
                                    <a:pt x="40" y="2"/>
                                  </a:lnTo>
                                  <a:lnTo>
                                    <a:pt x="47" y="8"/>
                                  </a:lnTo>
                                  <a:lnTo>
                                    <a:pt x="51" y="15"/>
                                  </a:lnTo>
                                  <a:lnTo>
                                    <a:pt x="51" y="15"/>
                                  </a:lnTo>
                                  <a:lnTo>
                                    <a:pt x="53" y="22"/>
                                  </a:lnTo>
                                  <a:lnTo>
                                    <a:pt x="49" y="30"/>
                                  </a:lnTo>
                                  <a:lnTo>
                                    <a:pt x="73" y="22"/>
                                  </a:lnTo>
                                  <a:lnTo>
                                    <a:pt x="76" y="35"/>
                                  </a:lnTo>
                                  <a:lnTo>
                                    <a:pt x="11" y="57"/>
                                  </a:lnTo>
                                  <a:close/>
                                  <a:moveTo>
                                    <a:pt x="26" y="15"/>
                                  </a:moveTo>
                                  <a:lnTo>
                                    <a:pt x="26" y="15"/>
                                  </a:lnTo>
                                  <a:lnTo>
                                    <a:pt x="18" y="17"/>
                                  </a:lnTo>
                                  <a:lnTo>
                                    <a:pt x="15" y="20"/>
                                  </a:lnTo>
                                  <a:lnTo>
                                    <a:pt x="15" y="20"/>
                                  </a:lnTo>
                                  <a:lnTo>
                                    <a:pt x="11" y="26"/>
                                  </a:lnTo>
                                  <a:lnTo>
                                    <a:pt x="13" y="31"/>
                                  </a:lnTo>
                                  <a:lnTo>
                                    <a:pt x="13" y="31"/>
                                  </a:lnTo>
                                  <a:lnTo>
                                    <a:pt x="15" y="35"/>
                                  </a:lnTo>
                                  <a:lnTo>
                                    <a:pt x="18" y="37"/>
                                  </a:lnTo>
                                  <a:lnTo>
                                    <a:pt x="18" y="37"/>
                                  </a:lnTo>
                                  <a:lnTo>
                                    <a:pt x="24" y="37"/>
                                  </a:lnTo>
                                  <a:lnTo>
                                    <a:pt x="31" y="37"/>
                                  </a:lnTo>
                                  <a:lnTo>
                                    <a:pt x="31" y="37"/>
                                  </a:lnTo>
                                  <a:lnTo>
                                    <a:pt x="38" y="33"/>
                                  </a:lnTo>
                                  <a:lnTo>
                                    <a:pt x="42" y="30"/>
                                  </a:lnTo>
                                  <a:lnTo>
                                    <a:pt x="42" y="30"/>
                                  </a:lnTo>
                                  <a:lnTo>
                                    <a:pt x="44" y="26"/>
                                  </a:lnTo>
                                  <a:lnTo>
                                    <a:pt x="44" y="20"/>
                                  </a:lnTo>
                                  <a:lnTo>
                                    <a:pt x="44" y="20"/>
                                  </a:lnTo>
                                  <a:lnTo>
                                    <a:pt x="40" y="17"/>
                                  </a:lnTo>
                                  <a:lnTo>
                                    <a:pt x="37" y="15"/>
                                  </a:lnTo>
                                  <a:lnTo>
                                    <a:pt x="37" y="15"/>
                                  </a:lnTo>
                                  <a:lnTo>
                                    <a:pt x="31" y="13"/>
                                  </a:lnTo>
                                  <a:lnTo>
                                    <a:pt x="26" y="15"/>
                                  </a:lnTo>
                                  <a:lnTo>
                                    <a:pt x="26" y="15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31" name="Forma Livre: Forma 331"/>
                          <wps:cNvSpPr/>
                          <wps:spPr>
                            <a:xfrm>
                              <a:off x="218" y="887"/>
                              <a:ext cx="35" cy="1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68" h="37" extrusionOk="0">
                                  <a:moveTo>
                                    <a:pt x="0" y="24"/>
                                  </a:moveTo>
                                  <a:lnTo>
                                    <a:pt x="47" y="7"/>
                                  </a:lnTo>
                                  <a:lnTo>
                                    <a:pt x="50" y="20"/>
                                  </a:lnTo>
                                  <a:lnTo>
                                    <a:pt x="3" y="37"/>
                                  </a:lnTo>
                                  <a:lnTo>
                                    <a:pt x="0" y="24"/>
                                  </a:lnTo>
                                  <a:close/>
                                  <a:moveTo>
                                    <a:pt x="52" y="4"/>
                                  </a:moveTo>
                                  <a:lnTo>
                                    <a:pt x="65" y="0"/>
                                  </a:lnTo>
                                  <a:lnTo>
                                    <a:pt x="68" y="13"/>
                                  </a:lnTo>
                                  <a:lnTo>
                                    <a:pt x="57" y="17"/>
                                  </a:lnTo>
                                  <a:lnTo>
                                    <a:pt x="52" y="4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32" name="Forma Livre: Forma 332"/>
                          <wps:cNvSpPr/>
                          <wps:spPr>
                            <a:xfrm>
                              <a:off x="216" y="905"/>
                              <a:ext cx="36" cy="2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72" h="49" extrusionOk="0">
                                  <a:moveTo>
                                    <a:pt x="0" y="27"/>
                                  </a:moveTo>
                                  <a:lnTo>
                                    <a:pt x="6" y="25"/>
                                  </a:lnTo>
                                  <a:lnTo>
                                    <a:pt x="6" y="25"/>
                                  </a:lnTo>
                                  <a:lnTo>
                                    <a:pt x="7" y="35"/>
                                  </a:lnTo>
                                  <a:lnTo>
                                    <a:pt x="7" y="35"/>
                                  </a:lnTo>
                                  <a:lnTo>
                                    <a:pt x="11" y="38"/>
                                  </a:lnTo>
                                  <a:lnTo>
                                    <a:pt x="11" y="38"/>
                                  </a:lnTo>
                                  <a:lnTo>
                                    <a:pt x="15" y="40"/>
                                  </a:lnTo>
                                  <a:lnTo>
                                    <a:pt x="15" y="40"/>
                                  </a:lnTo>
                                  <a:lnTo>
                                    <a:pt x="16" y="36"/>
                                  </a:lnTo>
                                  <a:lnTo>
                                    <a:pt x="16" y="36"/>
                                  </a:lnTo>
                                  <a:lnTo>
                                    <a:pt x="16" y="33"/>
                                  </a:lnTo>
                                  <a:lnTo>
                                    <a:pt x="16" y="33"/>
                                  </a:lnTo>
                                  <a:lnTo>
                                    <a:pt x="13" y="27"/>
                                  </a:lnTo>
                                  <a:lnTo>
                                    <a:pt x="18" y="27"/>
                                  </a:lnTo>
                                  <a:lnTo>
                                    <a:pt x="18" y="27"/>
                                  </a:lnTo>
                                  <a:lnTo>
                                    <a:pt x="22" y="33"/>
                                  </a:lnTo>
                                  <a:lnTo>
                                    <a:pt x="22" y="33"/>
                                  </a:lnTo>
                                  <a:lnTo>
                                    <a:pt x="24" y="38"/>
                                  </a:lnTo>
                                  <a:lnTo>
                                    <a:pt x="24" y="42"/>
                                  </a:lnTo>
                                  <a:lnTo>
                                    <a:pt x="24" y="42"/>
                                  </a:lnTo>
                                  <a:lnTo>
                                    <a:pt x="22" y="46"/>
                                  </a:lnTo>
                                  <a:lnTo>
                                    <a:pt x="18" y="47"/>
                                  </a:lnTo>
                                  <a:lnTo>
                                    <a:pt x="18" y="47"/>
                                  </a:lnTo>
                                  <a:lnTo>
                                    <a:pt x="15" y="47"/>
                                  </a:lnTo>
                                  <a:lnTo>
                                    <a:pt x="11" y="47"/>
                                  </a:lnTo>
                                  <a:lnTo>
                                    <a:pt x="11" y="47"/>
                                  </a:lnTo>
                                  <a:lnTo>
                                    <a:pt x="6" y="44"/>
                                  </a:lnTo>
                                  <a:lnTo>
                                    <a:pt x="2" y="36"/>
                                  </a:lnTo>
                                  <a:lnTo>
                                    <a:pt x="2" y="36"/>
                                  </a:lnTo>
                                  <a:lnTo>
                                    <a:pt x="0" y="27"/>
                                  </a:lnTo>
                                  <a:lnTo>
                                    <a:pt x="0" y="27"/>
                                  </a:lnTo>
                                  <a:close/>
                                  <a:moveTo>
                                    <a:pt x="63" y="40"/>
                                  </a:moveTo>
                                  <a:lnTo>
                                    <a:pt x="56" y="29"/>
                                  </a:lnTo>
                                  <a:lnTo>
                                    <a:pt x="56" y="29"/>
                                  </a:lnTo>
                                  <a:lnTo>
                                    <a:pt x="60" y="27"/>
                                  </a:lnTo>
                                  <a:lnTo>
                                    <a:pt x="62" y="25"/>
                                  </a:lnTo>
                                  <a:lnTo>
                                    <a:pt x="62" y="25"/>
                                  </a:lnTo>
                                  <a:lnTo>
                                    <a:pt x="62" y="22"/>
                                  </a:lnTo>
                                  <a:lnTo>
                                    <a:pt x="60" y="18"/>
                                  </a:lnTo>
                                  <a:lnTo>
                                    <a:pt x="60" y="18"/>
                                  </a:lnTo>
                                  <a:lnTo>
                                    <a:pt x="58" y="14"/>
                                  </a:lnTo>
                                  <a:lnTo>
                                    <a:pt x="54" y="13"/>
                                  </a:lnTo>
                                  <a:lnTo>
                                    <a:pt x="54" y="13"/>
                                  </a:lnTo>
                                  <a:lnTo>
                                    <a:pt x="49" y="13"/>
                                  </a:lnTo>
                                  <a:lnTo>
                                    <a:pt x="42" y="14"/>
                                  </a:lnTo>
                                  <a:lnTo>
                                    <a:pt x="42" y="14"/>
                                  </a:lnTo>
                                  <a:lnTo>
                                    <a:pt x="36" y="18"/>
                                  </a:lnTo>
                                  <a:lnTo>
                                    <a:pt x="31" y="22"/>
                                  </a:lnTo>
                                  <a:lnTo>
                                    <a:pt x="31" y="22"/>
                                  </a:lnTo>
                                  <a:lnTo>
                                    <a:pt x="31" y="25"/>
                                  </a:lnTo>
                                  <a:lnTo>
                                    <a:pt x="31" y="31"/>
                                  </a:lnTo>
                                  <a:lnTo>
                                    <a:pt x="31" y="31"/>
                                  </a:lnTo>
                                  <a:lnTo>
                                    <a:pt x="33" y="33"/>
                                  </a:lnTo>
                                  <a:lnTo>
                                    <a:pt x="36" y="36"/>
                                  </a:lnTo>
                                  <a:lnTo>
                                    <a:pt x="36" y="36"/>
                                  </a:lnTo>
                                  <a:lnTo>
                                    <a:pt x="40" y="36"/>
                                  </a:lnTo>
                                  <a:lnTo>
                                    <a:pt x="44" y="36"/>
                                  </a:lnTo>
                                  <a:lnTo>
                                    <a:pt x="47" y="49"/>
                                  </a:lnTo>
                                  <a:lnTo>
                                    <a:pt x="47" y="49"/>
                                  </a:lnTo>
                                  <a:lnTo>
                                    <a:pt x="38" y="49"/>
                                  </a:lnTo>
                                  <a:lnTo>
                                    <a:pt x="31" y="47"/>
                                  </a:lnTo>
                                  <a:lnTo>
                                    <a:pt x="31" y="47"/>
                                  </a:lnTo>
                                  <a:lnTo>
                                    <a:pt x="26" y="42"/>
                                  </a:lnTo>
                                  <a:lnTo>
                                    <a:pt x="22" y="35"/>
                                  </a:lnTo>
                                  <a:lnTo>
                                    <a:pt x="22" y="35"/>
                                  </a:lnTo>
                                  <a:lnTo>
                                    <a:pt x="18" y="24"/>
                                  </a:lnTo>
                                  <a:lnTo>
                                    <a:pt x="22" y="16"/>
                                  </a:lnTo>
                                  <a:lnTo>
                                    <a:pt x="22" y="16"/>
                                  </a:lnTo>
                                  <a:lnTo>
                                    <a:pt x="27" y="7"/>
                                  </a:lnTo>
                                  <a:lnTo>
                                    <a:pt x="36" y="2"/>
                                  </a:lnTo>
                                  <a:lnTo>
                                    <a:pt x="36" y="2"/>
                                  </a:lnTo>
                                  <a:lnTo>
                                    <a:pt x="47" y="0"/>
                                  </a:lnTo>
                                  <a:lnTo>
                                    <a:pt x="56" y="0"/>
                                  </a:lnTo>
                                  <a:lnTo>
                                    <a:pt x="56" y="0"/>
                                  </a:lnTo>
                                  <a:lnTo>
                                    <a:pt x="65" y="5"/>
                                  </a:lnTo>
                                  <a:lnTo>
                                    <a:pt x="71" y="14"/>
                                  </a:lnTo>
                                  <a:lnTo>
                                    <a:pt x="71" y="14"/>
                                  </a:lnTo>
                                  <a:lnTo>
                                    <a:pt x="72" y="22"/>
                                  </a:lnTo>
                                  <a:lnTo>
                                    <a:pt x="72" y="29"/>
                                  </a:lnTo>
                                  <a:lnTo>
                                    <a:pt x="72" y="29"/>
                                  </a:lnTo>
                                  <a:lnTo>
                                    <a:pt x="69" y="35"/>
                                  </a:lnTo>
                                  <a:lnTo>
                                    <a:pt x="63" y="40"/>
                                  </a:lnTo>
                                  <a:lnTo>
                                    <a:pt x="63" y="4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33" name="Forma Livre: Forma 333"/>
                          <wps:cNvSpPr/>
                          <wps:spPr>
                            <a:xfrm>
                              <a:off x="235" y="927"/>
                              <a:ext cx="37" cy="3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76" h="62" extrusionOk="0">
                                  <a:moveTo>
                                    <a:pt x="33" y="16"/>
                                  </a:moveTo>
                                  <a:lnTo>
                                    <a:pt x="31" y="3"/>
                                  </a:lnTo>
                                  <a:lnTo>
                                    <a:pt x="31" y="3"/>
                                  </a:lnTo>
                                  <a:lnTo>
                                    <a:pt x="38" y="3"/>
                                  </a:lnTo>
                                  <a:lnTo>
                                    <a:pt x="43" y="5"/>
                                  </a:lnTo>
                                  <a:lnTo>
                                    <a:pt x="43" y="5"/>
                                  </a:lnTo>
                                  <a:lnTo>
                                    <a:pt x="49" y="11"/>
                                  </a:lnTo>
                                  <a:lnTo>
                                    <a:pt x="52" y="18"/>
                                  </a:lnTo>
                                  <a:lnTo>
                                    <a:pt x="52" y="18"/>
                                  </a:lnTo>
                                  <a:lnTo>
                                    <a:pt x="54" y="24"/>
                                  </a:lnTo>
                                  <a:lnTo>
                                    <a:pt x="56" y="31"/>
                                  </a:lnTo>
                                  <a:lnTo>
                                    <a:pt x="56" y="31"/>
                                  </a:lnTo>
                                  <a:lnTo>
                                    <a:pt x="56" y="35"/>
                                  </a:lnTo>
                                  <a:lnTo>
                                    <a:pt x="54" y="38"/>
                                  </a:lnTo>
                                  <a:lnTo>
                                    <a:pt x="54" y="38"/>
                                  </a:lnTo>
                                  <a:lnTo>
                                    <a:pt x="51" y="42"/>
                                  </a:lnTo>
                                  <a:lnTo>
                                    <a:pt x="43" y="44"/>
                                  </a:lnTo>
                                  <a:lnTo>
                                    <a:pt x="29" y="51"/>
                                  </a:lnTo>
                                  <a:lnTo>
                                    <a:pt x="29" y="51"/>
                                  </a:lnTo>
                                  <a:lnTo>
                                    <a:pt x="22" y="57"/>
                                  </a:lnTo>
                                  <a:lnTo>
                                    <a:pt x="22" y="57"/>
                                  </a:lnTo>
                                  <a:lnTo>
                                    <a:pt x="16" y="62"/>
                                  </a:lnTo>
                                  <a:lnTo>
                                    <a:pt x="11" y="49"/>
                                  </a:lnTo>
                                  <a:lnTo>
                                    <a:pt x="11" y="49"/>
                                  </a:lnTo>
                                  <a:lnTo>
                                    <a:pt x="13" y="47"/>
                                  </a:lnTo>
                                  <a:lnTo>
                                    <a:pt x="13" y="47"/>
                                  </a:lnTo>
                                  <a:lnTo>
                                    <a:pt x="15" y="46"/>
                                  </a:lnTo>
                                  <a:lnTo>
                                    <a:pt x="15" y="46"/>
                                  </a:lnTo>
                                  <a:lnTo>
                                    <a:pt x="7" y="42"/>
                                  </a:lnTo>
                                  <a:lnTo>
                                    <a:pt x="7" y="42"/>
                                  </a:lnTo>
                                  <a:lnTo>
                                    <a:pt x="2" y="35"/>
                                  </a:lnTo>
                                  <a:lnTo>
                                    <a:pt x="2" y="35"/>
                                  </a:lnTo>
                                  <a:lnTo>
                                    <a:pt x="0" y="27"/>
                                  </a:lnTo>
                                  <a:lnTo>
                                    <a:pt x="0" y="22"/>
                                  </a:lnTo>
                                  <a:lnTo>
                                    <a:pt x="0" y="22"/>
                                  </a:lnTo>
                                  <a:lnTo>
                                    <a:pt x="4" y="16"/>
                                  </a:lnTo>
                                  <a:lnTo>
                                    <a:pt x="9" y="13"/>
                                  </a:lnTo>
                                  <a:lnTo>
                                    <a:pt x="9" y="13"/>
                                  </a:lnTo>
                                  <a:lnTo>
                                    <a:pt x="16" y="11"/>
                                  </a:lnTo>
                                  <a:lnTo>
                                    <a:pt x="16" y="11"/>
                                  </a:lnTo>
                                  <a:lnTo>
                                    <a:pt x="20" y="13"/>
                                  </a:lnTo>
                                  <a:lnTo>
                                    <a:pt x="24" y="14"/>
                                  </a:lnTo>
                                  <a:lnTo>
                                    <a:pt x="24" y="14"/>
                                  </a:lnTo>
                                  <a:lnTo>
                                    <a:pt x="31" y="22"/>
                                  </a:lnTo>
                                  <a:lnTo>
                                    <a:pt x="31" y="22"/>
                                  </a:lnTo>
                                  <a:lnTo>
                                    <a:pt x="38" y="33"/>
                                  </a:lnTo>
                                  <a:lnTo>
                                    <a:pt x="40" y="33"/>
                                  </a:lnTo>
                                  <a:lnTo>
                                    <a:pt x="40" y="33"/>
                                  </a:lnTo>
                                  <a:lnTo>
                                    <a:pt x="43" y="31"/>
                                  </a:lnTo>
                                  <a:lnTo>
                                    <a:pt x="43" y="27"/>
                                  </a:lnTo>
                                  <a:lnTo>
                                    <a:pt x="43" y="27"/>
                                  </a:lnTo>
                                  <a:lnTo>
                                    <a:pt x="43" y="25"/>
                                  </a:lnTo>
                                  <a:lnTo>
                                    <a:pt x="43" y="20"/>
                                  </a:lnTo>
                                  <a:lnTo>
                                    <a:pt x="43" y="20"/>
                                  </a:lnTo>
                                  <a:lnTo>
                                    <a:pt x="40" y="16"/>
                                  </a:lnTo>
                                  <a:lnTo>
                                    <a:pt x="40" y="16"/>
                                  </a:lnTo>
                                  <a:lnTo>
                                    <a:pt x="33" y="16"/>
                                  </a:lnTo>
                                  <a:lnTo>
                                    <a:pt x="33" y="16"/>
                                  </a:lnTo>
                                  <a:close/>
                                  <a:moveTo>
                                    <a:pt x="31" y="36"/>
                                  </a:moveTo>
                                  <a:lnTo>
                                    <a:pt x="31" y="36"/>
                                  </a:lnTo>
                                  <a:lnTo>
                                    <a:pt x="25" y="31"/>
                                  </a:lnTo>
                                  <a:lnTo>
                                    <a:pt x="25" y="31"/>
                                  </a:lnTo>
                                  <a:lnTo>
                                    <a:pt x="20" y="25"/>
                                  </a:lnTo>
                                  <a:lnTo>
                                    <a:pt x="20" y="25"/>
                                  </a:lnTo>
                                  <a:lnTo>
                                    <a:pt x="18" y="24"/>
                                  </a:lnTo>
                                  <a:lnTo>
                                    <a:pt x="15" y="24"/>
                                  </a:lnTo>
                                  <a:lnTo>
                                    <a:pt x="15" y="24"/>
                                  </a:lnTo>
                                  <a:lnTo>
                                    <a:pt x="13" y="25"/>
                                  </a:lnTo>
                                  <a:lnTo>
                                    <a:pt x="11" y="29"/>
                                  </a:lnTo>
                                  <a:lnTo>
                                    <a:pt x="11" y="29"/>
                                  </a:lnTo>
                                  <a:lnTo>
                                    <a:pt x="11" y="31"/>
                                  </a:lnTo>
                                  <a:lnTo>
                                    <a:pt x="13" y="35"/>
                                  </a:lnTo>
                                  <a:lnTo>
                                    <a:pt x="13" y="35"/>
                                  </a:lnTo>
                                  <a:lnTo>
                                    <a:pt x="15" y="36"/>
                                  </a:lnTo>
                                  <a:lnTo>
                                    <a:pt x="16" y="38"/>
                                  </a:lnTo>
                                  <a:lnTo>
                                    <a:pt x="16" y="38"/>
                                  </a:lnTo>
                                  <a:lnTo>
                                    <a:pt x="22" y="40"/>
                                  </a:lnTo>
                                  <a:lnTo>
                                    <a:pt x="22" y="40"/>
                                  </a:lnTo>
                                  <a:lnTo>
                                    <a:pt x="29" y="38"/>
                                  </a:lnTo>
                                  <a:lnTo>
                                    <a:pt x="31" y="36"/>
                                  </a:lnTo>
                                  <a:close/>
                                  <a:moveTo>
                                    <a:pt x="52" y="7"/>
                                  </a:moveTo>
                                  <a:lnTo>
                                    <a:pt x="51" y="2"/>
                                  </a:lnTo>
                                  <a:lnTo>
                                    <a:pt x="51" y="2"/>
                                  </a:lnTo>
                                  <a:lnTo>
                                    <a:pt x="52" y="0"/>
                                  </a:lnTo>
                                  <a:lnTo>
                                    <a:pt x="52" y="0"/>
                                  </a:lnTo>
                                  <a:lnTo>
                                    <a:pt x="56" y="0"/>
                                  </a:lnTo>
                                  <a:lnTo>
                                    <a:pt x="60" y="0"/>
                                  </a:lnTo>
                                  <a:lnTo>
                                    <a:pt x="60" y="0"/>
                                  </a:lnTo>
                                  <a:lnTo>
                                    <a:pt x="63" y="2"/>
                                  </a:lnTo>
                                  <a:lnTo>
                                    <a:pt x="65" y="3"/>
                                  </a:lnTo>
                                  <a:lnTo>
                                    <a:pt x="65" y="3"/>
                                  </a:lnTo>
                                  <a:lnTo>
                                    <a:pt x="65" y="7"/>
                                  </a:lnTo>
                                  <a:lnTo>
                                    <a:pt x="65" y="7"/>
                                  </a:lnTo>
                                  <a:lnTo>
                                    <a:pt x="67" y="13"/>
                                  </a:lnTo>
                                  <a:lnTo>
                                    <a:pt x="67" y="13"/>
                                  </a:lnTo>
                                  <a:lnTo>
                                    <a:pt x="67" y="18"/>
                                  </a:lnTo>
                                  <a:lnTo>
                                    <a:pt x="67" y="18"/>
                                  </a:lnTo>
                                  <a:lnTo>
                                    <a:pt x="69" y="20"/>
                                  </a:lnTo>
                                  <a:lnTo>
                                    <a:pt x="69" y="20"/>
                                  </a:lnTo>
                                  <a:lnTo>
                                    <a:pt x="72" y="20"/>
                                  </a:lnTo>
                                  <a:lnTo>
                                    <a:pt x="76" y="25"/>
                                  </a:lnTo>
                                  <a:lnTo>
                                    <a:pt x="76" y="25"/>
                                  </a:lnTo>
                                  <a:lnTo>
                                    <a:pt x="71" y="27"/>
                                  </a:lnTo>
                                  <a:lnTo>
                                    <a:pt x="65" y="27"/>
                                  </a:lnTo>
                                  <a:lnTo>
                                    <a:pt x="65" y="27"/>
                                  </a:lnTo>
                                  <a:lnTo>
                                    <a:pt x="63" y="25"/>
                                  </a:lnTo>
                                  <a:lnTo>
                                    <a:pt x="61" y="24"/>
                                  </a:lnTo>
                                  <a:lnTo>
                                    <a:pt x="61" y="24"/>
                                  </a:lnTo>
                                  <a:lnTo>
                                    <a:pt x="60" y="20"/>
                                  </a:lnTo>
                                  <a:lnTo>
                                    <a:pt x="60" y="20"/>
                                  </a:lnTo>
                                  <a:lnTo>
                                    <a:pt x="60" y="14"/>
                                  </a:lnTo>
                                  <a:lnTo>
                                    <a:pt x="60" y="14"/>
                                  </a:lnTo>
                                  <a:lnTo>
                                    <a:pt x="58" y="7"/>
                                  </a:lnTo>
                                  <a:lnTo>
                                    <a:pt x="58" y="7"/>
                                  </a:lnTo>
                                  <a:lnTo>
                                    <a:pt x="56" y="5"/>
                                  </a:lnTo>
                                  <a:lnTo>
                                    <a:pt x="56" y="5"/>
                                  </a:lnTo>
                                  <a:lnTo>
                                    <a:pt x="52" y="7"/>
                                  </a:lnTo>
                                  <a:lnTo>
                                    <a:pt x="52" y="7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34" name="Forma Livre: Forma 334"/>
                          <wps:cNvSpPr/>
                          <wps:spPr>
                            <a:xfrm>
                              <a:off x="248" y="953"/>
                              <a:ext cx="27" cy="2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4" h="53" extrusionOk="0">
                                  <a:moveTo>
                                    <a:pt x="16" y="4"/>
                                  </a:moveTo>
                                  <a:lnTo>
                                    <a:pt x="16" y="4"/>
                                  </a:lnTo>
                                  <a:lnTo>
                                    <a:pt x="22" y="2"/>
                                  </a:lnTo>
                                  <a:lnTo>
                                    <a:pt x="29" y="0"/>
                                  </a:lnTo>
                                  <a:lnTo>
                                    <a:pt x="29" y="0"/>
                                  </a:lnTo>
                                  <a:lnTo>
                                    <a:pt x="34" y="2"/>
                                  </a:lnTo>
                                  <a:lnTo>
                                    <a:pt x="42" y="4"/>
                                  </a:lnTo>
                                  <a:lnTo>
                                    <a:pt x="42" y="4"/>
                                  </a:lnTo>
                                  <a:lnTo>
                                    <a:pt x="47" y="9"/>
                                  </a:lnTo>
                                  <a:lnTo>
                                    <a:pt x="51" y="15"/>
                                  </a:lnTo>
                                  <a:lnTo>
                                    <a:pt x="51" y="15"/>
                                  </a:lnTo>
                                  <a:lnTo>
                                    <a:pt x="54" y="24"/>
                                  </a:lnTo>
                                  <a:lnTo>
                                    <a:pt x="53" y="35"/>
                                  </a:lnTo>
                                  <a:lnTo>
                                    <a:pt x="53" y="35"/>
                                  </a:lnTo>
                                  <a:lnTo>
                                    <a:pt x="47" y="42"/>
                                  </a:lnTo>
                                  <a:lnTo>
                                    <a:pt x="40" y="49"/>
                                  </a:lnTo>
                                  <a:lnTo>
                                    <a:pt x="40" y="49"/>
                                  </a:lnTo>
                                  <a:lnTo>
                                    <a:pt x="29" y="53"/>
                                  </a:lnTo>
                                  <a:lnTo>
                                    <a:pt x="20" y="53"/>
                                  </a:lnTo>
                                  <a:lnTo>
                                    <a:pt x="20" y="53"/>
                                  </a:lnTo>
                                  <a:lnTo>
                                    <a:pt x="11" y="48"/>
                                  </a:lnTo>
                                  <a:lnTo>
                                    <a:pt x="4" y="40"/>
                                  </a:lnTo>
                                  <a:lnTo>
                                    <a:pt x="4" y="40"/>
                                  </a:lnTo>
                                  <a:lnTo>
                                    <a:pt x="2" y="35"/>
                                  </a:lnTo>
                                  <a:lnTo>
                                    <a:pt x="0" y="27"/>
                                  </a:lnTo>
                                  <a:lnTo>
                                    <a:pt x="0" y="27"/>
                                  </a:lnTo>
                                  <a:lnTo>
                                    <a:pt x="2" y="20"/>
                                  </a:lnTo>
                                  <a:lnTo>
                                    <a:pt x="4" y="15"/>
                                  </a:lnTo>
                                  <a:lnTo>
                                    <a:pt x="4" y="15"/>
                                  </a:lnTo>
                                  <a:lnTo>
                                    <a:pt x="9" y="9"/>
                                  </a:lnTo>
                                  <a:lnTo>
                                    <a:pt x="16" y="4"/>
                                  </a:lnTo>
                                  <a:lnTo>
                                    <a:pt x="16" y="4"/>
                                  </a:lnTo>
                                  <a:close/>
                                  <a:moveTo>
                                    <a:pt x="22" y="16"/>
                                  </a:moveTo>
                                  <a:lnTo>
                                    <a:pt x="22" y="16"/>
                                  </a:lnTo>
                                  <a:lnTo>
                                    <a:pt x="16" y="20"/>
                                  </a:lnTo>
                                  <a:lnTo>
                                    <a:pt x="13" y="26"/>
                                  </a:lnTo>
                                  <a:lnTo>
                                    <a:pt x="13" y="26"/>
                                  </a:lnTo>
                                  <a:lnTo>
                                    <a:pt x="13" y="29"/>
                                  </a:lnTo>
                                  <a:lnTo>
                                    <a:pt x="15" y="35"/>
                                  </a:lnTo>
                                  <a:lnTo>
                                    <a:pt x="15" y="35"/>
                                  </a:lnTo>
                                  <a:lnTo>
                                    <a:pt x="16" y="38"/>
                                  </a:lnTo>
                                  <a:lnTo>
                                    <a:pt x="22" y="40"/>
                                  </a:lnTo>
                                  <a:lnTo>
                                    <a:pt x="22" y="40"/>
                                  </a:lnTo>
                                  <a:lnTo>
                                    <a:pt x="27" y="40"/>
                                  </a:lnTo>
                                  <a:lnTo>
                                    <a:pt x="33" y="38"/>
                                  </a:lnTo>
                                  <a:lnTo>
                                    <a:pt x="33" y="38"/>
                                  </a:lnTo>
                                  <a:lnTo>
                                    <a:pt x="38" y="33"/>
                                  </a:lnTo>
                                  <a:lnTo>
                                    <a:pt x="42" y="29"/>
                                  </a:lnTo>
                                  <a:lnTo>
                                    <a:pt x="42" y="29"/>
                                  </a:lnTo>
                                  <a:lnTo>
                                    <a:pt x="42" y="24"/>
                                  </a:lnTo>
                                  <a:lnTo>
                                    <a:pt x="42" y="20"/>
                                  </a:lnTo>
                                  <a:lnTo>
                                    <a:pt x="42" y="20"/>
                                  </a:lnTo>
                                  <a:lnTo>
                                    <a:pt x="38" y="16"/>
                                  </a:lnTo>
                                  <a:lnTo>
                                    <a:pt x="33" y="15"/>
                                  </a:lnTo>
                                  <a:lnTo>
                                    <a:pt x="33" y="15"/>
                                  </a:lnTo>
                                  <a:lnTo>
                                    <a:pt x="27" y="15"/>
                                  </a:lnTo>
                                  <a:lnTo>
                                    <a:pt x="22" y="16"/>
                                  </a:lnTo>
                                  <a:lnTo>
                                    <a:pt x="22" y="16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35" name="Forma Livre: Forma 335"/>
                          <wps:cNvSpPr/>
                          <wps:spPr>
                            <a:xfrm>
                              <a:off x="271" y="990"/>
                              <a:ext cx="26" cy="2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3" h="52" extrusionOk="0">
                                  <a:moveTo>
                                    <a:pt x="24" y="39"/>
                                  </a:moveTo>
                                  <a:lnTo>
                                    <a:pt x="29" y="52"/>
                                  </a:lnTo>
                                  <a:lnTo>
                                    <a:pt x="29" y="52"/>
                                  </a:lnTo>
                                  <a:lnTo>
                                    <a:pt x="22" y="52"/>
                                  </a:lnTo>
                                  <a:lnTo>
                                    <a:pt x="17" y="52"/>
                                  </a:lnTo>
                                  <a:lnTo>
                                    <a:pt x="17" y="52"/>
                                  </a:lnTo>
                                  <a:lnTo>
                                    <a:pt x="9" y="48"/>
                                  </a:lnTo>
                                  <a:lnTo>
                                    <a:pt x="6" y="42"/>
                                  </a:lnTo>
                                  <a:lnTo>
                                    <a:pt x="6" y="42"/>
                                  </a:lnTo>
                                  <a:lnTo>
                                    <a:pt x="2" y="37"/>
                                  </a:lnTo>
                                  <a:lnTo>
                                    <a:pt x="0" y="31"/>
                                  </a:lnTo>
                                  <a:lnTo>
                                    <a:pt x="0" y="26"/>
                                  </a:lnTo>
                                  <a:lnTo>
                                    <a:pt x="2" y="20"/>
                                  </a:lnTo>
                                  <a:lnTo>
                                    <a:pt x="2" y="20"/>
                                  </a:lnTo>
                                  <a:lnTo>
                                    <a:pt x="6" y="13"/>
                                  </a:lnTo>
                                  <a:lnTo>
                                    <a:pt x="13" y="8"/>
                                  </a:lnTo>
                                  <a:lnTo>
                                    <a:pt x="13" y="8"/>
                                  </a:lnTo>
                                  <a:lnTo>
                                    <a:pt x="22" y="2"/>
                                  </a:lnTo>
                                  <a:lnTo>
                                    <a:pt x="33" y="0"/>
                                  </a:lnTo>
                                  <a:lnTo>
                                    <a:pt x="33" y="0"/>
                                  </a:lnTo>
                                  <a:lnTo>
                                    <a:pt x="42" y="4"/>
                                  </a:lnTo>
                                  <a:lnTo>
                                    <a:pt x="47" y="11"/>
                                  </a:lnTo>
                                  <a:lnTo>
                                    <a:pt x="47" y="11"/>
                                  </a:lnTo>
                                  <a:lnTo>
                                    <a:pt x="51" y="20"/>
                                  </a:lnTo>
                                  <a:lnTo>
                                    <a:pt x="53" y="24"/>
                                  </a:lnTo>
                                  <a:lnTo>
                                    <a:pt x="51" y="30"/>
                                  </a:lnTo>
                                  <a:lnTo>
                                    <a:pt x="51" y="30"/>
                                  </a:lnTo>
                                  <a:lnTo>
                                    <a:pt x="49" y="33"/>
                                  </a:lnTo>
                                  <a:lnTo>
                                    <a:pt x="45" y="39"/>
                                  </a:lnTo>
                                  <a:lnTo>
                                    <a:pt x="36" y="48"/>
                                  </a:lnTo>
                                  <a:lnTo>
                                    <a:pt x="18" y="20"/>
                                  </a:lnTo>
                                  <a:lnTo>
                                    <a:pt x="18" y="20"/>
                                  </a:lnTo>
                                  <a:lnTo>
                                    <a:pt x="13" y="24"/>
                                  </a:lnTo>
                                  <a:lnTo>
                                    <a:pt x="11" y="28"/>
                                  </a:lnTo>
                                  <a:lnTo>
                                    <a:pt x="11" y="28"/>
                                  </a:lnTo>
                                  <a:lnTo>
                                    <a:pt x="11" y="33"/>
                                  </a:lnTo>
                                  <a:lnTo>
                                    <a:pt x="13" y="37"/>
                                  </a:lnTo>
                                  <a:lnTo>
                                    <a:pt x="13" y="37"/>
                                  </a:lnTo>
                                  <a:lnTo>
                                    <a:pt x="18" y="41"/>
                                  </a:lnTo>
                                  <a:lnTo>
                                    <a:pt x="18" y="41"/>
                                  </a:lnTo>
                                  <a:lnTo>
                                    <a:pt x="24" y="39"/>
                                  </a:lnTo>
                                  <a:lnTo>
                                    <a:pt x="24" y="39"/>
                                  </a:lnTo>
                                  <a:close/>
                                  <a:moveTo>
                                    <a:pt x="35" y="31"/>
                                  </a:moveTo>
                                  <a:lnTo>
                                    <a:pt x="35" y="31"/>
                                  </a:lnTo>
                                  <a:lnTo>
                                    <a:pt x="40" y="28"/>
                                  </a:lnTo>
                                  <a:lnTo>
                                    <a:pt x="42" y="24"/>
                                  </a:lnTo>
                                  <a:lnTo>
                                    <a:pt x="42" y="24"/>
                                  </a:lnTo>
                                  <a:lnTo>
                                    <a:pt x="42" y="20"/>
                                  </a:lnTo>
                                  <a:lnTo>
                                    <a:pt x="40" y="17"/>
                                  </a:lnTo>
                                  <a:lnTo>
                                    <a:pt x="40" y="17"/>
                                  </a:lnTo>
                                  <a:lnTo>
                                    <a:pt x="36" y="15"/>
                                  </a:lnTo>
                                  <a:lnTo>
                                    <a:pt x="33" y="13"/>
                                  </a:lnTo>
                                  <a:lnTo>
                                    <a:pt x="33" y="13"/>
                                  </a:lnTo>
                                  <a:lnTo>
                                    <a:pt x="29" y="13"/>
                                  </a:lnTo>
                                  <a:lnTo>
                                    <a:pt x="24" y="15"/>
                                  </a:lnTo>
                                  <a:lnTo>
                                    <a:pt x="35" y="31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36" name="Forma Livre: Forma 336"/>
                          <wps:cNvSpPr/>
                          <wps:spPr>
                            <a:xfrm>
                              <a:off x="292" y="1014"/>
                              <a:ext cx="40" cy="29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79" h="59" extrusionOk="0">
                                  <a:moveTo>
                                    <a:pt x="0" y="46"/>
                                  </a:moveTo>
                                  <a:lnTo>
                                    <a:pt x="52" y="0"/>
                                  </a:lnTo>
                                  <a:lnTo>
                                    <a:pt x="66" y="16"/>
                                  </a:lnTo>
                                  <a:lnTo>
                                    <a:pt x="66" y="16"/>
                                  </a:lnTo>
                                  <a:lnTo>
                                    <a:pt x="77" y="29"/>
                                  </a:lnTo>
                                  <a:lnTo>
                                    <a:pt x="77" y="29"/>
                                  </a:lnTo>
                                  <a:lnTo>
                                    <a:pt x="79" y="35"/>
                                  </a:lnTo>
                                  <a:lnTo>
                                    <a:pt x="79" y="40"/>
                                  </a:lnTo>
                                  <a:lnTo>
                                    <a:pt x="79" y="40"/>
                                  </a:lnTo>
                                  <a:lnTo>
                                    <a:pt x="75" y="48"/>
                                  </a:lnTo>
                                  <a:lnTo>
                                    <a:pt x="70" y="53"/>
                                  </a:lnTo>
                                  <a:lnTo>
                                    <a:pt x="70" y="53"/>
                                  </a:lnTo>
                                  <a:lnTo>
                                    <a:pt x="66" y="57"/>
                                  </a:lnTo>
                                  <a:lnTo>
                                    <a:pt x="61" y="59"/>
                                  </a:lnTo>
                                  <a:lnTo>
                                    <a:pt x="61" y="59"/>
                                  </a:lnTo>
                                  <a:lnTo>
                                    <a:pt x="52" y="59"/>
                                  </a:lnTo>
                                  <a:lnTo>
                                    <a:pt x="52" y="59"/>
                                  </a:lnTo>
                                  <a:lnTo>
                                    <a:pt x="45" y="55"/>
                                  </a:lnTo>
                                  <a:lnTo>
                                    <a:pt x="45" y="55"/>
                                  </a:lnTo>
                                  <a:lnTo>
                                    <a:pt x="36" y="46"/>
                                  </a:lnTo>
                                  <a:lnTo>
                                    <a:pt x="28" y="38"/>
                                  </a:lnTo>
                                  <a:lnTo>
                                    <a:pt x="9" y="57"/>
                                  </a:lnTo>
                                  <a:lnTo>
                                    <a:pt x="0" y="46"/>
                                  </a:lnTo>
                                  <a:close/>
                                  <a:moveTo>
                                    <a:pt x="52" y="18"/>
                                  </a:moveTo>
                                  <a:lnTo>
                                    <a:pt x="38" y="31"/>
                                  </a:lnTo>
                                  <a:lnTo>
                                    <a:pt x="43" y="37"/>
                                  </a:lnTo>
                                  <a:lnTo>
                                    <a:pt x="43" y="37"/>
                                  </a:lnTo>
                                  <a:lnTo>
                                    <a:pt x="50" y="44"/>
                                  </a:lnTo>
                                  <a:lnTo>
                                    <a:pt x="50" y="44"/>
                                  </a:lnTo>
                                  <a:lnTo>
                                    <a:pt x="56" y="46"/>
                                  </a:lnTo>
                                  <a:lnTo>
                                    <a:pt x="56" y="46"/>
                                  </a:lnTo>
                                  <a:lnTo>
                                    <a:pt x="61" y="42"/>
                                  </a:lnTo>
                                  <a:lnTo>
                                    <a:pt x="61" y="42"/>
                                  </a:lnTo>
                                  <a:lnTo>
                                    <a:pt x="63" y="40"/>
                                  </a:lnTo>
                                  <a:lnTo>
                                    <a:pt x="65" y="37"/>
                                  </a:lnTo>
                                  <a:lnTo>
                                    <a:pt x="65" y="37"/>
                                  </a:lnTo>
                                  <a:lnTo>
                                    <a:pt x="65" y="33"/>
                                  </a:lnTo>
                                  <a:lnTo>
                                    <a:pt x="63" y="31"/>
                                  </a:lnTo>
                                  <a:lnTo>
                                    <a:pt x="63" y="31"/>
                                  </a:lnTo>
                                  <a:lnTo>
                                    <a:pt x="57" y="22"/>
                                  </a:lnTo>
                                  <a:lnTo>
                                    <a:pt x="52" y="18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37" name="Forma Livre: Forma 337"/>
                          <wps:cNvSpPr/>
                          <wps:spPr>
                            <a:xfrm>
                              <a:off x="315" y="1037"/>
                              <a:ext cx="29" cy="29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7" h="58" extrusionOk="0">
                                  <a:moveTo>
                                    <a:pt x="0" y="49"/>
                                  </a:moveTo>
                                  <a:lnTo>
                                    <a:pt x="36" y="13"/>
                                  </a:lnTo>
                                  <a:lnTo>
                                    <a:pt x="45" y="22"/>
                                  </a:lnTo>
                                  <a:lnTo>
                                    <a:pt x="9" y="58"/>
                                  </a:lnTo>
                                  <a:lnTo>
                                    <a:pt x="0" y="49"/>
                                  </a:lnTo>
                                  <a:close/>
                                  <a:moveTo>
                                    <a:pt x="39" y="9"/>
                                  </a:moveTo>
                                  <a:lnTo>
                                    <a:pt x="48" y="0"/>
                                  </a:lnTo>
                                  <a:lnTo>
                                    <a:pt x="57" y="9"/>
                                  </a:lnTo>
                                  <a:lnTo>
                                    <a:pt x="48" y="18"/>
                                  </a:lnTo>
                                  <a:lnTo>
                                    <a:pt x="39" y="9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38" name="Forma Livre: Forma 338"/>
                          <wps:cNvSpPr/>
                          <wps:spPr>
                            <a:xfrm>
                              <a:off x="328" y="1056"/>
                              <a:ext cx="27" cy="2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2" h="53" extrusionOk="0">
                                  <a:moveTo>
                                    <a:pt x="9" y="11"/>
                                  </a:moveTo>
                                  <a:lnTo>
                                    <a:pt x="9" y="11"/>
                                  </a:lnTo>
                                  <a:lnTo>
                                    <a:pt x="12" y="6"/>
                                  </a:lnTo>
                                  <a:lnTo>
                                    <a:pt x="20" y="2"/>
                                  </a:lnTo>
                                  <a:lnTo>
                                    <a:pt x="20" y="2"/>
                                  </a:lnTo>
                                  <a:lnTo>
                                    <a:pt x="25" y="0"/>
                                  </a:lnTo>
                                  <a:lnTo>
                                    <a:pt x="32" y="2"/>
                                  </a:lnTo>
                                  <a:lnTo>
                                    <a:pt x="32" y="2"/>
                                  </a:lnTo>
                                  <a:lnTo>
                                    <a:pt x="38" y="4"/>
                                  </a:lnTo>
                                  <a:lnTo>
                                    <a:pt x="43" y="8"/>
                                  </a:lnTo>
                                  <a:lnTo>
                                    <a:pt x="43" y="8"/>
                                  </a:lnTo>
                                  <a:lnTo>
                                    <a:pt x="50" y="15"/>
                                  </a:lnTo>
                                  <a:lnTo>
                                    <a:pt x="52" y="26"/>
                                  </a:lnTo>
                                  <a:lnTo>
                                    <a:pt x="52" y="26"/>
                                  </a:lnTo>
                                  <a:lnTo>
                                    <a:pt x="52" y="35"/>
                                  </a:lnTo>
                                  <a:lnTo>
                                    <a:pt x="47" y="44"/>
                                  </a:lnTo>
                                  <a:lnTo>
                                    <a:pt x="47" y="44"/>
                                  </a:lnTo>
                                  <a:lnTo>
                                    <a:pt x="38" y="52"/>
                                  </a:lnTo>
                                  <a:lnTo>
                                    <a:pt x="29" y="53"/>
                                  </a:lnTo>
                                  <a:lnTo>
                                    <a:pt x="29" y="53"/>
                                  </a:lnTo>
                                  <a:lnTo>
                                    <a:pt x="18" y="53"/>
                                  </a:lnTo>
                                  <a:lnTo>
                                    <a:pt x="11" y="48"/>
                                  </a:lnTo>
                                  <a:lnTo>
                                    <a:pt x="11" y="48"/>
                                  </a:lnTo>
                                  <a:lnTo>
                                    <a:pt x="5" y="42"/>
                                  </a:lnTo>
                                  <a:lnTo>
                                    <a:pt x="2" y="37"/>
                                  </a:lnTo>
                                  <a:lnTo>
                                    <a:pt x="2" y="37"/>
                                  </a:lnTo>
                                  <a:lnTo>
                                    <a:pt x="0" y="31"/>
                                  </a:lnTo>
                                  <a:lnTo>
                                    <a:pt x="2" y="24"/>
                                  </a:lnTo>
                                  <a:lnTo>
                                    <a:pt x="2" y="24"/>
                                  </a:lnTo>
                                  <a:lnTo>
                                    <a:pt x="3" y="17"/>
                                  </a:lnTo>
                                  <a:lnTo>
                                    <a:pt x="9" y="11"/>
                                  </a:lnTo>
                                  <a:lnTo>
                                    <a:pt x="9" y="11"/>
                                  </a:lnTo>
                                  <a:close/>
                                  <a:moveTo>
                                    <a:pt x="18" y="20"/>
                                  </a:moveTo>
                                  <a:lnTo>
                                    <a:pt x="18" y="20"/>
                                  </a:lnTo>
                                  <a:lnTo>
                                    <a:pt x="14" y="26"/>
                                  </a:lnTo>
                                  <a:lnTo>
                                    <a:pt x="12" y="31"/>
                                  </a:lnTo>
                                  <a:lnTo>
                                    <a:pt x="12" y="31"/>
                                  </a:lnTo>
                                  <a:lnTo>
                                    <a:pt x="14" y="35"/>
                                  </a:lnTo>
                                  <a:lnTo>
                                    <a:pt x="16" y="41"/>
                                  </a:lnTo>
                                  <a:lnTo>
                                    <a:pt x="16" y="41"/>
                                  </a:lnTo>
                                  <a:lnTo>
                                    <a:pt x="21" y="42"/>
                                  </a:lnTo>
                                  <a:lnTo>
                                    <a:pt x="25" y="42"/>
                                  </a:lnTo>
                                  <a:lnTo>
                                    <a:pt x="25" y="42"/>
                                  </a:lnTo>
                                  <a:lnTo>
                                    <a:pt x="30" y="41"/>
                                  </a:lnTo>
                                  <a:lnTo>
                                    <a:pt x="36" y="35"/>
                                  </a:lnTo>
                                  <a:lnTo>
                                    <a:pt x="36" y="35"/>
                                  </a:lnTo>
                                  <a:lnTo>
                                    <a:pt x="39" y="30"/>
                                  </a:lnTo>
                                  <a:lnTo>
                                    <a:pt x="41" y="24"/>
                                  </a:lnTo>
                                  <a:lnTo>
                                    <a:pt x="41" y="24"/>
                                  </a:lnTo>
                                  <a:lnTo>
                                    <a:pt x="39" y="20"/>
                                  </a:lnTo>
                                  <a:lnTo>
                                    <a:pt x="38" y="15"/>
                                  </a:lnTo>
                                  <a:lnTo>
                                    <a:pt x="38" y="15"/>
                                  </a:lnTo>
                                  <a:lnTo>
                                    <a:pt x="32" y="13"/>
                                  </a:lnTo>
                                  <a:lnTo>
                                    <a:pt x="29" y="13"/>
                                  </a:lnTo>
                                  <a:lnTo>
                                    <a:pt x="29" y="13"/>
                                  </a:lnTo>
                                  <a:lnTo>
                                    <a:pt x="23" y="15"/>
                                  </a:lnTo>
                                  <a:lnTo>
                                    <a:pt x="18" y="20"/>
                                  </a:lnTo>
                                  <a:lnTo>
                                    <a:pt x="18" y="2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39" name="Forma Livre: Forma 339"/>
                          <wps:cNvSpPr/>
                          <wps:spPr>
                            <a:xfrm>
                              <a:off x="350" y="1072"/>
                              <a:ext cx="30" cy="3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60" h="68" extrusionOk="0">
                                  <a:moveTo>
                                    <a:pt x="38" y="68"/>
                                  </a:moveTo>
                                  <a:lnTo>
                                    <a:pt x="27" y="61"/>
                                  </a:lnTo>
                                  <a:lnTo>
                                    <a:pt x="40" y="39"/>
                                  </a:lnTo>
                                  <a:lnTo>
                                    <a:pt x="40" y="39"/>
                                  </a:lnTo>
                                  <a:lnTo>
                                    <a:pt x="45" y="30"/>
                                  </a:lnTo>
                                  <a:lnTo>
                                    <a:pt x="45" y="30"/>
                                  </a:lnTo>
                                  <a:lnTo>
                                    <a:pt x="45" y="24"/>
                                  </a:lnTo>
                                  <a:lnTo>
                                    <a:pt x="45" y="24"/>
                                  </a:lnTo>
                                  <a:lnTo>
                                    <a:pt x="42" y="21"/>
                                  </a:lnTo>
                                  <a:lnTo>
                                    <a:pt x="42" y="21"/>
                                  </a:lnTo>
                                  <a:lnTo>
                                    <a:pt x="36" y="19"/>
                                  </a:lnTo>
                                  <a:lnTo>
                                    <a:pt x="36" y="19"/>
                                  </a:lnTo>
                                  <a:lnTo>
                                    <a:pt x="31" y="21"/>
                                  </a:lnTo>
                                  <a:lnTo>
                                    <a:pt x="31" y="21"/>
                                  </a:lnTo>
                                  <a:lnTo>
                                    <a:pt x="24" y="30"/>
                                  </a:lnTo>
                                  <a:lnTo>
                                    <a:pt x="11" y="50"/>
                                  </a:lnTo>
                                  <a:lnTo>
                                    <a:pt x="0" y="43"/>
                                  </a:lnTo>
                                  <a:lnTo>
                                    <a:pt x="27" y="0"/>
                                  </a:lnTo>
                                  <a:lnTo>
                                    <a:pt x="38" y="6"/>
                                  </a:lnTo>
                                  <a:lnTo>
                                    <a:pt x="33" y="13"/>
                                  </a:lnTo>
                                  <a:lnTo>
                                    <a:pt x="33" y="13"/>
                                  </a:lnTo>
                                  <a:lnTo>
                                    <a:pt x="43" y="11"/>
                                  </a:lnTo>
                                  <a:lnTo>
                                    <a:pt x="47" y="13"/>
                                  </a:lnTo>
                                  <a:lnTo>
                                    <a:pt x="52" y="15"/>
                                  </a:lnTo>
                                  <a:lnTo>
                                    <a:pt x="52" y="15"/>
                                  </a:lnTo>
                                  <a:lnTo>
                                    <a:pt x="58" y="21"/>
                                  </a:lnTo>
                                  <a:lnTo>
                                    <a:pt x="58" y="21"/>
                                  </a:lnTo>
                                  <a:lnTo>
                                    <a:pt x="60" y="26"/>
                                  </a:lnTo>
                                  <a:lnTo>
                                    <a:pt x="60" y="26"/>
                                  </a:lnTo>
                                  <a:lnTo>
                                    <a:pt x="60" y="33"/>
                                  </a:lnTo>
                                  <a:lnTo>
                                    <a:pt x="60" y="33"/>
                                  </a:lnTo>
                                  <a:lnTo>
                                    <a:pt x="54" y="41"/>
                                  </a:lnTo>
                                  <a:lnTo>
                                    <a:pt x="38" y="68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40" name="Forma Livre: Forma 340"/>
                          <wps:cNvSpPr/>
                          <wps:spPr>
                            <a:xfrm>
                              <a:off x="380" y="1089"/>
                              <a:ext cx="24" cy="2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48" h="53" extrusionOk="0">
                                  <a:moveTo>
                                    <a:pt x="29" y="39"/>
                                  </a:moveTo>
                                  <a:lnTo>
                                    <a:pt x="39" y="46"/>
                                  </a:lnTo>
                                  <a:lnTo>
                                    <a:pt x="39" y="46"/>
                                  </a:lnTo>
                                  <a:lnTo>
                                    <a:pt x="34" y="52"/>
                                  </a:lnTo>
                                  <a:lnTo>
                                    <a:pt x="27" y="53"/>
                                  </a:lnTo>
                                  <a:lnTo>
                                    <a:pt x="27" y="53"/>
                                  </a:lnTo>
                                  <a:lnTo>
                                    <a:pt x="21" y="53"/>
                                  </a:lnTo>
                                  <a:lnTo>
                                    <a:pt x="14" y="52"/>
                                  </a:lnTo>
                                  <a:lnTo>
                                    <a:pt x="14" y="52"/>
                                  </a:lnTo>
                                  <a:lnTo>
                                    <a:pt x="9" y="50"/>
                                  </a:lnTo>
                                  <a:lnTo>
                                    <a:pt x="5" y="46"/>
                                  </a:lnTo>
                                  <a:lnTo>
                                    <a:pt x="1" y="41"/>
                                  </a:lnTo>
                                  <a:lnTo>
                                    <a:pt x="0" y="37"/>
                                  </a:lnTo>
                                  <a:lnTo>
                                    <a:pt x="0" y="37"/>
                                  </a:lnTo>
                                  <a:lnTo>
                                    <a:pt x="0" y="28"/>
                                  </a:lnTo>
                                  <a:lnTo>
                                    <a:pt x="3" y="19"/>
                                  </a:lnTo>
                                  <a:lnTo>
                                    <a:pt x="3" y="19"/>
                                  </a:lnTo>
                                  <a:lnTo>
                                    <a:pt x="9" y="8"/>
                                  </a:lnTo>
                                  <a:lnTo>
                                    <a:pt x="16" y="2"/>
                                  </a:lnTo>
                                  <a:lnTo>
                                    <a:pt x="16" y="2"/>
                                  </a:lnTo>
                                  <a:lnTo>
                                    <a:pt x="25" y="0"/>
                                  </a:lnTo>
                                  <a:lnTo>
                                    <a:pt x="34" y="2"/>
                                  </a:lnTo>
                                  <a:lnTo>
                                    <a:pt x="34" y="2"/>
                                  </a:lnTo>
                                  <a:lnTo>
                                    <a:pt x="41" y="8"/>
                                  </a:lnTo>
                                  <a:lnTo>
                                    <a:pt x="45" y="11"/>
                                  </a:lnTo>
                                  <a:lnTo>
                                    <a:pt x="47" y="17"/>
                                  </a:lnTo>
                                  <a:lnTo>
                                    <a:pt x="47" y="17"/>
                                  </a:lnTo>
                                  <a:lnTo>
                                    <a:pt x="48" y="22"/>
                                  </a:lnTo>
                                  <a:lnTo>
                                    <a:pt x="47" y="28"/>
                                  </a:lnTo>
                                  <a:lnTo>
                                    <a:pt x="43" y="41"/>
                                  </a:lnTo>
                                  <a:lnTo>
                                    <a:pt x="14" y="26"/>
                                  </a:lnTo>
                                  <a:lnTo>
                                    <a:pt x="14" y="26"/>
                                  </a:lnTo>
                                  <a:lnTo>
                                    <a:pt x="12" y="31"/>
                                  </a:lnTo>
                                  <a:lnTo>
                                    <a:pt x="12" y="37"/>
                                  </a:lnTo>
                                  <a:lnTo>
                                    <a:pt x="12" y="37"/>
                                  </a:lnTo>
                                  <a:lnTo>
                                    <a:pt x="14" y="41"/>
                                  </a:lnTo>
                                  <a:lnTo>
                                    <a:pt x="18" y="42"/>
                                  </a:lnTo>
                                  <a:lnTo>
                                    <a:pt x="18" y="42"/>
                                  </a:lnTo>
                                  <a:lnTo>
                                    <a:pt x="23" y="42"/>
                                  </a:lnTo>
                                  <a:lnTo>
                                    <a:pt x="23" y="42"/>
                                  </a:lnTo>
                                  <a:lnTo>
                                    <a:pt x="29" y="39"/>
                                  </a:lnTo>
                                  <a:lnTo>
                                    <a:pt x="29" y="39"/>
                                  </a:lnTo>
                                  <a:close/>
                                  <a:moveTo>
                                    <a:pt x="34" y="28"/>
                                  </a:moveTo>
                                  <a:lnTo>
                                    <a:pt x="34" y="28"/>
                                  </a:lnTo>
                                  <a:lnTo>
                                    <a:pt x="36" y="22"/>
                                  </a:lnTo>
                                  <a:lnTo>
                                    <a:pt x="36" y="19"/>
                                  </a:lnTo>
                                  <a:lnTo>
                                    <a:pt x="36" y="19"/>
                                  </a:lnTo>
                                  <a:lnTo>
                                    <a:pt x="34" y="15"/>
                                  </a:lnTo>
                                  <a:lnTo>
                                    <a:pt x="30" y="13"/>
                                  </a:lnTo>
                                  <a:lnTo>
                                    <a:pt x="30" y="13"/>
                                  </a:lnTo>
                                  <a:lnTo>
                                    <a:pt x="27" y="11"/>
                                  </a:lnTo>
                                  <a:lnTo>
                                    <a:pt x="23" y="13"/>
                                  </a:lnTo>
                                  <a:lnTo>
                                    <a:pt x="23" y="13"/>
                                  </a:lnTo>
                                  <a:lnTo>
                                    <a:pt x="19" y="15"/>
                                  </a:lnTo>
                                  <a:lnTo>
                                    <a:pt x="16" y="19"/>
                                  </a:lnTo>
                                  <a:lnTo>
                                    <a:pt x="34" y="28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41" name="Forma Livre: Forma 341"/>
                          <wps:cNvSpPr/>
                          <wps:spPr>
                            <a:xfrm>
                              <a:off x="405" y="1087"/>
                              <a:ext cx="16" cy="3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33" h="71" extrusionOk="0">
                                  <a:moveTo>
                                    <a:pt x="0" y="67"/>
                                  </a:moveTo>
                                  <a:lnTo>
                                    <a:pt x="15" y="18"/>
                                  </a:lnTo>
                                  <a:lnTo>
                                    <a:pt x="27" y="22"/>
                                  </a:lnTo>
                                  <a:lnTo>
                                    <a:pt x="13" y="71"/>
                                  </a:lnTo>
                                  <a:lnTo>
                                    <a:pt x="0" y="67"/>
                                  </a:lnTo>
                                  <a:close/>
                                  <a:moveTo>
                                    <a:pt x="16" y="12"/>
                                  </a:moveTo>
                                  <a:lnTo>
                                    <a:pt x="20" y="0"/>
                                  </a:lnTo>
                                  <a:lnTo>
                                    <a:pt x="33" y="3"/>
                                  </a:lnTo>
                                  <a:lnTo>
                                    <a:pt x="29" y="16"/>
                                  </a:lnTo>
                                  <a:lnTo>
                                    <a:pt x="16" y="12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42" name="Forma Livre: Forma 342"/>
                          <wps:cNvSpPr/>
                          <wps:spPr>
                            <a:xfrm>
                              <a:off x="420" y="1100"/>
                              <a:ext cx="20" cy="27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40" h="53" extrusionOk="0">
                                  <a:moveTo>
                                    <a:pt x="12" y="53"/>
                                  </a:moveTo>
                                  <a:lnTo>
                                    <a:pt x="0" y="50"/>
                                  </a:lnTo>
                                  <a:lnTo>
                                    <a:pt x="9" y="0"/>
                                  </a:lnTo>
                                  <a:lnTo>
                                    <a:pt x="20" y="2"/>
                                  </a:lnTo>
                                  <a:lnTo>
                                    <a:pt x="20" y="9"/>
                                  </a:lnTo>
                                  <a:lnTo>
                                    <a:pt x="20" y="9"/>
                                  </a:lnTo>
                                  <a:lnTo>
                                    <a:pt x="25" y="4"/>
                                  </a:lnTo>
                                  <a:lnTo>
                                    <a:pt x="25" y="4"/>
                                  </a:lnTo>
                                  <a:lnTo>
                                    <a:pt x="31" y="2"/>
                                  </a:lnTo>
                                  <a:lnTo>
                                    <a:pt x="31" y="2"/>
                                  </a:lnTo>
                                  <a:lnTo>
                                    <a:pt x="36" y="4"/>
                                  </a:lnTo>
                                  <a:lnTo>
                                    <a:pt x="40" y="8"/>
                                  </a:lnTo>
                                  <a:lnTo>
                                    <a:pt x="34" y="17"/>
                                  </a:lnTo>
                                  <a:lnTo>
                                    <a:pt x="34" y="17"/>
                                  </a:lnTo>
                                  <a:lnTo>
                                    <a:pt x="29" y="15"/>
                                  </a:lnTo>
                                  <a:lnTo>
                                    <a:pt x="29" y="15"/>
                                  </a:lnTo>
                                  <a:lnTo>
                                    <a:pt x="23" y="15"/>
                                  </a:lnTo>
                                  <a:lnTo>
                                    <a:pt x="23" y="15"/>
                                  </a:lnTo>
                                  <a:lnTo>
                                    <a:pt x="20" y="20"/>
                                  </a:lnTo>
                                  <a:lnTo>
                                    <a:pt x="20" y="20"/>
                                  </a:lnTo>
                                  <a:lnTo>
                                    <a:pt x="16" y="37"/>
                                  </a:lnTo>
                                  <a:lnTo>
                                    <a:pt x="12" y="53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43" name="Forma Livre: Forma 343"/>
                          <wps:cNvSpPr/>
                          <wps:spPr>
                            <a:xfrm>
                              <a:off x="442" y="1093"/>
                              <a:ext cx="7" cy="3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15" h="71" extrusionOk="0">
                                  <a:moveTo>
                                    <a:pt x="0" y="69"/>
                                  </a:moveTo>
                                  <a:lnTo>
                                    <a:pt x="2" y="20"/>
                                  </a:lnTo>
                                  <a:lnTo>
                                    <a:pt x="15" y="20"/>
                                  </a:lnTo>
                                  <a:lnTo>
                                    <a:pt x="13" y="71"/>
                                  </a:lnTo>
                                  <a:lnTo>
                                    <a:pt x="0" y="69"/>
                                  </a:lnTo>
                                  <a:close/>
                                  <a:moveTo>
                                    <a:pt x="2" y="12"/>
                                  </a:moveTo>
                                  <a:lnTo>
                                    <a:pt x="2" y="0"/>
                                  </a:lnTo>
                                  <a:lnTo>
                                    <a:pt x="15" y="0"/>
                                  </a:lnTo>
                                  <a:lnTo>
                                    <a:pt x="15" y="12"/>
                                  </a:lnTo>
                                  <a:lnTo>
                                    <a:pt x="2" y="12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44" name="Forma Livre: Forma 344"/>
                          <wps:cNvSpPr/>
                          <wps:spPr>
                            <a:xfrm>
                              <a:off x="456" y="1100"/>
                              <a:ext cx="23" cy="2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47" h="55" extrusionOk="0">
                                  <a:moveTo>
                                    <a:pt x="2" y="42"/>
                                  </a:moveTo>
                                  <a:lnTo>
                                    <a:pt x="15" y="39"/>
                                  </a:lnTo>
                                  <a:lnTo>
                                    <a:pt x="15" y="39"/>
                                  </a:lnTo>
                                  <a:lnTo>
                                    <a:pt x="16" y="42"/>
                                  </a:lnTo>
                                  <a:lnTo>
                                    <a:pt x="18" y="44"/>
                                  </a:lnTo>
                                  <a:lnTo>
                                    <a:pt x="18" y="44"/>
                                  </a:lnTo>
                                  <a:lnTo>
                                    <a:pt x="22" y="44"/>
                                  </a:lnTo>
                                  <a:lnTo>
                                    <a:pt x="25" y="44"/>
                                  </a:lnTo>
                                  <a:lnTo>
                                    <a:pt x="25" y="44"/>
                                  </a:lnTo>
                                  <a:lnTo>
                                    <a:pt x="29" y="44"/>
                                  </a:lnTo>
                                  <a:lnTo>
                                    <a:pt x="33" y="42"/>
                                  </a:lnTo>
                                  <a:lnTo>
                                    <a:pt x="33" y="42"/>
                                  </a:lnTo>
                                  <a:lnTo>
                                    <a:pt x="35" y="37"/>
                                  </a:lnTo>
                                  <a:lnTo>
                                    <a:pt x="35" y="37"/>
                                  </a:lnTo>
                                  <a:lnTo>
                                    <a:pt x="33" y="35"/>
                                  </a:lnTo>
                                  <a:lnTo>
                                    <a:pt x="33" y="35"/>
                                  </a:lnTo>
                                  <a:lnTo>
                                    <a:pt x="27" y="35"/>
                                  </a:lnTo>
                                  <a:lnTo>
                                    <a:pt x="27" y="35"/>
                                  </a:lnTo>
                                  <a:lnTo>
                                    <a:pt x="15" y="33"/>
                                  </a:lnTo>
                                  <a:lnTo>
                                    <a:pt x="7" y="31"/>
                                  </a:lnTo>
                                  <a:lnTo>
                                    <a:pt x="7" y="31"/>
                                  </a:lnTo>
                                  <a:lnTo>
                                    <a:pt x="2" y="26"/>
                                  </a:lnTo>
                                  <a:lnTo>
                                    <a:pt x="0" y="20"/>
                                  </a:lnTo>
                                  <a:lnTo>
                                    <a:pt x="0" y="20"/>
                                  </a:lnTo>
                                  <a:lnTo>
                                    <a:pt x="0" y="15"/>
                                  </a:lnTo>
                                  <a:lnTo>
                                    <a:pt x="4" y="8"/>
                                  </a:lnTo>
                                  <a:lnTo>
                                    <a:pt x="4" y="8"/>
                                  </a:lnTo>
                                  <a:lnTo>
                                    <a:pt x="9" y="4"/>
                                  </a:lnTo>
                                  <a:lnTo>
                                    <a:pt x="18" y="2"/>
                                  </a:lnTo>
                                  <a:lnTo>
                                    <a:pt x="18" y="2"/>
                                  </a:lnTo>
                                  <a:lnTo>
                                    <a:pt x="27" y="0"/>
                                  </a:lnTo>
                                  <a:lnTo>
                                    <a:pt x="33" y="2"/>
                                  </a:lnTo>
                                  <a:lnTo>
                                    <a:pt x="33" y="2"/>
                                  </a:lnTo>
                                  <a:lnTo>
                                    <a:pt x="38" y="6"/>
                                  </a:lnTo>
                                  <a:lnTo>
                                    <a:pt x="42" y="11"/>
                                  </a:lnTo>
                                  <a:lnTo>
                                    <a:pt x="29" y="15"/>
                                  </a:lnTo>
                                  <a:lnTo>
                                    <a:pt x="29" y="15"/>
                                  </a:lnTo>
                                  <a:lnTo>
                                    <a:pt x="25" y="11"/>
                                  </a:lnTo>
                                  <a:lnTo>
                                    <a:pt x="25" y="11"/>
                                  </a:lnTo>
                                  <a:lnTo>
                                    <a:pt x="20" y="11"/>
                                  </a:lnTo>
                                  <a:lnTo>
                                    <a:pt x="20" y="11"/>
                                  </a:lnTo>
                                  <a:lnTo>
                                    <a:pt x="13" y="13"/>
                                  </a:lnTo>
                                  <a:lnTo>
                                    <a:pt x="13" y="13"/>
                                  </a:lnTo>
                                  <a:lnTo>
                                    <a:pt x="11" y="17"/>
                                  </a:lnTo>
                                  <a:lnTo>
                                    <a:pt x="11" y="17"/>
                                  </a:lnTo>
                                  <a:lnTo>
                                    <a:pt x="13" y="19"/>
                                  </a:lnTo>
                                  <a:lnTo>
                                    <a:pt x="13" y="19"/>
                                  </a:lnTo>
                                  <a:lnTo>
                                    <a:pt x="25" y="20"/>
                                  </a:lnTo>
                                  <a:lnTo>
                                    <a:pt x="25" y="20"/>
                                  </a:lnTo>
                                  <a:lnTo>
                                    <a:pt x="35" y="22"/>
                                  </a:lnTo>
                                  <a:lnTo>
                                    <a:pt x="42" y="24"/>
                                  </a:lnTo>
                                  <a:lnTo>
                                    <a:pt x="42" y="24"/>
                                  </a:lnTo>
                                  <a:lnTo>
                                    <a:pt x="45" y="28"/>
                                  </a:lnTo>
                                  <a:lnTo>
                                    <a:pt x="47" y="33"/>
                                  </a:lnTo>
                                  <a:lnTo>
                                    <a:pt x="47" y="33"/>
                                  </a:lnTo>
                                  <a:lnTo>
                                    <a:pt x="45" y="41"/>
                                  </a:lnTo>
                                  <a:lnTo>
                                    <a:pt x="44" y="46"/>
                                  </a:lnTo>
                                  <a:lnTo>
                                    <a:pt x="44" y="46"/>
                                  </a:lnTo>
                                  <a:lnTo>
                                    <a:pt x="36" y="52"/>
                                  </a:lnTo>
                                  <a:lnTo>
                                    <a:pt x="27" y="53"/>
                                  </a:lnTo>
                                  <a:lnTo>
                                    <a:pt x="27" y="53"/>
                                  </a:lnTo>
                                  <a:lnTo>
                                    <a:pt x="18" y="55"/>
                                  </a:lnTo>
                                  <a:lnTo>
                                    <a:pt x="11" y="53"/>
                                  </a:lnTo>
                                  <a:lnTo>
                                    <a:pt x="11" y="53"/>
                                  </a:lnTo>
                                  <a:lnTo>
                                    <a:pt x="6" y="48"/>
                                  </a:lnTo>
                                  <a:lnTo>
                                    <a:pt x="2" y="42"/>
                                  </a:lnTo>
                                  <a:lnTo>
                                    <a:pt x="2" y="42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45" name="Forma Livre: Forma 345"/>
                          <wps:cNvSpPr/>
                          <wps:spPr>
                            <a:xfrm>
                              <a:off x="481" y="1086"/>
                              <a:ext cx="43" cy="3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86" h="71" extrusionOk="0">
                                  <a:moveTo>
                                    <a:pt x="0" y="25"/>
                                  </a:moveTo>
                                  <a:lnTo>
                                    <a:pt x="11" y="20"/>
                                  </a:lnTo>
                                  <a:lnTo>
                                    <a:pt x="14" y="27"/>
                                  </a:lnTo>
                                  <a:lnTo>
                                    <a:pt x="14" y="27"/>
                                  </a:lnTo>
                                  <a:lnTo>
                                    <a:pt x="18" y="18"/>
                                  </a:lnTo>
                                  <a:lnTo>
                                    <a:pt x="25" y="13"/>
                                  </a:lnTo>
                                  <a:lnTo>
                                    <a:pt x="25" y="13"/>
                                  </a:lnTo>
                                  <a:lnTo>
                                    <a:pt x="29" y="13"/>
                                  </a:lnTo>
                                  <a:lnTo>
                                    <a:pt x="34" y="11"/>
                                  </a:lnTo>
                                  <a:lnTo>
                                    <a:pt x="34" y="11"/>
                                  </a:lnTo>
                                  <a:lnTo>
                                    <a:pt x="38" y="13"/>
                                  </a:lnTo>
                                  <a:lnTo>
                                    <a:pt x="41" y="14"/>
                                  </a:lnTo>
                                  <a:lnTo>
                                    <a:pt x="41" y="14"/>
                                  </a:lnTo>
                                  <a:lnTo>
                                    <a:pt x="45" y="7"/>
                                  </a:lnTo>
                                  <a:lnTo>
                                    <a:pt x="45" y="7"/>
                                  </a:lnTo>
                                  <a:lnTo>
                                    <a:pt x="52" y="2"/>
                                  </a:lnTo>
                                  <a:lnTo>
                                    <a:pt x="52" y="2"/>
                                  </a:lnTo>
                                  <a:lnTo>
                                    <a:pt x="56" y="0"/>
                                  </a:lnTo>
                                  <a:lnTo>
                                    <a:pt x="61" y="0"/>
                                  </a:lnTo>
                                  <a:lnTo>
                                    <a:pt x="61" y="0"/>
                                  </a:lnTo>
                                  <a:lnTo>
                                    <a:pt x="65" y="2"/>
                                  </a:lnTo>
                                  <a:lnTo>
                                    <a:pt x="68" y="3"/>
                                  </a:lnTo>
                                  <a:lnTo>
                                    <a:pt x="68" y="3"/>
                                  </a:lnTo>
                                  <a:lnTo>
                                    <a:pt x="74" y="13"/>
                                  </a:lnTo>
                                  <a:lnTo>
                                    <a:pt x="86" y="44"/>
                                  </a:lnTo>
                                  <a:lnTo>
                                    <a:pt x="74" y="49"/>
                                  </a:lnTo>
                                  <a:lnTo>
                                    <a:pt x="63" y="22"/>
                                  </a:lnTo>
                                  <a:lnTo>
                                    <a:pt x="63" y="22"/>
                                  </a:lnTo>
                                  <a:lnTo>
                                    <a:pt x="57" y="13"/>
                                  </a:lnTo>
                                  <a:lnTo>
                                    <a:pt x="57" y="13"/>
                                  </a:lnTo>
                                  <a:lnTo>
                                    <a:pt x="56" y="13"/>
                                  </a:lnTo>
                                  <a:lnTo>
                                    <a:pt x="52" y="13"/>
                                  </a:lnTo>
                                  <a:lnTo>
                                    <a:pt x="52" y="13"/>
                                  </a:lnTo>
                                  <a:lnTo>
                                    <a:pt x="48" y="16"/>
                                  </a:lnTo>
                                  <a:lnTo>
                                    <a:pt x="48" y="16"/>
                                  </a:lnTo>
                                  <a:lnTo>
                                    <a:pt x="47" y="22"/>
                                  </a:lnTo>
                                  <a:lnTo>
                                    <a:pt x="47" y="22"/>
                                  </a:lnTo>
                                  <a:lnTo>
                                    <a:pt x="50" y="33"/>
                                  </a:lnTo>
                                  <a:lnTo>
                                    <a:pt x="59" y="55"/>
                                  </a:lnTo>
                                  <a:lnTo>
                                    <a:pt x="47" y="60"/>
                                  </a:lnTo>
                                  <a:lnTo>
                                    <a:pt x="36" y="35"/>
                                  </a:lnTo>
                                  <a:lnTo>
                                    <a:pt x="36" y="35"/>
                                  </a:lnTo>
                                  <a:lnTo>
                                    <a:pt x="32" y="25"/>
                                  </a:lnTo>
                                  <a:lnTo>
                                    <a:pt x="32" y="25"/>
                                  </a:lnTo>
                                  <a:lnTo>
                                    <a:pt x="29" y="24"/>
                                  </a:lnTo>
                                  <a:lnTo>
                                    <a:pt x="29" y="24"/>
                                  </a:lnTo>
                                  <a:lnTo>
                                    <a:pt x="25" y="24"/>
                                  </a:lnTo>
                                  <a:lnTo>
                                    <a:pt x="25" y="24"/>
                                  </a:lnTo>
                                  <a:lnTo>
                                    <a:pt x="21" y="27"/>
                                  </a:lnTo>
                                  <a:lnTo>
                                    <a:pt x="21" y="27"/>
                                  </a:lnTo>
                                  <a:lnTo>
                                    <a:pt x="20" y="35"/>
                                  </a:lnTo>
                                  <a:lnTo>
                                    <a:pt x="20" y="35"/>
                                  </a:lnTo>
                                  <a:lnTo>
                                    <a:pt x="23" y="44"/>
                                  </a:lnTo>
                                  <a:lnTo>
                                    <a:pt x="32" y="68"/>
                                  </a:lnTo>
                                  <a:lnTo>
                                    <a:pt x="20" y="71"/>
                                  </a:lnTo>
                                  <a:lnTo>
                                    <a:pt x="0" y="25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46" name="Forma Livre: Forma 346"/>
                          <wps:cNvSpPr/>
                          <wps:spPr>
                            <a:xfrm>
                              <a:off x="522" y="1072"/>
                              <a:ext cx="27" cy="2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2" h="54" extrusionOk="0">
                                  <a:moveTo>
                                    <a:pt x="5" y="41"/>
                                  </a:moveTo>
                                  <a:lnTo>
                                    <a:pt x="5" y="41"/>
                                  </a:lnTo>
                                  <a:lnTo>
                                    <a:pt x="2" y="35"/>
                                  </a:lnTo>
                                  <a:lnTo>
                                    <a:pt x="0" y="28"/>
                                  </a:lnTo>
                                  <a:lnTo>
                                    <a:pt x="0" y="28"/>
                                  </a:lnTo>
                                  <a:lnTo>
                                    <a:pt x="0" y="22"/>
                                  </a:lnTo>
                                  <a:lnTo>
                                    <a:pt x="2" y="15"/>
                                  </a:lnTo>
                                  <a:lnTo>
                                    <a:pt x="2" y="15"/>
                                  </a:lnTo>
                                  <a:lnTo>
                                    <a:pt x="7" y="10"/>
                                  </a:lnTo>
                                  <a:lnTo>
                                    <a:pt x="11" y="4"/>
                                  </a:lnTo>
                                  <a:lnTo>
                                    <a:pt x="11" y="4"/>
                                  </a:lnTo>
                                  <a:lnTo>
                                    <a:pt x="21" y="0"/>
                                  </a:lnTo>
                                  <a:lnTo>
                                    <a:pt x="30" y="0"/>
                                  </a:lnTo>
                                  <a:lnTo>
                                    <a:pt x="30" y="0"/>
                                  </a:lnTo>
                                  <a:lnTo>
                                    <a:pt x="39" y="4"/>
                                  </a:lnTo>
                                  <a:lnTo>
                                    <a:pt x="47" y="11"/>
                                  </a:lnTo>
                                  <a:lnTo>
                                    <a:pt x="47" y="11"/>
                                  </a:lnTo>
                                  <a:lnTo>
                                    <a:pt x="52" y="22"/>
                                  </a:lnTo>
                                  <a:lnTo>
                                    <a:pt x="52" y="32"/>
                                  </a:lnTo>
                                  <a:lnTo>
                                    <a:pt x="52" y="32"/>
                                  </a:lnTo>
                                  <a:lnTo>
                                    <a:pt x="48" y="41"/>
                                  </a:lnTo>
                                  <a:lnTo>
                                    <a:pt x="41" y="48"/>
                                  </a:lnTo>
                                  <a:lnTo>
                                    <a:pt x="41" y="48"/>
                                  </a:lnTo>
                                  <a:lnTo>
                                    <a:pt x="36" y="52"/>
                                  </a:lnTo>
                                  <a:lnTo>
                                    <a:pt x="29" y="54"/>
                                  </a:lnTo>
                                  <a:lnTo>
                                    <a:pt x="29" y="54"/>
                                  </a:lnTo>
                                  <a:lnTo>
                                    <a:pt x="21" y="54"/>
                                  </a:lnTo>
                                  <a:lnTo>
                                    <a:pt x="16" y="52"/>
                                  </a:lnTo>
                                  <a:lnTo>
                                    <a:pt x="16" y="52"/>
                                  </a:lnTo>
                                  <a:lnTo>
                                    <a:pt x="11" y="48"/>
                                  </a:lnTo>
                                  <a:lnTo>
                                    <a:pt x="5" y="41"/>
                                  </a:lnTo>
                                  <a:lnTo>
                                    <a:pt x="5" y="41"/>
                                  </a:lnTo>
                                  <a:close/>
                                  <a:moveTo>
                                    <a:pt x="16" y="33"/>
                                  </a:moveTo>
                                  <a:lnTo>
                                    <a:pt x="16" y="33"/>
                                  </a:lnTo>
                                  <a:lnTo>
                                    <a:pt x="21" y="39"/>
                                  </a:lnTo>
                                  <a:lnTo>
                                    <a:pt x="25" y="41"/>
                                  </a:lnTo>
                                  <a:lnTo>
                                    <a:pt x="25" y="41"/>
                                  </a:lnTo>
                                  <a:lnTo>
                                    <a:pt x="30" y="43"/>
                                  </a:lnTo>
                                  <a:lnTo>
                                    <a:pt x="36" y="41"/>
                                  </a:lnTo>
                                  <a:lnTo>
                                    <a:pt x="36" y="41"/>
                                  </a:lnTo>
                                  <a:lnTo>
                                    <a:pt x="38" y="37"/>
                                  </a:lnTo>
                                  <a:lnTo>
                                    <a:pt x="39" y="32"/>
                                  </a:lnTo>
                                  <a:lnTo>
                                    <a:pt x="39" y="32"/>
                                  </a:lnTo>
                                  <a:lnTo>
                                    <a:pt x="39" y="26"/>
                                  </a:lnTo>
                                  <a:lnTo>
                                    <a:pt x="36" y="21"/>
                                  </a:lnTo>
                                  <a:lnTo>
                                    <a:pt x="36" y="21"/>
                                  </a:lnTo>
                                  <a:lnTo>
                                    <a:pt x="32" y="15"/>
                                  </a:lnTo>
                                  <a:lnTo>
                                    <a:pt x="27" y="13"/>
                                  </a:lnTo>
                                  <a:lnTo>
                                    <a:pt x="27" y="13"/>
                                  </a:lnTo>
                                  <a:lnTo>
                                    <a:pt x="21" y="11"/>
                                  </a:lnTo>
                                  <a:lnTo>
                                    <a:pt x="18" y="13"/>
                                  </a:lnTo>
                                  <a:lnTo>
                                    <a:pt x="18" y="13"/>
                                  </a:lnTo>
                                  <a:lnTo>
                                    <a:pt x="14" y="17"/>
                                  </a:lnTo>
                                  <a:lnTo>
                                    <a:pt x="12" y="22"/>
                                  </a:lnTo>
                                  <a:lnTo>
                                    <a:pt x="12" y="22"/>
                                  </a:lnTo>
                                  <a:lnTo>
                                    <a:pt x="14" y="28"/>
                                  </a:lnTo>
                                  <a:lnTo>
                                    <a:pt x="16" y="33"/>
                                  </a:lnTo>
                                  <a:lnTo>
                                    <a:pt x="16" y="33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47" name="Forma Livre: Forma 347"/>
                          <wps:cNvSpPr/>
                          <wps:spPr>
                            <a:xfrm>
                              <a:off x="552" y="1042"/>
                              <a:ext cx="34" cy="32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67" h="62" extrusionOk="0">
                                  <a:moveTo>
                                    <a:pt x="67" y="31"/>
                                  </a:moveTo>
                                  <a:lnTo>
                                    <a:pt x="58" y="40"/>
                                  </a:lnTo>
                                  <a:lnTo>
                                    <a:pt x="40" y="22"/>
                                  </a:lnTo>
                                  <a:lnTo>
                                    <a:pt x="40" y="22"/>
                                  </a:lnTo>
                                  <a:lnTo>
                                    <a:pt x="33" y="14"/>
                                  </a:lnTo>
                                  <a:lnTo>
                                    <a:pt x="33" y="14"/>
                                  </a:lnTo>
                                  <a:lnTo>
                                    <a:pt x="27" y="13"/>
                                  </a:lnTo>
                                  <a:lnTo>
                                    <a:pt x="27" y="13"/>
                                  </a:lnTo>
                                  <a:lnTo>
                                    <a:pt x="24" y="14"/>
                                  </a:lnTo>
                                  <a:lnTo>
                                    <a:pt x="24" y="14"/>
                                  </a:lnTo>
                                  <a:lnTo>
                                    <a:pt x="22" y="22"/>
                                  </a:lnTo>
                                  <a:lnTo>
                                    <a:pt x="22" y="22"/>
                                  </a:lnTo>
                                  <a:lnTo>
                                    <a:pt x="22" y="27"/>
                                  </a:lnTo>
                                  <a:lnTo>
                                    <a:pt x="22" y="27"/>
                                  </a:lnTo>
                                  <a:lnTo>
                                    <a:pt x="29" y="36"/>
                                  </a:lnTo>
                                  <a:lnTo>
                                    <a:pt x="45" y="53"/>
                                  </a:lnTo>
                                  <a:lnTo>
                                    <a:pt x="36" y="62"/>
                                  </a:lnTo>
                                  <a:lnTo>
                                    <a:pt x="0" y="25"/>
                                  </a:lnTo>
                                  <a:lnTo>
                                    <a:pt x="9" y="16"/>
                                  </a:lnTo>
                                  <a:lnTo>
                                    <a:pt x="15" y="22"/>
                                  </a:lnTo>
                                  <a:lnTo>
                                    <a:pt x="15" y="22"/>
                                  </a:lnTo>
                                  <a:lnTo>
                                    <a:pt x="15" y="13"/>
                                  </a:lnTo>
                                  <a:lnTo>
                                    <a:pt x="17" y="9"/>
                                  </a:lnTo>
                                  <a:lnTo>
                                    <a:pt x="20" y="5"/>
                                  </a:lnTo>
                                  <a:lnTo>
                                    <a:pt x="20" y="5"/>
                                  </a:lnTo>
                                  <a:lnTo>
                                    <a:pt x="27" y="0"/>
                                  </a:lnTo>
                                  <a:lnTo>
                                    <a:pt x="27" y="0"/>
                                  </a:lnTo>
                                  <a:lnTo>
                                    <a:pt x="33" y="0"/>
                                  </a:lnTo>
                                  <a:lnTo>
                                    <a:pt x="33" y="0"/>
                                  </a:lnTo>
                                  <a:lnTo>
                                    <a:pt x="40" y="2"/>
                                  </a:lnTo>
                                  <a:lnTo>
                                    <a:pt x="40" y="2"/>
                                  </a:lnTo>
                                  <a:lnTo>
                                    <a:pt x="45" y="7"/>
                                  </a:lnTo>
                                  <a:lnTo>
                                    <a:pt x="67" y="31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48" name="Forma Livre: Forma 348"/>
                          <wps:cNvSpPr/>
                          <wps:spPr>
                            <a:xfrm>
                              <a:off x="576" y="1022"/>
                              <a:ext cx="29" cy="2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60" h="55" extrusionOk="0">
                                  <a:moveTo>
                                    <a:pt x="13" y="28"/>
                                  </a:moveTo>
                                  <a:lnTo>
                                    <a:pt x="4" y="35"/>
                                  </a:lnTo>
                                  <a:lnTo>
                                    <a:pt x="4" y="35"/>
                                  </a:lnTo>
                                  <a:lnTo>
                                    <a:pt x="0" y="30"/>
                                  </a:lnTo>
                                  <a:lnTo>
                                    <a:pt x="0" y="22"/>
                                  </a:lnTo>
                                  <a:lnTo>
                                    <a:pt x="0" y="22"/>
                                  </a:lnTo>
                                  <a:lnTo>
                                    <a:pt x="2" y="17"/>
                                  </a:lnTo>
                                  <a:lnTo>
                                    <a:pt x="6" y="10"/>
                                  </a:lnTo>
                                  <a:lnTo>
                                    <a:pt x="6" y="10"/>
                                  </a:lnTo>
                                  <a:lnTo>
                                    <a:pt x="11" y="4"/>
                                  </a:lnTo>
                                  <a:lnTo>
                                    <a:pt x="16" y="0"/>
                                  </a:lnTo>
                                  <a:lnTo>
                                    <a:pt x="16" y="0"/>
                                  </a:lnTo>
                                  <a:lnTo>
                                    <a:pt x="20" y="0"/>
                                  </a:lnTo>
                                  <a:lnTo>
                                    <a:pt x="24" y="0"/>
                                  </a:lnTo>
                                  <a:lnTo>
                                    <a:pt x="24" y="0"/>
                                  </a:lnTo>
                                  <a:lnTo>
                                    <a:pt x="29" y="2"/>
                                  </a:lnTo>
                                  <a:lnTo>
                                    <a:pt x="34" y="6"/>
                                  </a:lnTo>
                                  <a:lnTo>
                                    <a:pt x="45" y="17"/>
                                  </a:lnTo>
                                  <a:lnTo>
                                    <a:pt x="45" y="17"/>
                                  </a:lnTo>
                                  <a:lnTo>
                                    <a:pt x="54" y="22"/>
                                  </a:lnTo>
                                  <a:lnTo>
                                    <a:pt x="54" y="22"/>
                                  </a:lnTo>
                                  <a:lnTo>
                                    <a:pt x="60" y="26"/>
                                  </a:lnTo>
                                  <a:lnTo>
                                    <a:pt x="53" y="35"/>
                                  </a:lnTo>
                                  <a:lnTo>
                                    <a:pt x="53" y="35"/>
                                  </a:lnTo>
                                  <a:lnTo>
                                    <a:pt x="49" y="33"/>
                                  </a:lnTo>
                                  <a:lnTo>
                                    <a:pt x="49" y="33"/>
                                  </a:lnTo>
                                  <a:lnTo>
                                    <a:pt x="47" y="33"/>
                                  </a:lnTo>
                                  <a:lnTo>
                                    <a:pt x="47" y="33"/>
                                  </a:lnTo>
                                  <a:lnTo>
                                    <a:pt x="45" y="43"/>
                                  </a:lnTo>
                                  <a:lnTo>
                                    <a:pt x="45" y="43"/>
                                  </a:lnTo>
                                  <a:lnTo>
                                    <a:pt x="42" y="50"/>
                                  </a:lnTo>
                                  <a:lnTo>
                                    <a:pt x="42" y="50"/>
                                  </a:lnTo>
                                  <a:lnTo>
                                    <a:pt x="36" y="54"/>
                                  </a:lnTo>
                                  <a:lnTo>
                                    <a:pt x="31" y="55"/>
                                  </a:lnTo>
                                  <a:lnTo>
                                    <a:pt x="31" y="55"/>
                                  </a:lnTo>
                                  <a:lnTo>
                                    <a:pt x="25" y="55"/>
                                  </a:lnTo>
                                  <a:lnTo>
                                    <a:pt x="20" y="52"/>
                                  </a:lnTo>
                                  <a:lnTo>
                                    <a:pt x="20" y="52"/>
                                  </a:lnTo>
                                  <a:lnTo>
                                    <a:pt x="15" y="44"/>
                                  </a:lnTo>
                                  <a:lnTo>
                                    <a:pt x="15" y="44"/>
                                  </a:lnTo>
                                  <a:lnTo>
                                    <a:pt x="15" y="41"/>
                                  </a:lnTo>
                                  <a:lnTo>
                                    <a:pt x="15" y="37"/>
                                  </a:lnTo>
                                  <a:lnTo>
                                    <a:pt x="15" y="37"/>
                                  </a:lnTo>
                                  <a:lnTo>
                                    <a:pt x="20" y="28"/>
                                  </a:lnTo>
                                  <a:lnTo>
                                    <a:pt x="20" y="28"/>
                                  </a:lnTo>
                                  <a:lnTo>
                                    <a:pt x="25" y="15"/>
                                  </a:lnTo>
                                  <a:lnTo>
                                    <a:pt x="24" y="15"/>
                                  </a:lnTo>
                                  <a:lnTo>
                                    <a:pt x="24" y="15"/>
                                  </a:lnTo>
                                  <a:lnTo>
                                    <a:pt x="22" y="13"/>
                                  </a:lnTo>
                                  <a:lnTo>
                                    <a:pt x="18" y="13"/>
                                  </a:lnTo>
                                  <a:lnTo>
                                    <a:pt x="18" y="13"/>
                                  </a:lnTo>
                                  <a:lnTo>
                                    <a:pt x="16" y="13"/>
                                  </a:lnTo>
                                  <a:lnTo>
                                    <a:pt x="13" y="17"/>
                                  </a:lnTo>
                                  <a:lnTo>
                                    <a:pt x="13" y="17"/>
                                  </a:lnTo>
                                  <a:lnTo>
                                    <a:pt x="11" y="22"/>
                                  </a:lnTo>
                                  <a:lnTo>
                                    <a:pt x="11" y="22"/>
                                  </a:lnTo>
                                  <a:lnTo>
                                    <a:pt x="13" y="28"/>
                                  </a:lnTo>
                                  <a:lnTo>
                                    <a:pt x="13" y="28"/>
                                  </a:lnTo>
                                  <a:close/>
                                  <a:moveTo>
                                    <a:pt x="33" y="21"/>
                                  </a:moveTo>
                                  <a:lnTo>
                                    <a:pt x="33" y="21"/>
                                  </a:lnTo>
                                  <a:lnTo>
                                    <a:pt x="29" y="30"/>
                                  </a:lnTo>
                                  <a:lnTo>
                                    <a:pt x="29" y="30"/>
                                  </a:lnTo>
                                  <a:lnTo>
                                    <a:pt x="25" y="35"/>
                                  </a:lnTo>
                                  <a:lnTo>
                                    <a:pt x="25" y="35"/>
                                  </a:lnTo>
                                  <a:lnTo>
                                    <a:pt x="25" y="39"/>
                                  </a:lnTo>
                                  <a:lnTo>
                                    <a:pt x="27" y="41"/>
                                  </a:lnTo>
                                  <a:lnTo>
                                    <a:pt x="27" y="41"/>
                                  </a:lnTo>
                                  <a:lnTo>
                                    <a:pt x="33" y="43"/>
                                  </a:lnTo>
                                  <a:lnTo>
                                    <a:pt x="33" y="43"/>
                                  </a:lnTo>
                                  <a:lnTo>
                                    <a:pt x="34" y="43"/>
                                  </a:lnTo>
                                  <a:lnTo>
                                    <a:pt x="38" y="41"/>
                                  </a:lnTo>
                                  <a:lnTo>
                                    <a:pt x="38" y="41"/>
                                  </a:lnTo>
                                  <a:lnTo>
                                    <a:pt x="40" y="37"/>
                                  </a:lnTo>
                                  <a:lnTo>
                                    <a:pt x="40" y="33"/>
                                  </a:lnTo>
                                  <a:lnTo>
                                    <a:pt x="40" y="33"/>
                                  </a:lnTo>
                                  <a:lnTo>
                                    <a:pt x="38" y="28"/>
                                  </a:lnTo>
                                  <a:lnTo>
                                    <a:pt x="38" y="28"/>
                                  </a:lnTo>
                                  <a:lnTo>
                                    <a:pt x="34" y="22"/>
                                  </a:lnTo>
                                  <a:lnTo>
                                    <a:pt x="33" y="21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49" name="Forma Livre: Forma 349"/>
                          <wps:cNvSpPr/>
                          <wps:spPr>
                            <a:xfrm>
                              <a:off x="590" y="977"/>
                              <a:ext cx="42" cy="4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85" h="80" extrusionOk="0">
                                  <a:moveTo>
                                    <a:pt x="56" y="80"/>
                                  </a:moveTo>
                                  <a:lnTo>
                                    <a:pt x="0" y="42"/>
                                  </a:lnTo>
                                  <a:lnTo>
                                    <a:pt x="27" y="0"/>
                                  </a:lnTo>
                                  <a:lnTo>
                                    <a:pt x="38" y="5"/>
                                  </a:lnTo>
                                  <a:lnTo>
                                    <a:pt x="16" y="36"/>
                                  </a:lnTo>
                                  <a:lnTo>
                                    <a:pt x="29" y="45"/>
                                  </a:lnTo>
                                  <a:lnTo>
                                    <a:pt x="49" y="16"/>
                                  </a:lnTo>
                                  <a:lnTo>
                                    <a:pt x="58" y="23"/>
                                  </a:lnTo>
                                  <a:lnTo>
                                    <a:pt x="40" y="53"/>
                                  </a:lnTo>
                                  <a:lnTo>
                                    <a:pt x="54" y="62"/>
                                  </a:lnTo>
                                  <a:lnTo>
                                    <a:pt x="76" y="31"/>
                                  </a:lnTo>
                                  <a:lnTo>
                                    <a:pt x="85" y="38"/>
                                  </a:lnTo>
                                  <a:lnTo>
                                    <a:pt x="56" y="8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50" name="Forma Livre: Forma 350"/>
                          <wps:cNvSpPr/>
                          <wps:spPr>
                            <a:xfrm>
                              <a:off x="614" y="953"/>
                              <a:ext cx="34" cy="34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67" h="70" extrusionOk="0">
                                  <a:moveTo>
                                    <a:pt x="67" y="35"/>
                                  </a:moveTo>
                                  <a:lnTo>
                                    <a:pt x="61" y="46"/>
                                  </a:lnTo>
                                  <a:lnTo>
                                    <a:pt x="54" y="42"/>
                                  </a:lnTo>
                                  <a:lnTo>
                                    <a:pt x="54" y="42"/>
                                  </a:lnTo>
                                  <a:lnTo>
                                    <a:pt x="56" y="46"/>
                                  </a:lnTo>
                                  <a:lnTo>
                                    <a:pt x="58" y="51"/>
                                  </a:lnTo>
                                  <a:lnTo>
                                    <a:pt x="58" y="51"/>
                                  </a:lnTo>
                                  <a:lnTo>
                                    <a:pt x="54" y="61"/>
                                  </a:lnTo>
                                  <a:lnTo>
                                    <a:pt x="54" y="61"/>
                                  </a:lnTo>
                                  <a:lnTo>
                                    <a:pt x="49" y="66"/>
                                  </a:lnTo>
                                  <a:lnTo>
                                    <a:pt x="41" y="70"/>
                                  </a:lnTo>
                                  <a:lnTo>
                                    <a:pt x="41" y="70"/>
                                  </a:lnTo>
                                  <a:lnTo>
                                    <a:pt x="32" y="68"/>
                                  </a:lnTo>
                                  <a:lnTo>
                                    <a:pt x="21" y="64"/>
                                  </a:lnTo>
                                  <a:lnTo>
                                    <a:pt x="21" y="64"/>
                                  </a:lnTo>
                                  <a:lnTo>
                                    <a:pt x="12" y="57"/>
                                  </a:lnTo>
                                  <a:lnTo>
                                    <a:pt x="7" y="50"/>
                                  </a:lnTo>
                                  <a:lnTo>
                                    <a:pt x="7" y="50"/>
                                  </a:lnTo>
                                  <a:lnTo>
                                    <a:pt x="7" y="40"/>
                                  </a:lnTo>
                                  <a:lnTo>
                                    <a:pt x="9" y="33"/>
                                  </a:lnTo>
                                  <a:lnTo>
                                    <a:pt x="9" y="33"/>
                                  </a:lnTo>
                                  <a:lnTo>
                                    <a:pt x="14" y="28"/>
                                  </a:lnTo>
                                  <a:lnTo>
                                    <a:pt x="21" y="24"/>
                                  </a:lnTo>
                                  <a:lnTo>
                                    <a:pt x="0" y="11"/>
                                  </a:lnTo>
                                  <a:lnTo>
                                    <a:pt x="7" y="0"/>
                                  </a:lnTo>
                                  <a:lnTo>
                                    <a:pt x="67" y="35"/>
                                  </a:lnTo>
                                  <a:close/>
                                  <a:moveTo>
                                    <a:pt x="27" y="51"/>
                                  </a:moveTo>
                                  <a:lnTo>
                                    <a:pt x="27" y="51"/>
                                  </a:lnTo>
                                  <a:lnTo>
                                    <a:pt x="34" y="55"/>
                                  </a:lnTo>
                                  <a:lnTo>
                                    <a:pt x="38" y="57"/>
                                  </a:lnTo>
                                  <a:lnTo>
                                    <a:pt x="38" y="57"/>
                                  </a:lnTo>
                                  <a:lnTo>
                                    <a:pt x="43" y="55"/>
                                  </a:lnTo>
                                  <a:lnTo>
                                    <a:pt x="47" y="51"/>
                                  </a:lnTo>
                                  <a:lnTo>
                                    <a:pt x="47" y="51"/>
                                  </a:lnTo>
                                  <a:lnTo>
                                    <a:pt x="49" y="48"/>
                                  </a:lnTo>
                                  <a:lnTo>
                                    <a:pt x="47" y="42"/>
                                  </a:lnTo>
                                  <a:lnTo>
                                    <a:pt x="47" y="42"/>
                                  </a:lnTo>
                                  <a:lnTo>
                                    <a:pt x="45" y="39"/>
                                  </a:lnTo>
                                  <a:lnTo>
                                    <a:pt x="39" y="33"/>
                                  </a:lnTo>
                                  <a:lnTo>
                                    <a:pt x="39" y="33"/>
                                  </a:lnTo>
                                  <a:lnTo>
                                    <a:pt x="32" y="31"/>
                                  </a:lnTo>
                                  <a:lnTo>
                                    <a:pt x="27" y="29"/>
                                  </a:lnTo>
                                  <a:lnTo>
                                    <a:pt x="27" y="29"/>
                                  </a:lnTo>
                                  <a:lnTo>
                                    <a:pt x="23" y="31"/>
                                  </a:lnTo>
                                  <a:lnTo>
                                    <a:pt x="20" y="35"/>
                                  </a:lnTo>
                                  <a:lnTo>
                                    <a:pt x="20" y="35"/>
                                  </a:lnTo>
                                  <a:lnTo>
                                    <a:pt x="18" y="39"/>
                                  </a:lnTo>
                                  <a:lnTo>
                                    <a:pt x="20" y="44"/>
                                  </a:lnTo>
                                  <a:lnTo>
                                    <a:pt x="20" y="44"/>
                                  </a:lnTo>
                                  <a:lnTo>
                                    <a:pt x="21" y="48"/>
                                  </a:lnTo>
                                  <a:lnTo>
                                    <a:pt x="27" y="51"/>
                                  </a:lnTo>
                                  <a:lnTo>
                                    <a:pt x="27" y="51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51" name="Forma Livre: Forma 351"/>
                          <wps:cNvSpPr/>
                          <wps:spPr>
                            <a:xfrm>
                              <a:off x="629" y="931"/>
                              <a:ext cx="32" cy="30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65" h="59" extrusionOk="0">
                                  <a:moveTo>
                                    <a:pt x="59" y="33"/>
                                  </a:moveTo>
                                  <a:lnTo>
                                    <a:pt x="54" y="29"/>
                                  </a:lnTo>
                                  <a:lnTo>
                                    <a:pt x="54" y="29"/>
                                  </a:lnTo>
                                  <a:lnTo>
                                    <a:pt x="56" y="35"/>
                                  </a:lnTo>
                                  <a:lnTo>
                                    <a:pt x="56" y="38"/>
                                  </a:lnTo>
                                  <a:lnTo>
                                    <a:pt x="56" y="38"/>
                                  </a:lnTo>
                                  <a:lnTo>
                                    <a:pt x="56" y="44"/>
                                  </a:lnTo>
                                  <a:lnTo>
                                    <a:pt x="54" y="48"/>
                                  </a:lnTo>
                                  <a:lnTo>
                                    <a:pt x="54" y="48"/>
                                  </a:lnTo>
                                  <a:lnTo>
                                    <a:pt x="52" y="53"/>
                                  </a:lnTo>
                                  <a:lnTo>
                                    <a:pt x="48" y="55"/>
                                  </a:lnTo>
                                  <a:lnTo>
                                    <a:pt x="48" y="55"/>
                                  </a:lnTo>
                                  <a:lnTo>
                                    <a:pt x="45" y="57"/>
                                  </a:lnTo>
                                  <a:lnTo>
                                    <a:pt x="39" y="59"/>
                                  </a:lnTo>
                                  <a:lnTo>
                                    <a:pt x="39" y="59"/>
                                  </a:lnTo>
                                  <a:lnTo>
                                    <a:pt x="34" y="57"/>
                                  </a:lnTo>
                                  <a:lnTo>
                                    <a:pt x="29" y="55"/>
                                  </a:lnTo>
                                  <a:lnTo>
                                    <a:pt x="0" y="40"/>
                                  </a:lnTo>
                                  <a:lnTo>
                                    <a:pt x="7" y="29"/>
                                  </a:lnTo>
                                  <a:lnTo>
                                    <a:pt x="27" y="38"/>
                                  </a:lnTo>
                                  <a:lnTo>
                                    <a:pt x="27" y="38"/>
                                  </a:lnTo>
                                  <a:lnTo>
                                    <a:pt x="39" y="44"/>
                                  </a:lnTo>
                                  <a:lnTo>
                                    <a:pt x="39" y="44"/>
                                  </a:lnTo>
                                  <a:lnTo>
                                    <a:pt x="43" y="44"/>
                                  </a:lnTo>
                                  <a:lnTo>
                                    <a:pt x="43" y="44"/>
                                  </a:lnTo>
                                  <a:lnTo>
                                    <a:pt x="47" y="40"/>
                                  </a:lnTo>
                                  <a:lnTo>
                                    <a:pt x="47" y="40"/>
                                  </a:lnTo>
                                  <a:lnTo>
                                    <a:pt x="48" y="33"/>
                                  </a:lnTo>
                                  <a:lnTo>
                                    <a:pt x="48" y="33"/>
                                  </a:lnTo>
                                  <a:lnTo>
                                    <a:pt x="45" y="27"/>
                                  </a:lnTo>
                                  <a:lnTo>
                                    <a:pt x="45" y="27"/>
                                  </a:lnTo>
                                  <a:lnTo>
                                    <a:pt x="34" y="20"/>
                                  </a:lnTo>
                                  <a:lnTo>
                                    <a:pt x="14" y="11"/>
                                  </a:lnTo>
                                  <a:lnTo>
                                    <a:pt x="20" y="0"/>
                                  </a:lnTo>
                                  <a:lnTo>
                                    <a:pt x="65" y="22"/>
                                  </a:lnTo>
                                  <a:lnTo>
                                    <a:pt x="59" y="33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52" name="Forma Livre: Forma 352"/>
                          <wps:cNvSpPr/>
                          <wps:spPr>
                            <a:xfrm>
                              <a:off x="644" y="908"/>
                              <a:ext cx="26" cy="2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3" h="52" extrusionOk="0">
                                  <a:moveTo>
                                    <a:pt x="26" y="0"/>
                                  </a:moveTo>
                                  <a:lnTo>
                                    <a:pt x="22" y="13"/>
                                  </a:lnTo>
                                  <a:lnTo>
                                    <a:pt x="22" y="13"/>
                                  </a:lnTo>
                                  <a:lnTo>
                                    <a:pt x="18" y="13"/>
                                  </a:lnTo>
                                  <a:lnTo>
                                    <a:pt x="17" y="15"/>
                                  </a:lnTo>
                                  <a:lnTo>
                                    <a:pt x="17" y="15"/>
                                  </a:lnTo>
                                  <a:lnTo>
                                    <a:pt x="13" y="17"/>
                                  </a:lnTo>
                                  <a:lnTo>
                                    <a:pt x="11" y="19"/>
                                  </a:lnTo>
                                  <a:lnTo>
                                    <a:pt x="11" y="19"/>
                                  </a:lnTo>
                                  <a:lnTo>
                                    <a:pt x="11" y="24"/>
                                  </a:lnTo>
                                  <a:lnTo>
                                    <a:pt x="11" y="28"/>
                                  </a:lnTo>
                                  <a:lnTo>
                                    <a:pt x="11" y="28"/>
                                  </a:lnTo>
                                  <a:lnTo>
                                    <a:pt x="15" y="31"/>
                                  </a:lnTo>
                                  <a:lnTo>
                                    <a:pt x="22" y="35"/>
                                  </a:lnTo>
                                  <a:lnTo>
                                    <a:pt x="22" y="35"/>
                                  </a:lnTo>
                                  <a:lnTo>
                                    <a:pt x="29" y="37"/>
                                  </a:lnTo>
                                  <a:lnTo>
                                    <a:pt x="35" y="37"/>
                                  </a:lnTo>
                                  <a:lnTo>
                                    <a:pt x="35" y="37"/>
                                  </a:lnTo>
                                  <a:lnTo>
                                    <a:pt x="38" y="35"/>
                                  </a:lnTo>
                                  <a:lnTo>
                                    <a:pt x="40" y="31"/>
                                  </a:lnTo>
                                  <a:lnTo>
                                    <a:pt x="40" y="31"/>
                                  </a:lnTo>
                                  <a:lnTo>
                                    <a:pt x="42" y="28"/>
                                  </a:lnTo>
                                  <a:lnTo>
                                    <a:pt x="42" y="24"/>
                                  </a:lnTo>
                                  <a:lnTo>
                                    <a:pt x="42" y="24"/>
                                  </a:lnTo>
                                  <a:lnTo>
                                    <a:pt x="40" y="22"/>
                                  </a:lnTo>
                                  <a:lnTo>
                                    <a:pt x="36" y="19"/>
                                  </a:lnTo>
                                  <a:lnTo>
                                    <a:pt x="42" y="8"/>
                                  </a:lnTo>
                                  <a:lnTo>
                                    <a:pt x="42" y="8"/>
                                  </a:lnTo>
                                  <a:lnTo>
                                    <a:pt x="49" y="13"/>
                                  </a:lnTo>
                                  <a:lnTo>
                                    <a:pt x="53" y="20"/>
                                  </a:lnTo>
                                  <a:lnTo>
                                    <a:pt x="53" y="20"/>
                                  </a:lnTo>
                                  <a:lnTo>
                                    <a:pt x="53" y="28"/>
                                  </a:lnTo>
                                  <a:lnTo>
                                    <a:pt x="51" y="37"/>
                                  </a:lnTo>
                                  <a:lnTo>
                                    <a:pt x="51" y="37"/>
                                  </a:lnTo>
                                  <a:lnTo>
                                    <a:pt x="45" y="44"/>
                                  </a:lnTo>
                                  <a:lnTo>
                                    <a:pt x="38" y="50"/>
                                  </a:lnTo>
                                  <a:lnTo>
                                    <a:pt x="38" y="50"/>
                                  </a:lnTo>
                                  <a:lnTo>
                                    <a:pt x="27" y="52"/>
                                  </a:lnTo>
                                  <a:lnTo>
                                    <a:pt x="17" y="48"/>
                                  </a:lnTo>
                                  <a:lnTo>
                                    <a:pt x="17" y="48"/>
                                  </a:lnTo>
                                  <a:lnTo>
                                    <a:pt x="8" y="42"/>
                                  </a:lnTo>
                                  <a:lnTo>
                                    <a:pt x="2" y="35"/>
                                  </a:lnTo>
                                  <a:lnTo>
                                    <a:pt x="2" y="35"/>
                                  </a:lnTo>
                                  <a:lnTo>
                                    <a:pt x="0" y="26"/>
                                  </a:lnTo>
                                  <a:lnTo>
                                    <a:pt x="2" y="15"/>
                                  </a:lnTo>
                                  <a:lnTo>
                                    <a:pt x="2" y="15"/>
                                  </a:lnTo>
                                  <a:lnTo>
                                    <a:pt x="6" y="8"/>
                                  </a:lnTo>
                                  <a:lnTo>
                                    <a:pt x="11" y="4"/>
                                  </a:lnTo>
                                  <a:lnTo>
                                    <a:pt x="11" y="4"/>
                                  </a:lnTo>
                                  <a:lnTo>
                                    <a:pt x="18" y="0"/>
                                  </a:lnTo>
                                  <a:lnTo>
                                    <a:pt x="26" y="0"/>
                                  </a:lnTo>
                                  <a:lnTo>
                                    <a:pt x="26" y="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53" name="Forma Livre: Forma 353"/>
                          <wps:cNvSpPr/>
                          <wps:spPr>
                            <a:xfrm>
                              <a:off x="653" y="884"/>
                              <a:ext cx="29" cy="25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8" h="49" extrusionOk="0">
                                  <a:moveTo>
                                    <a:pt x="15" y="29"/>
                                  </a:moveTo>
                                  <a:lnTo>
                                    <a:pt x="9" y="40"/>
                                  </a:lnTo>
                                  <a:lnTo>
                                    <a:pt x="9" y="40"/>
                                  </a:lnTo>
                                  <a:lnTo>
                                    <a:pt x="4" y="34"/>
                                  </a:lnTo>
                                  <a:lnTo>
                                    <a:pt x="0" y="29"/>
                                  </a:lnTo>
                                  <a:lnTo>
                                    <a:pt x="0" y="29"/>
                                  </a:lnTo>
                                  <a:lnTo>
                                    <a:pt x="0" y="23"/>
                                  </a:lnTo>
                                  <a:lnTo>
                                    <a:pt x="2" y="14"/>
                                  </a:lnTo>
                                  <a:lnTo>
                                    <a:pt x="2" y="14"/>
                                  </a:lnTo>
                                  <a:lnTo>
                                    <a:pt x="6" y="7"/>
                                  </a:lnTo>
                                  <a:lnTo>
                                    <a:pt x="9" y="3"/>
                                  </a:lnTo>
                                  <a:lnTo>
                                    <a:pt x="9" y="3"/>
                                  </a:lnTo>
                                  <a:lnTo>
                                    <a:pt x="13" y="0"/>
                                  </a:lnTo>
                                  <a:lnTo>
                                    <a:pt x="17" y="0"/>
                                  </a:lnTo>
                                  <a:lnTo>
                                    <a:pt x="17" y="0"/>
                                  </a:lnTo>
                                  <a:lnTo>
                                    <a:pt x="20" y="0"/>
                                  </a:lnTo>
                                  <a:lnTo>
                                    <a:pt x="27" y="1"/>
                                  </a:lnTo>
                                  <a:lnTo>
                                    <a:pt x="42" y="7"/>
                                  </a:lnTo>
                                  <a:lnTo>
                                    <a:pt x="42" y="7"/>
                                  </a:lnTo>
                                  <a:lnTo>
                                    <a:pt x="51" y="9"/>
                                  </a:lnTo>
                                  <a:lnTo>
                                    <a:pt x="51" y="9"/>
                                  </a:lnTo>
                                  <a:lnTo>
                                    <a:pt x="58" y="9"/>
                                  </a:lnTo>
                                  <a:lnTo>
                                    <a:pt x="55" y="22"/>
                                  </a:lnTo>
                                  <a:lnTo>
                                    <a:pt x="55" y="22"/>
                                  </a:lnTo>
                                  <a:lnTo>
                                    <a:pt x="51" y="22"/>
                                  </a:lnTo>
                                  <a:lnTo>
                                    <a:pt x="51" y="22"/>
                                  </a:lnTo>
                                  <a:lnTo>
                                    <a:pt x="49" y="22"/>
                                  </a:lnTo>
                                  <a:lnTo>
                                    <a:pt x="49" y="22"/>
                                  </a:lnTo>
                                  <a:lnTo>
                                    <a:pt x="51" y="31"/>
                                  </a:lnTo>
                                  <a:lnTo>
                                    <a:pt x="51" y="31"/>
                                  </a:lnTo>
                                  <a:lnTo>
                                    <a:pt x="49" y="38"/>
                                  </a:lnTo>
                                  <a:lnTo>
                                    <a:pt x="49" y="38"/>
                                  </a:lnTo>
                                  <a:lnTo>
                                    <a:pt x="47" y="44"/>
                                  </a:lnTo>
                                  <a:lnTo>
                                    <a:pt x="42" y="49"/>
                                  </a:lnTo>
                                  <a:lnTo>
                                    <a:pt x="42" y="49"/>
                                  </a:lnTo>
                                  <a:lnTo>
                                    <a:pt x="36" y="49"/>
                                  </a:lnTo>
                                  <a:lnTo>
                                    <a:pt x="31" y="49"/>
                                  </a:lnTo>
                                  <a:lnTo>
                                    <a:pt x="31" y="49"/>
                                  </a:lnTo>
                                  <a:lnTo>
                                    <a:pt x="24" y="44"/>
                                  </a:lnTo>
                                  <a:lnTo>
                                    <a:pt x="24" y="44"/>
                                  </a:lnTo>
                                  <a:lnTo>
                                    <a:pt x="22" y="42"/>
                                  </a:lnTo>
                                  <a:lnTo>
                                    <a:pt x="20" y="38"/>
                                  </a:lnTo>
                                  <a:lnTo>
                                    <a:pt x="20" y="38"/>
                                  </a:lnTo>
                                  <a:lnTo>
                                    <a:pt x="22" y="27"/>
                                  </a:lnTo>
                                  <a:lnTo>
                                    <a:pt x="22" y="27"/>
                                  </a:lnTo>
                                  <a:lnTo>
                                    <a:pt x="22" y="12"/>
                                  </a:lnTo>
                                  <a:lnTo>
                                    <a:pt x="22" y="12"/>
                                  </a:lnTo>
                                  <a:lnTo>
                                    <a:pt x="22" y="12"/>
                                  </a:lnTo>
                                  <a:lnTo>
                                    <a:pt x="18" y="12"/>
                                  </a:lnTo>
                                  <a:lnTo>
                                    <a:pt x="15" y="12"/>
                                  </a:lnTo>
                                  <a:lnTo>
                                    <a:pt x="15" y="12"/>
                                  </a:lnTo>
                                  <a:lnTo>
                                    <a:pt x="13" y="14"/>
                                  </a:lnTo>
                                  <a:lnTo>
                                    <a:pt x="11" y="18"/>
                                  </a:lnTo>
                                  <a:lnTo>
                                    <a:pt x="11" y="18"/>
                                  </a:lnTo>
                                  <a:lnTo>
                                    <a:pt x="11" y="25"/>
                                  </a:lnTo>
                                  <a:lnTo>
                                    <a:pt x="11" y="25"/>
                                  </a:lnTo>
                                  <a:lnTo>
                                    <a:pt x="15" y="29"/>
                                  </a:lnTo>
                                  <a:lnTo>
                                    <a:pt x="15" y="29"/>
                                  </a:lnTo>
                                  <a:close/>
                                  <a:moveTo>
                                    <a:pt x="31" y="16"/>
                                  </a:moveTo>
                                  <a:lnTo>
                                    <a:pt x="31" y="16"/>
                                  </a:lnTo>
                                  <a:lnTo>
                                    <a:pt x="29" y="25"/>
                                  </a:lnTo>
                                  <a:lnTo>
                                    <a:pt x="29" y="25"/>
                                  </a:lnTo>
                                  <a:lnTo>
                                    <a:pt x="29" y="33"/>
                                  </a:lnTo>
                                  <a:lnTo>
                                    <a:pt x="29" y="33"/>
                                  </a:lnTo>
                                  <a:lnTo>
                                    <a:pt x="31" y="34"/>
                                  </a:lnTo>
                                  <a:lnTo>
                                    <a:pt x="33" y="36"/>
                                  </a:lnTo>
                                  <a:lnTo>
                                    <a:pt x="33" y="36"/>
                                  </a:lnTo>
                                  <a:lnTo>
                                    <a:pt x="36" y="36"/>
                                  </a:lnTo>
                                  <a:lnTo>
                                    <a:pt x="38" y="36"/>
                                  </a:lnTo>
                                  <a:lnTo>
                                    <a:pt x="38" y="36"/>
                                  </a:lnTo>
                                  <a:lnTo>
                                    <a:pt x="40" y="34"/>
                                  </a:lnTo>
                                  <a:lnTo>
                                    <a:pt x="42" y="31"/>
                                  </a:lnTo>
                                  <a:lnTo>
                                    <a:pt x="42" y="31"/>
                                  </a:lnTo>
                                  <a:lnTo>
                                    <a:pt x="44" y="27"/>
                                  </a:lnTo>
                                  <a:lnTo>
                                    <a:pt x="42" y="23"/>
                                  </a:lnTo>
                                  <a:lnTo>
                                    <a:pt x="42" y="23"/>
                                  </a:lnTo>
                                  <a:lnTo>
                                    <a:pt x="40" y="20"/>
                                  </a:lnTo>
                                  <a:lnTo>
                                    <a:pt x="40" y="20"/>
                                  </a:lnTo>
                                  <a:lnTo>
                                    <a:pt x="33" y="18"/>
                                  </a:lnTo>
                                  <a:lnTo>
                                    <a:pt x="31" y="16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54" name="Forma Livre: Forma 354"/>
                          <wps:cNvSpPr/>
                          <wps:spPr>
                            <a:xfrm>
                              <a:off x="662" y="856"/>
                              <a:ext cx="34" cy="2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69" h="51" extrusionOk="0">
                                  <a:moveTo>
                                    <a:pt x="24" y="0"/>
                                  </a:moveTo>
                                  <a:lnTo>
                                    <a:pt x="22" y="14"/>
                                  </a:lnTo>
                                  <a:lnTo>
                                    <a:pt x="22" y="14"/>
                                  </a:lnTo>
                                  <a:lnTo>
                                    <a:pt x="18" y="14"/>
                                  </a:lnTo>
                                  <a:lnTo>
                                    <a:pt x="15" y="14"/>
                                  </a:lnTo>
                                  <a:lnTo>
                                    <a:pt x="15" y="14"/>
                                  </a:lnTo>
                                  <a:lnTo>
                                    <a:pt x="13" y="16"/>
                                  </a:lnTo>
                                  <a:lnTo>
                                    <a:pt x="11" y="20"/>
                                  </a:lnTo>
                                  <a:lnTo>
                                    <a:pt x="11" y="20"/>
                                  </a:lnTo>
                                  <a:lnTo>
                                    <a:pt x="11" y="25"/>
                                  </a:lnTo>
                                  <a:lnTo>
                                    <a:pt x="13" y="29"/>
                                  </a:lnTo>
                                  <a:lnTo>
                                    <a:pt x="13" y="29"/>
                                  </a:lnTo>
                                  <a:lnTo>
                                    <a:pt x="17" y="33"/>
                                  </a:lnTo>
                                  <a:lnTo>
                                    <a:pt x="22" y="34"/>
                                  </a:lnTo>
                                  <a:lnTo>
                                    <a:pt x="22" y="34"/>
                                  </a:lnTo>
                                  <a:lnTo>
                                    <a:pt x="31" y="36"/>
                                  </a:lnTo>
                                  <a:lnTo>
                                    <a:pt x="37" y="36"/>
                                  </a:lnTo>
                                  <a:lnTo>
                                    <a:pt x="37" y="36"/>
                                  </a:lnTo>
                                  <a:lnTo>
                                    <a:pt x="40" y="33"/>
                                  </a:lnTo>
                                  <a:lnTo>
                                    <a:pt x="42" y="29"/>
                                  </a:lnTo>
                                  <a:lnTo>
                                    <a:pt x="42" y="29"/>
                                  </a:lnTo>
                                  <a:lnTo>
                                    <a:pt x="42" y="25"/>
                                  </a:lnTo>
                                  <a:lnTo>
                                    <a:pt x="42" y="23"/>
                                  </a:lnTo>
                                  <a:lnTo>
                                    <a:pt x="42" y="23"/>
                                  </a:lnTo>
                                  <a:lnTo>
                                    <a:pt x="38" y="20"/>
                                  </a:lnTo>
                                  <a:lnTo>
                                    <a:pt x="35" y="18"/>
                                  </a:lnTo>
                                  <a:lnTo>
                                    <a:pt x="42" y="5"/>
                                  </a:lnTo>
                                  <a:lnTo>
                                    <a:pt x="42" y="5"/>
                                  </a:lnTo>
                                  <a:lnTo>
                                    <a:pt x="47" y="11"/>
                                  </a:lnTo>
                                  <a:lnTo>
                                    <a:pt x="53" y="16"/>
                                  </a:lnTo>
                                  <a:lnTo>
                                    <a:pt x="53" y="16"/>
                                  </a:lnTo>
                                  <a:lnTo>
                                    <a:pt x="53" y="23"/>
                                  </a:lnTo>
                                  <a:lnTo>
                                    <a:pt x="51" y="33"/>
                                  </a:lnTo>
                                  <a:lnTo>
                                    <a:pt x="51" y="33"/>
                                  </a:lnTo>
                                  <a:lnTo>
                                    <a:pt x="47" y="42"/>
                                  </a:lnTo>
                                  <a:lnTo>
                                    <a:pt x="40" y="47"/>
                                  </a:lnTo>
                                  <a:lnTo>
                                    <a:pt x="40" y="47"/>
                                  </a:lnTo>
                                  <a:lnTo>
                                    <a:pt x="31" y="49"/>
                                  </a:lnTo>
                                  <a:lnTo>
                                    <a:pt x="20" y="47"/>
                                  </a:lnTo>
                                  <a:lnTo>
                                    <a:pt x="20" y="47"/>
                                  </a:lnTo>
                                  <a:lnTo>
                                    <a:pt x="9" y="44"/>
                                  </a:lnTo>
                                  <a:lnTo>
                                    <a:pt x="2" y="36"/>
                                  </a:lnTo>
                                  <a:lnTo>
                                    <a:pt x="2" y="36"/>
                                  </a:lnTo>
                                  <a:lnTo>
                                    <a:pt x="0" y="27"/>
                                  </a:lnTo>
                                  <a:lnTo>
                                    <a:pt x="2" y="18"/>
                                  </a:lnTo>
                                  <a:lnTo>
                                    <a:pt x="2" y="18"/>
                                  </a:lnTo>
                                  <a:lnTo>
                                    <a:pt x="4" y="9"/>
                                  </a:lnTo>
                                  <a:lnTo>
                                    <a:pt x="9" y="5"/>
                                  </a:lnTo>
                                  <a:lnTo>
                                    <a:pt x="9" y="5"/>
                                  </a:lnTo>
                                  <a:lnTo>
                                    <a:pt x="15" y="1"/>
                                  </a:lnTo>
                                  <a:lnTo>
                                    <a:pt x="24" y="0"/>
                                  </a:lnTo>
                                  <a:lnTo>
                                    <a:pt x="24" y="0"/>
                                  </a:lnTo>
                                  <a:close/>
                                  <a:moveTo>
                                    <a:pt x="64" y="51"/>
                                  </a:moveTo>
                                  <a:lnTo>
                                    <a:pt x="58" y="49"/>
                                  </a:lnTo>
                                  <a:lnTo>
                                    <a:pt x="58" y="49"/>
                                  </a:lnTo>
                                  <a:lnTo>
                                    <a:pt x="62" y="42"/>
                                  </a:lnTo>
                                  <a:lnTo>
                                    <a:pt x="62" y="42"/>
                                  </a:lnTo>
                                  <a:lnTo>
                                    <a:pt x="62" y="34"/>
                                  </a:lnTo>
                                  <a:lnTo>
                                    <a:pt x="62" y="34"/>
                                  </a:lnTo>
                                  <a:lnTo>
                                    <a:pt x="60" y="33"/>
                                  </a:lnTo>
                                  <a:lnTo>
                                    <a:pt x="60" y="33"/>
                                  </a:lnTo>
                                  <a:lnTo>
                                    <a:pt x="56" y="34"/>
                                  </a:lnTo>
                                  <a:lnTo>
                                    <a:pt x="56" y="34"/>
                                  </a:lnTo>
                                  <a:lnTo>
                                    <a:pt x="55" y="38"/>
                                  </a:lnTo>
                                  <a:lnTo>
                                    <a:pt x="55" y="38"/>
                                  </a:lnTo>
                                  <a:lnTo>
                                    <a:pt x="53" y="44"/>
                                  </a:lnTo>
                                  <a:lnTo>
                                    <a:pt x="49" y="42"/>
                                  </a:lnTo>
                                  <a:lnTo>
                                    <a:pt x="49" y="42"/>
                                  </a:lnTo>
                                  <a:lnTo>
                                    <a:pt x="51" y="33"/>
                                  </a:lnTo>
                                  <a:lnTo>
                                    <a:pt x="51" y="33"/>
                                  </a:lnTo>
                                  <a:lnTo>
                                    <a:pt x="53" y="29"/>
                                  </a:lnTo>
                                  <a:lnTo>
                                    <a:pt x="56" y="25"/>
                                  </a:lnTo>
                                  <a:lnTo>
                                    <a:pt x="56" y="25"/>
                                  </a:lnTo>
                                  <a:lnTo>
                                    <a:pt x="58" y="23"/>
                                  </a:lnTo>
                                  <a:lnTo>
                                    <a:pt x="62" y="25"/>
                                  </a:lnTo>
                                  <a:lnTo>
                                    <a:pt x="62" y="25"/>
                                  </a:lnTo>
                                  <a:lnTo>
                                    <a:pt x="65" y="27"/>
                                  </a:lnTo>
                                  <a:lnTo>
                                    <a:pt x="67" y="29"/>
                                  </a:lnTo>
                                  <a:lnTo>
                                    <a:pt x="67" y="29"/>
                                  </a:lnTo>
                                  <a:lnTo>
                                    <a:pt x="69" y="36"/>
                                  </a:lnTo>
                                  <a:lnTo>
                                    <a:pt x="67" y="44"/>
                                  </a:lnTo>
                                  <a:lnTo>
                                    <a:pt x="67" y="44"/>
                                  </a:lnTo>
                                  <a:lnTo>
                                    <a:pt x="64" y="51"/>
                                  </a:lnTo>
                                  <a:lnTo>
                                    <a:pt x="64" y="51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55" name="Forma Livre: Forma 355"/>
                          <wps:cNvSpPr/>
                          <wps:spPr>
                            <a:xfrm>
                              <a:off x="660" y="830"/>
                              <a:ext cx="37" cy="2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74" h="54" extrusionOk="0">
                                  <a:moveTo>
                                    <a:pt x="11" y="30"/>
                                  </a:moveTo>
                                  <a:lnTo>
                                    <a:pt x="9" y="35"/>
                                  </a:lnTo>
                                  <a:lnTo>
                                    <a:pt x="9" y="35"/>
                                  </a:lnTo>
                                  <a:lnTo>
                                    <a:pt x="9" y="35"/>
                                  </a:lnTo>
                                  <a:lnTo>
                                    <a:pt x="9" y="35"/>
                                  </a:lnTo>
                                  <a:lnTo>
                                    <a:pt x="3" y="33"/>
                                  </a:lnTo>
                                  <a:lnTo>
                                    <a:pt x="2" y="30"/>
                                  </a:lnTo>
                                  <a:lnTo>
                                    <a:pt x="2" y="30"/>
                                  </a:lnTo>
                                  <a:lnTo>
                                    <a:pt x="0" y="28"/>
                                  </a:lnTo>
                                  <a:lnTo>
                                    <a:pt x="0" y="24"/>
                                  </a:lnTo>
                                  <a:lnTo>
                                    <a:pt x="0" y="24"/>
                                  </a:lnTo>
                                  <a:lnTo>
                                    <a:pt x="2" y="21"/>
                                  </a:lnTo>
                                  <a:lnTo>
                                    <a:pt x="2" y="21"/>
                                  </a:lnTo>
                                  <a:lnTo>
                                    <a:pt x="5" y="17"/>
                                  </a:lnTo>
                                  <a:lnTo>
                                    <a:pt x="5" y="17"/>
                                  </a:lnTo>
                                  <a:lnTo>
                                    <a:pt x="7" y="11"/>
                                  </a:lnTo>
                                  <a:lnTo>
                                    <a:pt x="7" y="11"/>
                                  </a:lnTo>
                                  <a:lnTo>
                                    <a:pt x="7" y="8"/>
                                  </a:lnTo>
                                  <a:lnTo>
                                    <a:pt x="7" y="8"/>
                                  </a:lnTo>
                                  <a:lnTo>
                                    <a:pt x="5" y="6"/>
                                  </a:lnTo>
                                  <a:lnTo>
                                    <a:pt x="5" y="0"/>
                                  </a:lnTo>
                                  <a:lnTo>
                                    <a:pt x="5" y="0"/>
                                  </a:lnTo>
                                  <a:lnTo>
                                    <a:pt x="11" y="2"/>
                                  </a:lnTo>
                                  <a:lnTo>
                                    <a:pt x="14" y="6"/>
                                  </a:lnTo>
                                  <a:lnTo>
                                    <a:pt x="14" y="6"/>
                                  </a:lnTo>
                                  <a:lnTo>
                                    <a:pt x="16" y="8"/>
                                  </a:lnTo>
                                  <a:lnTo>
                                    <a:pt x="16" y="11"/>
                                  </a:lnTo>
                                  <a:lnTo>
                                    <a:pt x="16" y="11"/>
                                  </a:lnTo>
                                  <a:lnTo>
                                    <a:pt x="14" y="15"/>
                                  </a:lnTo>
                                  <a:lnTo>
                                    <a:pt x="14" y="15"/>
                                  </a:lnTo>
                                  <a:lnTo>
                                    <a:pt x="11" y="19"/>
                                  </a:lnTo>
                                  <a:lnTo>
                                    <a:pt x="11" y="19"/>
                                  </a:lnTo>
                                  <a:lnTo>
                                    <a:pt x="7" y="24"/>
                                  </a:lnTo>
                                  <a:lnTo>
                                    <a:pt x="7" y="24"/>
                                  </a:lnTo>
                                  <a:lnTo>
                                    <a:pt x="9" y="28"/>
                                  </a:lnTo>
                                  <a:lnTo>
                                    <a:pt x="9" y="28"/>
                                  </a:lnTo>
                                  <a:lnTo>
                                    <a:pt x="11" y="30"/>
                                  </a:lnTo>
                                  <a:lnTo>
                                    <a:pt x="11" y="30"/>
                                  </a:lnTo>
                                  <a:close/>
                                  <a:moveTo>
                                    <a:pt x="32" y="35"/>
                                  </a:moveTo>
                                  <a:lnTo>
                                    <a:pt x="27" y="46"/>
                                  </a:lnTo>
                                  <a:lnTo>
                                    <a:pt x="27" y="46"/>
                                  </a:lnTo>
                                  <a:lnTo>
                                    <a:pt x="21" y="43"/>
                                  </a:lnTo>
                                  <a:lnTo>
                                    <a:pt x="18" y="37"/>
                                  </a:lnTo>
                                  <a:lnTo>
                                    <a:pt x="18" y="37"/>
                                  </a:lnTo>
                                  <a:lnTo>
                                    <a:pt x="18" y="30"/>
                                  </a:lnTo>
                                  <a:lnTo>
                                    <a:pt x="18" y="21"/>
                                  </a:lnTo>
                                  <a:lnTo>
                                    <a:pt x="18" y="21"/>
                                  </a:lnTo>
                                  <a:lnTo>
                                    <a:pt x="21" y="13"/>
                                  </a:lnTo>
                                  <a:lnTo>
                                    <a:pt x="23" y="10"/>
                                  </a:lnTo>
                                  <a:lnTo>
                                    <a:pt x="23" y="10"/>
                                  </a:lnTo>
                                  <a:lnTo>
                                    <a:pt x="27" y="6"/>
                                  </a:lnTo>
                                  <a:lnTo>
                                    <a:pt x="30" y="4"/>
                                  </a:lnTo>
                                  <a:lnTo>
                                    <a:pt x="30" y="4"/>
                                  </a:lnTo>
                                  <a:lnTo>
                                    <a:pt x="36" y="4"/>
                                  </a:lnTo>
                                  <a:lnTo>
                                    <a:pt x="43" y="6"/>
                                  </a:lnTo>
                                  <a:lnTo>
                                    <a:pt x="58" y="10"/>
                                  </a:lnTo>
                                  <a:lnTo>
                                    <a:pt x="58" y="10"/>
                                  </a:lnTo>
                                  <a:lnTo>
                                    <a:pt x="67" y="11"/>
                                  </a:lnTo>
                                  <a:lnTo>
                                    <a:pt x="67" y="11"/>
                                  </a:lnTo>
                                  <a:lnTo>
                                    <a:pt x="74" y="11"/>
                                  </a:lnTo>
                                  <a:lnTo>
                                    <a:pt x="70" y="24"/>
                                  </a:lnTo>
                                  <a:lnTo>
                                    <a:pt x="70" y="24"/>
                                  </a:lnTo>
                                  <a:lnTo>
                                    <a:pt x="67" y="24"/>
                                  </a:lnTo>
                                  <a:lnTo>
                                    <a:pt x="67" y="24"/>
                                  </a:lnTo>
                                  <a:lnTo>
                                    <a:pt x="65" y="24"/>
                                  </a:lnTo>
                                  <a:lnTo>
                                    <a:pt x="65" y="24"/>
                                  </a:lnTo>
                                  <a:lnTo>
                                    <a:pt x="68" y="33"/>
                                  </a:lnTo>
                                  <a:lnTo>
                                    <a:pt x="68" y="33"/>
                                  </a:lnTo>
                                  <a:lnTo>
                                    <a:pt x="68" y="41"/>
                                  </a:lnTo>
                                  <a:lnTo>
                                    <a:pt x="68" y="41"/>
                                  </a:lnTo>
                                  <a:lnTo>
                                    <a:pt x="65" y="48"/>
                                  </a:lnTo>
                                  <a:lnTo>
                                    <a:pt x="61" y="52"/>
                                  </a:lnTo>
                                  <a:lnTo>
                                    <a:pt x="61" y="52"/>
                                  </a:lnTo>
                                  <a:lnTo>
                                    <a:pt x="56" y="54"/>
                                  </a:lnTo>
                                  <a:lnTo>
                                    <a:pt x="49" y="54"/>
                                  </a:lnTo>
                                  <a:lnTo>
                                    <a:pt x="49" y="54"/>
                                  </a:lnTo>
                                  <a:lnTo>
                                    <a:pt x="43" y="50"/>
                                  </a:lnTo>
                                  <a:lnTo>
                                    <a:pt x="43" y="50"/>
                                  </a:lnTo>
                                  <a:lnTo>
                                    <a:pt x="40" y="46"/>
                                  </a:lnTo>
                                  <a:lnTo>
                                    <a:pt x="40" y="43"/>
                                  </a:lnTo>
                                  <a:lnTo>
                                    <a:pt x="40" y="43"/>
                                  </a:lnTo>
                                  <a:lnTo>
                                    <a:pt x="38" y="32"/>
                                  </a:lnTo>
                                  <a:lnTo>
                                    <a:pt x="38" y="32"/>
                                  </a:lnTo>
                                  <a:lnTo>
                                    <a:pt x="38" y="19"/>
                                  </a:lnTo>
                                  <a:lnTo>
                                    <a:pt x="38" y="19"/>
                                  </a:lnTo>
                                  <a:lnTo>
                                    <a:pt x="38" y="19"/>
                                  </a:lnTo>
                                  <a:lnTo>
                                    <a:pt x="34" y="17"/>
                                  </a:lnTo>
                                  <a:lnTo>
                                    <a:pt x="30" y="19"/>
                                  </a:lnTo>
                                  <a:lnTo>
                                    <a:pt x="30" y="19"/>
                                  </a:lnTo>
                                  <a:lnTo>
                                    <a:pt x="29" y="21"/>
                                  </a:lnTo>
                                  <a:lnTo>
                                    <a:pt x="29" y="24"/>
                                  </a:lnTo>
                                  <a:lnTo>
                                    <a:pt x="29" y="24"/>
                                  </a:lnTo>
                                  <a:lnTo>
                                    <a:pt x="29" y="32"/>
                                  </a:lnTo>
                                  <a:lnTo>
                                    <a:pt x="29" y="32"/>
                                  </a:lnTo>
                                  <a:lnTo>
                                    <a:pt x="32" y="35"/>
                                  </a:lnTo>
                                  <a:lnTo>
                                    <a:pt x="32" y="35"/>
                                  </a:lnTo>
                                  <a:close/>
                                  <a:moveTo>
                                    <a:pt x="47" y="21"/>
                                  </a:moveTo>
                                  <a:lnTo>
                                    <a:pt x="47" y="21"/>
                                  </a:lnTo>
                                  <a:lnTo>
                                    <a:pt x="47" y="30"/>
                                  </a:lnTo>
                                  <a:lnTo>
                                    <a:pt x="47" y="30"/>
                                  </a:lnTo>
                                  <a:lnTo>
                                    <a:pt x="47" y="37"/>
                                  </a:lnTo>
                                  <a:lnTo>
                                    <a:pt x="47" y="37"/>
                                  </a:lnTo>
                                  <a:lnTo>
                                    <a:pt x="49" y="39"/>
                                  </a:lnTo>
                                  <a:lnTo>
                                    <a:pt x="50" y="41"/>
                                  </a:lnTo>
                                  <a:lnTo>
                                    <a:pt x="50" y="41"/>
                                  </a:lnTo>
                                  <a:lnTo>
                                    <a:pt x="56" y="39"/>
                                  </a:lnTo>
                                  <a:lnTo>
                                    <a:pt x="56" y="39"/>
                                  </a:lnTo>
                                  <a:lnTo>
                                    <a:pt x="58" y="37"/>
                                  </a:lnTo>
                                  <a:lnTo>
                                    <a:pt x="59" y="35"/>
                                  </a:lnTo>
                                  <a:lnTo>
                                    <a:pt x="59" y="35"/>
                                  </a:lnTo>
                                  <a:lnTo>
                                    <a:pt x="59" y="32"/>
                                  </a:lnTo>
                                  <a:lnTo>
                                    <a:pt x="59" y="28"/>
                                  </a:lnTo>
                                  <a:lnTo>
                                    <a:pt x="59" y="28"/>
                                  </a:lnTo>
                                  <a:lnTo>
                                    <a:pt x="56" y="24"/>
                                  </a:lnTo>
                                  <a:lnTo>
                                    <a:pt x="56" y="24"/>
                                  </a:lnTo>
                                  <a:lnTo>
                                    <a:pt x="49" y="21"/>
                                  </a:lnTo>
                                  <a:lnTo>
                                    <a:pt x="47" y="21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56" name="Forma Livre: Forma 356"/>
                          <wps:cNvSpPr/>
                          <wps:spPr>
                            <a:xfrm>
                              <a:off x="676" y="803"/>
                              <a:ext cx="26" cy="26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3" h="52" extrusionOk="0">
                                  <a:moveTo>
                                    <a:pt x="20" y="50"/>
                                  </a:moveTo>
                                  <a:lnTo>
                                    <a:pt x="20" y="50"/>
                                  </a:lnTo>
                                  <a:lnTo>
                                    <a:pt x="15" y="48"/>
                                  </a:lnTo>
                                  <a:lnTo>
                                    <a:pt x="10" y="44"/>
                                  </a:lnTo>
                                  <a:lnTo>
                                    <a:pt x="10" y="44"/>
                                  </a:lnTo>
                                  <a:lnTo>
                                    <a:pt x="4" y="39"/>
                                  </a:lnTo>
                                  <a:lnTo>
                                    <a:pt x="2" y="33"/>
                                  </a:lnTo>
                                  <a:lnTo>
                                    <a:pt x="2" y="33"/>
                                  </a:lnTo>
                                  <a:lnTo>
                                    <a:pt x="0" y="26"/>
                                  </a:lnTo>
                                  <a:lnTo>
                                    <a:pt x="0" y="20"/>
                                  </a:lnTo>
                                  <a:lnTo>
                                    <a:pt x="0" y="20"/>
                                  </a:lnTo>
                                  <a:lnTo>
                                    <a:pt x="4" y="9"/>
                                  </a:lnTo>
                                  <a:lnTo>
                                    <a:pt x="11" y="4"/>
                                  </a:lnTo>
                                  <a:lnTo>
                                    <a:pt x="11" y="4"/>
                                  </a:lnTo>
                                  <a:lnTo>
                                    <a:pt x="22" y="0"/>
                                  </a:lnTo>
                                  <a:lnTo>
                                    <a:pt x="31" y="0"/>
                                  </a:lnTo>
                                  <a:lnTo>
                                    <a:pt x="31" y="0"/>
                                  </a:lnTo>
                                  <a:lnTo>
                                    <a:pt x="42" y="4"/>
                                  </a:lnTo>
                                  <a:lnTo>
                                    <a:pt x="49" y="11"/>
                                  </a:lnTo>
                                  <a:lnTo>
                                    <a:pt x="49" y="11"/>
                                  </a:lnTo>
                                  <a:lnTo>
                                    <a:pt x="53" y="20"/>
                                  </a:lnTo>
                                  <a:lnTo>
                                    <a:pt x="53" y="31"/>
                                  </a:lnTo>
                                  <a:lnTo>
                                    <a:pt x="53" y="31"/>
                                  </a:lnTo>
                                  <a:lnTo>
                                    <a:pt x="51" y="37"/>
                                  </a:lnTo>
                                  <a:lnTo>
                                    <a:pt x="47" y="42"/>
                                  </a:lnTo>
                                  <a:lnTo>
                                    <a:pt x="47" y="42"/>
                                  </a:lnTo>
                                  <a:lnTo>
                                    <a:pt x="42" y="48"/>
                                  </a:lnTo>
                                  <a:lnTo>
                                    <a:pt x="37" y="50"/>
                                  </a:lnTo>
                                  <a:lnTo>
                                    <a:pt x="37" y="50"/>
                                  </a:lnTo>
                                  <a:lnTo>
                                    <a:pt x="29" y="52"/>
                                  </a:lnTo>
                                  <a:lnTo>
                                    <a:pt x="20" y="50"/>
                                  </a:lnTo>
                                  <a:lnTo>
                                    <a:pt x="20" y="50"/>
                                  </a:lnTo>
                                  <a:close/>
                                  <a:moveTo>
                                    <a:pt x="24" y="37"/>
                                  </a:moveTo>
                                  <a:lnTo>
                                    <a:pt x="24" y="37"/>
                                  </a:lnTo>
                                  <a:lnTo>
                                    <a:pt x="31" y="37"/>
                                  </a:lnTo>
                                  <a:lnTo>
                                    <a:pt x="37" y="37"/>
                                  </a:lnTo>
                                  <a:lnTo>
                                    <a:pt x="37" y="37"/>
                                  </a:lnTo>
                                  <a:lnTo>
                                    <a:pt x="40" y="33"/>
                                  </a:lnTo>
                                  <a:lnTo>
                                    <a:pt x="42" y="28"/>
                                  </a:lnTo>
                                  <a:lnTo>
                                    <a:pt x="42" y="28"/>
                                  </a:lnTo>
                                  <a:lnTo>
                                    <a:pt x="42" y="24"/>
                                  </a:lnTo>
                                  <a:lnTo>
                                    <a:pt x="40" y="19"/>
                                  </a:lnTo>
                                  <a:lnTo>
                                    <a:pt x="40" y="19"/>
                                  </a:lnTo>
                                  <a:lnTo>
                                    <a:pt x="35" y="15"/>
                                  </a:lnTo>
                                  <a:lnTo>
                                    <a:pt x="29" y="13"/>
                                  </a:lnTo>
                                  <a:lnTo>
                                    <a:pt x="29" y="13"/>
                                  </a:lnTo>
                                  <a:lnTo>
                                    <a:pt x="22" y="13"/>
                                  </a:lnTo>
                                  <a:lnTo>
                                    <a:pt x="17" y="15"/>
                                  </a:lnTo>
                                  <a:lnTo>
                                    <a:pt x="17" y="15"/>
                                  </a:lnTo>
                                  <a:lnTo>
                                    <a:pt x="13" y="17"/>
                                  </a:lnTo>
                                  <a:lnTo>
                                    <a:pt x="11" y="22"/>
                                  </a:lnTo>
                                  <a:lnTo>
                                    <a:pt x="11" y="22"/>
                                  </a:lnTo>
                                  <a:lnTo>
                                    <a:pt x="11" y="26"/>
                                  </a:lnTo>
                                  <a:lnTo>
                                    <a:pt x="13" y="31"/>
                                  </a:lnTo>
                                  <a:lnTo>
                                    <a:pt x="13" y="31"/>
                                  </a:lnTo>
                                  <a:lnTo>
                                    <a:pt x="19" y="35"/>
                                  </a:lnTo>
                                  <a:lnTo>
                                    <a:pt x="24" y="37"/>
                                  </a:lnTo>
                                  <a:lnTo>
                                    <a:pt x="24" y="37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000000"/>
                            </a:solidFill>
                            <a:ln w="9525" cap="flat" cmpd="sng">
                              <a:solidFill>
                                <a:srgbClr val="FFFFFF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57" name="Forma Livre: Forma 357"/>
                          <wps:cNvSpPr/>
                          <wps:spPr>
                            <a:xfrm>
                              <a:off x="686" y="1090"/>
                              <a:ext cx="27" cy="83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54" h="167" extrusionOk="0">
                                  <a:moveTo>
                                    <a:pt x="0" y="0"/>
                                  </a:moveTo>
                                  <a:lnTo>
                                    <a:pt x="0" y="0"/>
                                  </a:lnTo>
                                  <a:lnTo>
                                    <a:pt x="13" y="26"/>
                                  </a:lnTo>
                                  <a:lnTo>
                                    <a:pt x="22" y="44"/>
                                  </a:lnTo>
                                  <a:lnTo>
                                    <a:pt x="29" y="64"/>
                                  </a:lnTo>
                                  <a:lnTo>
                                    <a:pt x="29" y="64"/>
                                  </a:lnTo>
                                  <a:lnTo>
                                    <a:pt x="44" y="114"/>
                                  </a:lnTo>
                                  <a:lnTo>
                                    <a:pt x="51" y="141"/>
                                  </a:lnTo>
                                  <a:lnTo>
                                    <a:pt x="54" y="167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58" name="Forma Livre: Forma 358"/>
                          <wps:cNvSpPr/>
                          <wps:spPr>
                            <a:xfrm>
                              <a:off x="339" y="519"/>
                              <a:ext cx="219" cy="22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437" h="442" extrusionOk="0">
                                  <a:moveTo>
                                    <a:pt x="219" y="0"/>
                                  </a:moveTo>
                                  <a:lnTo>
                                    <a:pt x="219" y="0"/>
                                  </a:lnTo>
                                  <a:lnTo>
                                    <a:pt x="197" y="2"/>
                                  </a:lnTo>
                                  <a:lnTo>
                                    <a:pt x="175" y="3"/>
                                  </a:lnTo>
                                  <a:lnTo>
                                    <a:pt x="154" y="9"/>
                                  </a:lnTo>
                                  <a:lnTo>
                                    <a:pt x="134" y="18"/>
                                  </a:lnTo>
                                  <a:lnTo>
                                    <a:pt x="116" y="27"/>
                                  </a:lnTo>
                                  <a:lnTo>
                                    <a:pt x="98" y="38"/>
                                  </a:lnTo>
                                  <a:lnTo>
                                    <a:pt x="80" y="51"/>
                                  </a:lnTo>
                                  <a:lnTo>
                                    <a:pt x="65" y="64"/>
                                  </a:lnTo>
                                  <a:lnTo>
                                    <a:pt x="51" y="80"/>
                                  </a:lnTo>
                                  <a:lnTo>
                                    <a:pt x="38" y="97"/>
                                  </a:lnTo>
                                  <a:lnTo>
                                    <a:pt x="28" y="115"/>
                                  </a:lnTo>
                                  <a:lnTo>
                                    <a:pt x="18" y="135"/>
                                  </a:lnTo>
                                  <a:lnTo>
                                    <a:pt x="11" y="156"/>
                                  </a:lnTo>
                                  <a:lnTo>
                                    <a:pt x="6" y="176"/>
                                  </a:lnTo>
                                  <a:lnTo>
                                    <a:pt x="2" y="198"/>
                                  </a:lnTo>
                                  <a:lnTo>
                                    <a:pt x="0" y="222"/>
                                  </a:lnTo>
                                  <a:lnTo>
                                    <a:pt x="0" y="222"/>
                                  </a:lnTo>
                                  <a:lnTo>
                                    <a:pt x="2" y="244"/>
                                  </a:lnTo>
                                  <a:lnTo>
                                    <a:pt x="6" y="266"/>
                                  </a:lnTo>
                                  <a:lnTo>
                                    <a:pt x="11" y="288"/>
                                  </a:lnTo>
                                  <a:lnTo>
                                    <a:pt x="18" y="308"/>
                                  </a:lnTo>
                                  <a:lnTo>
                                    <a:pt x="28" y="326"/>
                                  </a:lnTo>
                                  <a:lnTo>
                                    <a:pt x="38" y="345"/>
                                  </a:lnTo>
                                  <a:lnTo>
                                    <a:pt x="51" y="361"/>
                                  </a:lnTo>
                                  <a:lnTo>
                                    <a:pt x="65" y="378"/>
                                  </a:lnTo>
                                  <a:lnTo>
                                    <a:pt x="80" y="392"/>
                                  </a:lnTo>
                                  <a:lnTo>
                                    <a:pt x="98" y="405"/>
                                  </a:lnTo>
                                  <a:lnTo>
                                    <a:pt x="116" y="416"/>
                                  </a:lnTo>
                                  <a:lnTo>
                                    <a:pt x="134" y="425"/>
                                  </a:lnTo>
                                  <a:lnTo>
                                    <a:pt x="154" y="433"/>
                                  </a:lnTo>
                                  <a:lnTo>
                                    <a:pt x="175" y="438"/>
                                  </a:lnTo>
                                  <a:lnTo>
                                    <a:pt x="197" y="442"/>
                                  </a:lnTo>
                                  <a:lnTo>
                                    <a:pt x="219" y="442"/>
                                  </a:lnTo>
                                  <a:lnTo>
                                    <a:pt x="219" y="442"/>
                                  </a:lnTo>
                                  <a:lnTo>
                                    <a:pt x="240" y="442"/>
                                  </a:lnTo>
                                  <a:lnTo>
                                    <a:pt x="262" y="438"/>
                                  </a:lnTo>
                                  <a:lnTo>
                                    <a:pt x="284" y="433"/>
                                  </a:lnTo>
                                  <a:lnTo>
                                    <a:pt x="304" y="425"/>
                                  </a:lnTo>
                                  <a:lnTo>
                                    <a:pt x="323" y="416"/>
                                  </a:lnTo>
                                  <a:lnTo>
                                    <a:pt x="341" y="405"/>
                                  </a:lnTo>
                                  <a:lnTo>
                                    <a:pt x="358" y="392"/>
                                  </a:lnTo>
                                  <a:lnTo>
                                    <a:pt x="372" y="378"/>
                                  </a:lnTo>
                                  <a:lnTo>
                                    <a:pt x="387" y="361"/>
                                  </a:lnTo>
                                  <a:lnTo>
                                    <a:pt x="399" y="345"/>
                                  </a:lnTo>
                                  <a:lnTo>
                                    <a:pt x="410" y="326"/>
                                  </a:lnTo>
                                  <a:lnTo>
                                    <a:pt x="419" y="308"/>
                                  </a:lnTo>
                                  <a:lnTo>
                                    <a:pt x="426" y="288"/>
                                  </a:lnTo>
                                  <a:lnTo>
                                    <a:pt x="432" y="266"/>
                                  </a:lnTo>
                                  <a:lnTo>
                                    <a:pt x="435" y="244"/>
                                  </a:lnTo>
                                  <a:lnTo>
                                    <a:pt x="437" y="222"/>
                                  </a:lnTo>
                                  <a:lnTo>
                                    <a:pt x="437" y="222"/>
                                  </a:lnTo>
                                  <a:lnTo>
                                    <a:pt x="435" y="198"/>
                                  </a:lnTo>
                                  <a:lnTo>
                                    <a:pt x="432" y="176"/>
                                  </a:lnTo>
                                  <a:lnTo>
                                    <a:pt x="426" y="156"/>
                                  </a:lnTo>
                                  <a:lnTo>
                                    <a:pt x="419" y="135"/>
                                  </a:lnTo>
                                  <a:lnTo>
                                    <a:pt x="410" y="115"/>
                                  </a:lnTo>
                                  <a:lnTo>
                                    <a:pt x="399" y="97"/>
                                  </a:lnTo>
                                  <a:lnTo>
                                    <a:pt x="387" y="80"/>
                                  </a:lnTo>
                                  <a:lnTo>
                                    <a:pt x="372" y="64"/>
                                  </a:lnTo>
                                  <a:lnTo>
                                    <a:pt x="358" y="51"/>
                                  </a:lnTo>
                                  <a:lnTo>
                                    <a:pt x="341" y="38"/>
                                  </a:lnTo>
                                  <a:lnTo>
                                    <a:pt x="323" y="27"/>
                                  </a:lnTo>
                                  <a:lnTo>
                                    <a:pt x="304" y="18"/>
                                  </a:lnTo>
                                  <a:lnTo>
                                    <a:pt x="284" y="9"/>
                                  </a:lnTo>
                                  <a:lnTo>
                                    <a:pt x="262" y="3"/>
                                  </a:lnTo>
                                  <a:lnTo>
                                    <a:pt x="240" y="2"/>
                                  </a:lnTo>
                                  <a:lnTo>
                                    <a:pt x="219" y="0"/>
                                  </a:lnTo>
                                  <a:lnTo>
                                    <a:pt x="219" y="0"/>
                                  </a:lnTo>
                                  <a:close/>
                                  <a:moveTo>
                                    <a:pt x="219" y="398"/>
                                  </a:moveTo>
                                  <a:lnTo>
                                    <a:pt x="219" y="398"/>
                                  </a:lnTo>
                                  <a:lnTo>
                                    <a:pt x="201" y="398"/>
                                  </a:lnTo>
                                  <a:lnTo>
                                    <a:pt x="184" y="394"/>
                                  </a:lnTo>
                                  <a:lnTo>
                                    <a:pt x="166" y="390"/>
                                  </a:lnTo>
                                  <a:lnTo>
                                    <a:pt x="150" y="385"/>
                                  </a:lnTo>
                                  <a:lnTo>
                                    <a:pt x="136" y="378"/>
                                  </a:lnTo>
                                  <a:lnTo>
                                    <a:pt x="121" y="368"/>
                                  </a:lnTo>
                                  <a:lnTo>
                                    <a:pt x="109" y="357"/>
                                  </a:lnTo>
                                  <a:lnTo>
                                    <a:pt x="96" y="346"/>
                                  </a:lnTo>
                                  <a:lnTo>
                                    <a:pt x="85" y="333"/>
                                  </a:lnTo>
                                  <a:lnTo>
                                    <a:pt x="74" y="321"/>
                                  </a:lnTo>
                                  <a:lnTo>
                                    <a:pt x="65" y="306"/>
                                  </a:lnTo>
                                  <a:lnTo>
                                    <a:pt x="58" y="289"/>
                                  </a:lnTo>
                                  <a:lnTo>
                                    <a:pt x="53" y="273"/>
                                  </a:lnTo>
                                  <a:lnTo>
                                    <a:pt x="47" y="256"/>
                                  </a:lnTo>
                                  <a:lnTo>
                                    <a:pt x="46" y="240"/>
                                  </a:lnTo>
                                  <a:lnTo>
                                    <a:pt x="44" y="222"/>
                                  </a:lnTo>
                                  <a:lnTo>
                                    <a:pt x="44" y="222"/>
                                  </a:lnTo>
                                  <a:lnTo>
                                    <a:pt x="46" y="203"/>
                                  </a:lnTo>
                                  <a:lnTo>
                                    <a:pt x="47" y="185"/>
                                  </a:lnTo>
                                  <a:lnTo>
                                    <a:pt x="53" y="168"/>
                                  </a:lnTo>
                                  <a:lnTo>
                                    <a:pt x="58" y="152"/>
                                  </a:lnTo>
                                  <a:lnTo>
                                    <a:pt x="65" y="137"/>
                                  </a:lnTo>
                                  <a:lnTo>
                                    <a:pt x="74" y="123"/>
                                  </a:lnTo>
                                  <a:lnTo>
                                    <a:pt x="85" y="108"/>
                                  </a:lnTo>
                                  <a:lnTo>
                                    <a:pt x="96" y="95"/>
                                  </a:lnTo>
                                  <a:lnTo>
                                    <a:pt x="109" y="84"/>
                                  </a:lnTo>
                                  <a:lnTo>
                                    <a:pt x="121" y="75"/>
                                  </a:lnTo>
                                  <a:lnTo>
                                    <a:pt x="136" y="66"/>
                                  </a:lnTo>
                                  <a:lnTo>
                                    <a:pt x="150" y="58"/>
                                  </a:lnTo>
                                  <a:lnTo>
                                    <a:pt x="166" y="51"/>
                                  </a:lnTo>
                                  <a:lnTo>
                                    <a:pt x="184" y="47"/>
                                  </a:lnTo>
                                  <a:lnTo>
                                    <a:pt x="201" y="44"/>
                                  </a:lnTo>
                                  <a:lnTo>
                                    <a:pt x="219" y="44"/>
                                  </a:lnTo>
                                  <a:lnTo>
                                    <a:pt x="219" y="44"/>
                                  </a:lnTo>
                                  <a:lnTo>
                                    <a:pt x="237" y="44"/>
                                  </a:lnTo>
                                  <a:lnTo>
                                    <a:pt x="255" y="47"/>
                                  </a:lnTo>
                                  <a:lnTo>
                                    <a:pt x="271" y="51"/>
                                  </a:lnTo>
                                  <a:lnTo>
                                    <a:pt x="287" y="58"/>
                                  </a:lnTo>
                                  <a:lnTo>
                                    <a:pt x="302" y="66"/>
                                  </a:lnTo>
                                  <a:lnTo>
                                    <a:pt x="316" y="75"/>
                                  </a:lnTo>
                                  <a:lnTo>
                                    <a:pt x="331" y="84"/>
                                  </a:lnTo>
                                  <a:lnTo>
                                    <a:pt x="343" y="95"/>
                                  </a:lnTo>
                                  <a:lnTo>
                                    <a:pt x="354" y="108"/>
                                  </a:lnTo>
                                  <a:lnTo>
                                    <a:pt x="363" y="123"/>
                                  </a:lnTo>
                                  <a:lnTo>
                                    <a:pt x="372" y="137"/>
                                  </a:lnTo>
                                  <a:lnTo>
                                    <a:pt x="379" y="152"/>
                                  </a:lnTo>
                                  <a:lnTo>
                                    <a:pt x="387" y="168"/>
                                  </a:lnTo>
                                  <a:lnTo>
                                    <a:pt x="390" y="185"/>
                                  </a:lnTo>
                                  <a:lnTo>
                                    <a:pt x="392" y="203"/>
                                  </a:lnTo>
                                  <a:lnTo>
                                    <a:pt x="394" y="222"/>
                                  </a:lnTo>
                                  <a:lnTo>
                                    <a:pt x="394" y="222"/>
                                  </a:lnTo>
                                  <a:lnTo>
                                    <a:pt x="392" y="240"/>
                                  </a:lnTo>
                                  <a:lnTo>
                                    <a:pt x="390" y="256"/>
                                  </a:lnTo>
                                  <a:lnTo>
                                    <a:pt x="387" y="273"/>
                                  </a:lnTo>
                                  <a:lnTo>
                                    <a:pt x="379" y="289"/>
                                  </a:lnTo>
                                  <a:lnTo>
                                    <a:pt x="372" y="306"/>
                                  </a:lnTo>
                                  <a:lnTo>
                                    <a:pt x="363" y="321"/>
                                  </a:lnTo>
                                  <a:lnTo>
                                    <a:pt x="354" y="333"/>
                                  </a:lnTo>
                                  <a:lnTo>
                                    <a:pt x="343" y="346"/>
                                  </a:lnTo>
                                  <a:lnTo>
                                    <a:pt x="331" y="357"/>
                                  </a:lnTo>
                                  <a:lnTo>
                                    <a:pt x="316" y="368"/>
                                  </a:lnTo>
                                  <a:lnTo>
                                    <a:pt x="302" y="378"/>
                                  </a:lnTo>
                                  <a:lnTo>
                                    <a:pt x="287" y="385"/>
                                  </a:lnTo>
                                  <a:lnTo>
                                    <a:pt x="271" y="390"/>
                                  </a:lnTo>
                                  <a:lnTo>
                                    <a:pt x="255" y="394"/>
                                  </a:lnTo>
                                  <a:lnTo>
                                    <a:pt x="237" y="398"/>
                                  </a:lnTo>
                                  <a:lnTo>
                                    <a:pt x="219" y="398"/>
                                  </a:lnTo>
                                  <a:lnTo>
                                    <a:pt x="219" y="398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59" name="Forma Livre: Forma 359"/>
                          <wps:cNvSpPr/>
                          <wps:spPr>
                            <a:xfrm>
                              <a:off x="395" y="581"/>
                              <a:ext cx="108" cy="9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215" h="197" extrusionOk="0">
                                  <a:moveTo>
                                    <a:pt x="107" y="112"/>
                                  </a:moveTo>
                                  <a:lnTo>
                                    <a:pt x="62" y="0"/>
                                  </a:lnTo>
                                  <a:lnTo>
                                    <a:pt x="0" y="0"/>
                                  </a:lnTo>
                                  <a:lnTo>
                                    <a:pt x="0" y="30"/>
                                  </a:lnTo>
                                  <a:lnTo>
                                    <a:pt x="0" y="30"/>
                                  </a:lnTo>
                                  <a:lnTo>
                                    <a:pt x="0" y="33"/>
                                  </a:lnTo>
                                  <a:lnTo>
                                    <a:pt x="2" y="35"/>
                                  </a:lnTo>
                                  <a:lnTo>
                                    <a:pt x="4" y="39"/>
                                  </a:lnTo>
                                  <a:lnTo>
                                    <a:pt x="8" y="41"/>
                                  </a:lnTo>
                                  <a:lnTo>
                                    <a:pt x="8" y="41"/>
                                  </a:lnTo>
                                  <a:lnTo>
                                    <a:pt x="11" y="41"/>
                                  </a:lnTo>
                                  <a:lnTo>
                                    <a:pt x="13" y="44"/>
                                  </a:lnTo>
                                  <a:lnTo>
                                    <a:pt x="15" y="48"/>
                                  </a:lnTo>
                                  <a:lnTo>
                                    <a:pt x="15" y="50"/>
                                  </a:lnTo>
                                  <a:lnTo>
                                    <a:pt x="15" y="151"/>
                                  </a:lnTo>
                                  <a:lnTo>
                                    <a:pt x="15" y="151"/>
                                  </a:lnTo>
                                  <a:lnTo>
                                    <a:pt x="15" y="154"/>
                                  </a:lnTo>
                                  <a:lnTo>
                                    <a:pt x="13" y="156"/>
                                  </a:lnTo>
                                  <a:lnTo>
                                    <a:pt x="11" y="160"/>
                                  </a:lnTo>
                                  <a:lnTo>
                                    <a:pt x="8" y="160"/>
                                  </a:lnTo>
                                  <a:lnTo>
                                    <a:pt x="8" y="160"/>
                                  </a:lnTo>
                                  <a:lnTo>
                                    <a:pt x="4" y="162"/>
                                  </a:lnTo>
                                  <a:lnTo>
                                    <a:pt x="2" y="165"/>
                                  </a:lnTo>
                                  <a:lnTo>
                                    <a:pt x="0" y="167"/>
                                  </a:lnTo>
                                  <a:lnTo>
                                    <a:pt x="0" y="171"/>
                                  </a:lnTo>
                                  <a:lnTo>
                                    <a:pt x="0" y="197"/>
                                  </a:lnTo>
                                  <a:lnTo>
                                    <a:pt x="67" y="197"/>
                                  </a:lnTo>
                                  <a:lnTo>
                                    <a:pt x="67" y="171"/>
                                  </a:lnTo>
                                  <a:lnTo>
                                    <a:pt x="67" y="171"/>
                                  </a:lnTo>
                                  <a:lnTo>
                                    <a:pt x="67" y="167"/>
                                  </a:lnTo>
                                  <a:lnTo>
                                    <a:pt x="65" y="165"/>
                                  </a:lnTo>
                                  <a:lnTo>
                                    <a:pt x="63" y="162"/>
                                  </a:lnTo>
                                  <a:lnTo>
                                    <a:pt x="60" y="160"/>
                                  </a:lnTo>
                                  <a:lnTo>
                                    <a:pt x="60" y="160"/>
                                  </a:lnTo>
                                  <a:lnTo>
                                    <a:pt x="56" y="160"/>
                                  </a:lnTo>
                                  <a:lnTo>
                                    <a:pt x="54" y="156"/>
                                  </a:lnTo>
                                  <a:lnTo>
                                    <a:pt x="53" y="154"/>
                                  </a:lnTo>
                                  <a:lnTo>
                                    <a:pt x="53" y="151"/>
                                  </a:lnTo>
                                  <a:lnTo>
                                    <a:pt x="53" y="88"/>
                                  </a:lnTo>
                                  <a:lnTo>
                                    <a:pt x="53" y="85"/>
                                  </a:lnTo>
                                  <a:lnTo>
                                    <a:pt x="54" y="83"/>
                                  </a:lnTo>
                                  <a:lnTo>
                                    <a:pt x="56" y="87"/>
                                  </a:lnTo>
                                  <a:lnTo>
                                    <a:pt x="100" y="187"/>
                                  </a:lnTo>
                                  <a:lnTo>
                                    <a:pt x="100" y="189"/>
                                  </a:lnTo>
                                  <a:lnTo>
                                    <a:pt x="101" y="191"/>
                                  </a:lnTo>
                                  <a:lnTo>
                                    <a:pt x="103" y="191"/>
                                  </a:lnTo>
                                  <a:lnTo>
                                    <a:pt x="105" y="191"/>
                                  </a:lnTo>
                                  <a:lnTo>
                                    <a:pt x="107" y="191"/>
                                  </a:lnTo>
                                  <a:lnTo>
                                    <a:pt x="109" y="191"/>
                                  </a:lnTo>
                                  <a:lnTo>
                                    <a:pt x="110" y="191"/>
                                  </a:lnTo>
                                  <a:lnTo>
                                    <a:pt x="112" y="191"/>
                                  </a:lnTo>
                                  <a:lnTo>
                                    <a:pt x="114" y="191"/>
                                  </a:lnTo>
                                  <a:lnTo>
                                    <a:pt x="114" y="189"/>
                                  </a:lnTo>
                                  <a:lnTo>
                                    <a:pt x="116" y="187"/>
                                  </a:lnTo>
                                  <a:lnTo>
                                    <a:pt x="157" y="87"/>
                                  </a:lnTo>
                                  <a:lnTo>
                                    <a:pt x="159" y="83"/>
                                  </a:lnTo>
                                  <a:lnTo>
                                    <a:pt x="161" y="85"/>
                                  </a:lnTo>
                                  <a:lnTo>
                                    <a:pt x="161" y="88"/>
                                  </a:lnTo>
                                  <a:lnTo>
                                    <a:pt x="161" y="151"/>
                                  </a:lnTo>
                                  <a:lnTo>
                                    <a:pt x="161" y="151"/>
                                  </a:lnTo>
                                  <a:lnTo>
                                    <a:pt x="161" y="154"/>
                                  </a:lnTo>
                                  <a:lnTo>
                                    <a:pt x="159" y="156"/>
                                  </a:lnTo>
                                  <a:lnTo>
                                    <a:pt x="157" y="160"/>
                                  </a:lnTo>
                                  <a:lnTo>
                                    <a:pt x="156" y="160"/>
                                  </a:lnTo>
                                  <a:lnTo>
                                    <a:pt x="156" y="160"/>
                                  </a:lnTo>
                                  <a:lnTo>
                                    <a:pt x="152" y="162"/>
                                  </a:lnTo>
                                  <a:lnTo>
                                    <a:pt x="150" y="165"/>
                                  </a:lnTo>
                                  <a:lnTo>
                                    <a:pt x="148" y="167"/>
                                  </a:lnTo>
                                  <a:lnTo>
                                    <a:pt x="148" y="171"/>
                                  </a:lnTo>
                                  <a:lnTo>
                                    <a:pt x="148" y="197"/>
                                  </a:lnTo>
                                  <a:lnTo>
                                    <a:pt x="215" y="197"/>
                                  </a:lnTo>
                                  <a:lnTo>
                                    <a:pt x="215" y="171"/>
                                  </a:lnTo>
                                  <a:lnTo>
                                    <a:pt x="215" y="171"/>
                                  </a:lnTo>
                                  <a:lnTo>
                                    <a:pt x="213" y="167"/>
                                  </a:lnTo>
                                  <a:lnTo>
                                    <a:pt x="213" y="165"/>
                                  </a:lnTo>
                                  <a:lnTo>
                                    <a:pt x="210" y="162"/>
                                  </a:lnTo>
                                  <a:lnTo>
                                    <a:pt x="208" y="160"/>
                                  </a:lnTo>
                                  <a:lnTo>
                                    <a:pt x="208" y="160"/>
                                  </a:lnTo>
                                  <a:lnTo>
                                    <a:pt x="204" y="160"/>
                                  </a:lnTo>
                                  <a:lnTo>
                                    <a:pt x="202" y="156"/>
                                  </a:lnTo>
                                  <a:lnTo>
                                    <a:pt x="201" y="154"/>
                                  </a:lnTo>
                                  <a:lnTo>
                                    <a:pt x="201" y="151"/>
                                  </a:lnTo>
                                  <a:lnTo>
                                    <a:pt x="201" y="50"/>
                                  </a:lnTo>
                                  <a:lnTo>
                                    <a:pt x="201" y="50"/>
                                  </a:lnTo>
                                  <a:lnTo>
                                    <a:pt x="201" y="48"/>
                                  </a:lnTo>
                                  <a:lnTo>
                                    <a:pt x="202" y="44"/>
                                  </a:lnTo>
                                  <a:lnTo>
                                    <a:pt x="204" y="41"/>
                                  </a:lnTo>
                                  <a:lnTo>
                                    <a:pt x="208" y="41"/>
                                  </a:lnTo>
                                  <a:lnTo>
                                    <a:pt x="208" y="41"/>
                                  </a:lnTo>
                                  <a:lnTo>
                                    <a:pt x="210" y="39"/>
                                  </a:lnTo>
                                  <a:lnTo>
                                    <a:pt x="213" y="35"/>
                                  </a:lnTo>
                                  <a:lnTo>
                                    <a:pt x="213" y="33"/>
                                  </a:lnTo>
                                  <a:lnTo>
                                    <a:pt x="215" y="30"/>
                                  </a:lnTo>
                                  <a:lnTo>
                                    <a:pt x="215" y="0"/>
                                  </a:lnTo>
                                  <a:lnTo>
                                    <a:pt x="154" y="0"/>
                                  </a:lnTo>
                                  <a:lnTo>
                                    <a:pt x="107" y="112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60" name="Forma Livre: Forma 360"/>
                          <wps:cNvSpPr/>
                          <wps:spPr>
                            <a:xfrm>
                              <a:off x="395" y="581"/>
                              <a:ext cx="108" cy="9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215" h="197" extrusionOk="0">
                                  <a:moveTo>
                                    <a:pt x="107" y="112"/>
                                  </a:moveTo>
                                  <a:lnTo>
                                    <a:pt x="62" y="0"/>
                                  </a:lnTo>
                                  <a:lnTo>
                                    <a:pt x="0" y="0"/>
                                  </a:lnTo>
                                  <a:lnTo>
                                    <a:pt x="0" y="30"/>
                                  </a:lnTo>
                                  <a:lnTo>
                                    <a:pt x="0" y="30"/>
                                  </a:lnTo>
                                  <a:lnTo>
                                    <a:pt x="0" y="33"/>
                                  </a:lnTo>
                                  <a:lnTo>
                                    <a:pt x="2" y="35"/>
                                  </a:lnTo>
                                  <a:lnTo>
                                    <a:pt x="4" y="39"/>
                                  </a:lnTo>
                                  <a:lnTo>
                                    <a:pt x="8" y="41"/>
                                  </a:lnTo>
                                  <a:lnTo>
                                    <a:pt x="8" y="41"/>
                                  </a:lnTo>
                                  <a:lnTo>
                                    <a:pt x="11" y="41"/>
                                  </a:lnTo>
                                  <a:lnTo>
                                    <a:pt x="13" y="44"/>
                                  </a:lnTo>
                                  <a:lnTo>
                                    <a:pt x="15" y="48"/>
                                  </a:lnTo>
                                  <a:lnTo>
                                    <a:pt x="15" y="50"/>
                                  </a:lnTo>
                                  <a:lnTo>
                                    <a:pt x="15" y="151"/>
                                  </a:lnTo>
                                  <a:lnTo>
                                    <a:pt x="15" y="151"/>
                                  </a:lnTo>
                                  <a:lnTo>
                                    <a:pt x="15" y="154"/>
                                  </a:lnTo>
                                  <a:lnTo>
                                    <a:pt x="13" y="156"/>
                                  </a:lnTo>
                                  <a:lnTo>
                                    <a:pt x="11" y="160"/>
                                  </a:lnTo>
                                  <a:lnTo>
                                    <a:pt x="8" y="160"/>
                                  </a:lnTo>
                                  <a:lnTo>
                                    <a:pt x="8" y="160"/>
                                  </a:lnTo>
                                  <a:lnTo>
                                    <a:pt x="4" y="162"/>
                                  </a:lnTo>
                                  <a:lnTo>
                                    <a:pt x="2" y="165"/>
                                  </a:lnTo>
                                  <a:lnTo>
                                    <a:pt x="0" y="167"/>
                                  </a:lnTo>
                                  <a:lnTo>
                                    <a:pt x="0" y="171"/>
                                  </a:lnTo>
                                  <a:lnTo>
                                    <a:pt x="0" y="197"/>
                                  </a:lnTo>
                                  <a:lnTo>
                                    <a:pt x="67" y="197"/>
                                  </a:lnTo>
                                  <a:lnTo>
                                    <a:pt x="67" y="171"/>
                                  </a:lnTo>
                                  <a:lnTo>
                                    <a:pt x="67" y="171"/>
                                  </a:lnTo>
                                  <a:lnTo>
                                    <a:pt x="67" y="167"/>
                                  </a:lnTo>
                                  <a:lnTo>
                                    <a:pt x="65" y="165"/>
                                  </a:lnTo>
                                  <a:lnTo>
                                    <a:pt x="63" y="162"/>
                                  </a:lnTo>
                                  <a:lnTo>
                                    <a:pt x="60" y="160"/>
                                  </a:lnTo>
                                  <a:lnTo>
                                    <a:pt x="60" y="160"/>
                                  </a:lnTo>
                                  <a:lnTo>
                                    <a:pt x="56" y="160"/>
                                  </a:lnTo>
                                  <a:lnTo>
                                    <a:pt x="54" y="156"/>
                                  </a:lnTo>
                                  <a:lnTo>
                                    <a:pt x="53" y="154"/>
                                  </a:lnTo>
                                  <a:lnTo>
                                    <a:pt x="53" y="151"/>
                                  </a:lnTo>
                                  <a:lnTo>
                                    <a:pt x="53" y="88"/>
                                  </a:lnTo>
                                  <a:lnTo>
                                    <a:pt x="53" y="85"/>
                                  </a:lnTo>
                                  <a:lnTo>
                                    <a:pt x="54" y="83"/>
                                  </a:lnTo>
                                  <a:lnTo>
                                    <a:pt x="56" y="87"/>
                                  </a:lnTo>
                                  <a:lnTo>
                                    <a:pt x="100" y="187"/>
                                  </a:lnTo>
                                  <a:lnTo>
                                    <a:pt x="100" y="189"/>
                                  </a:lnTo>
                                  <a:lnTo>
                                    <a:pt x="101" y="191"/>
                                  </a:lnTo>
                                  <a:lnTo>
                                    <a:pt x="103" y="191"/>
                                  </a:lnTo>
                                  <a:lnTo>
                                    <a:pt x="105" y="191"/>
                                  </a:lnTo>
                                  <a:lnTo>
                                    <a:pt x="107" y="191"/>
                                  </a:lnTo>
                                  <a:lnTo>
                                    <a:pt x="109" y="191"/>
                                  </a:lnTo>
                                  <a:lnTo>
                                    <a:pt x="110" y="191"/>
                                  </a:lnTo>
                                  <a:lnTo>
                                    <a:pt x="112" y="191"/>
                                  </a:lnTo>
                                  <a:lnTo>
                                    <a:pt x="114" y="191"/>
                                  </a:lnTo>
                                  <a:lnTo>
                                    <a:pt x="114" y="189"/>
                                  </a:lnTo>
                                  <a:lnTo>
                                    <a:pt x="116" y="187"/>
                                  </a:lnTo>
                                  <a:lnTo>
                                    <a:pt x="157" y="87"/>
                                  </a:lnTo>
                                  <a:lnTo>
                                    <a:pt x="159" y="83"/>
                                  </a:lnTo>
                                  <a:lnTo>
                                    <a:pt x="161" y="85"/>
                                  </a:lnTo>
                                  <a:lnTo>
                                    <a:pt x="161" y="88"/>
                                  </a:lnTo>
                                  <a:lnTo>
                                    <a:pt x="161" y="151"/>
                                  </a:lnTo>
                                  <a:lnTo>
                                    <a:pt x="161" y="151"/>
                                  </a:lnTo>
                                  <a:lnTo>
                                    <a:pt x="161" y="154"/>
                                  </a:lnTo>
                                  <a:lnTo>
                                    <a:pt x="159" y="156"/>
                                  </a:lnTo>
                                  <a:lnTo>
                                    <a:pt x="157" y="160"/>
                                  </a:lnTo>
                                  <a:lnTo>
                                    <a:pt x="156" y="160"/>
                                  </a:lnTo>
                                  <a:lnTo>
                                    <a:pt x="156" y="160"/>
                                  </a:lnTo>
                                  <a:lnTo>
                                    <a:pt x="152" y="162"/>
                                  </a:lnTo>
                                  <a:lnTo>
                                    <a:pt x="150" y="165"/>
                                  </a:lnTo>
                                  <a:lnTo>
                                    <a:pt x="148" y="167"/>
                                  </a:lnTo>
                                  <a:lnTo>
                                    <a:pt x="148" y="171"/>
                                  </a:lnTo>
                                  <a:lnTo>
                                    <a:pt x="148" y="197"/>
                                  </a:lnTo>
                                  <a:lnTo>
                                    <a:pt x="215" y="197"/>
                                  </a:lnTo>
                                  <a:lnTo>
                                    <a:pt x="215" y="171"/>
                                  </a:lnTo>
                                  <a:lnTo>
                                    <a:pt x="215" y="171"/>
                                  </a:lnTo>
                                  <a:lnTo>
                                    <a:pt x="213" y="167"/>
                                  </a:lnTo>
                                  <a:lnTo>
                                    <a:pt x="213" y="165"/>
                                  </a:lnTo>
                                  <a:lnTo>
                                    <a:pt x="210" y="162"/>
                                  </a:lnTo>
                                  <a:lnTo>
                                    <a:pt x="208" y="160"/>
                                  </a:lnTo>
                                  <a:lnTo>
                                    <a:pt x="208" y="160"/>
                                  </a:lnTo>
                                  <a:lnTo>
                                    <a:pt x="204" y="160"/>
                                  </a:lnTo>
                                  <a:lnTo>
                                    <a:pt x="202" y="156"/>
                                  </a:lnTo>
                                  <a:lnTo>
                                    <a:pt x="201" y="154"/>
                                  </a:lnTo>
                                  <a:lnTo>
                                    <a:pt x="201" y="151"/>
                                  </a:lnTo>
                                  <a:lnTo>
                                    <a:pt x="201" y="50"/>
                                  </a:lnTo>
                                  <a:lnTo>
                                    <a:pt x="201" y="50"/>
                                  </a:lnTo>
                                  <a:lnTo>
                                    <a:pt x="201" y="48"/>
                                  </a:lnTo>
                                  <a:lnTo>
                                    <a:pt x="202" y="44"/>
                                  </a:lnTo>
                                  <a:lnTo>
                                    <a:pt x="204" y="41"/>
                                  </a:lnTo>
                                  <a:lnTo>
                                    <a:pt x="208" y="41"/>
                                  </a:lnTo>
                                  <a:lnTo>
                                    <a:pt x="208" y="41"/>
                                  </a:lnTo>
                                  <a:lnTo>
                                    <a:pt x="210" y="39"/>
                                  </a:lnTo>
                                  <a:lnTo>
                                    <a:pt x="213" y="35"/>
                                  </a:lnTo>
                                  <a:lnTo>
                                    <a:pt x="213" y="33"/>
                                  </a:lnTo>
                                  <a:lnTo>
                                    <a:pt x="215" y="30"/>
                                  </a:lnTo>
                                  <a:lnTo>
                                    <a:pt x="215" y="0"/>
                                  </a:lnTo>
                                  <a:lnTo>
                                    <a:pt x="154" y="0"/>
                                  </a:lnTo>
                                  <a:lnTo>
                                    <a:pt x="107" y="112"/>
                                  </a:lnTo>
                                </a:path>
                              </a:pathLst>
                            </a:custGeom>
                            <a:noFill/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61" name="Forma Livre: Forma 361"/>
                          <wps:cNvSpPr/>
                          <wps:spPr>
                            <a:xfrm>
                              <a:off x="339" y="519"/>
                              <a:ext cx="219" cy="22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437" h="442" extrusionOk="0">
                                  <a:moveTo>
                                    <a:pt x="219" y="0"/>
                                  </a:moveTo>
                                  <a:lnTo>
                                    <a:pt x="219" y="0"/>
                                  </a:lnTo>
                                  <a:lnTo>
                                    <a:pt x="197" y="2"/>
                                  </a:lnTo>
                                  <a:lnTo>
                                    <a:pt x="175" y="3"/>
                                  </a:lnTo>
                                  <a:lnTo>
                                    <a:pt x="154" y="9"/>
                                  </a:lnTo>
                                  <a:lnTo>
                                    <a:pt x="134" y="18"/>
                                  </a:lnTo>
                                  <a:lnTo>
                                    <a:pt x="116" y="27"/>
                                  </a:lnTo>
                                  <a:lnTo>
                                    <a:pt x="98" y="38"/>
                                  </a:lnTo>
                                  <a:lnTo>
                                    <a:pt x="80" y="51"/>
                                  </a:lnTo>
                                  <a:lnTo>
                                    <a:pt x="65" y="64"/>
                                  </a:lnTo>
                                  <a:lnTo>
                                    <a:pt x="51" y="80"/>
                                  </a:lnTo>
                                  <a:lnTo>
                                    <a:pt x="38" y="97"/>
                                  </a:lnTo>
                                  <a:lnTo>
                                    <a:pt x="28" y="115"/>
                                  </a:lnTo>
                                  <a:lnTo>
                                    <a:pt x="18" y="135"/>
                                  </a:lnTo>
                                  <a:lnTo>
                                    <a:pt x="11" y="156"/>
                                  </a:lnTo>
                                  <a:lnTo>
                                    <a:pt x="6" y="176"/>
                                  </a:lnTo>
                                  <a:lnTo>
                                    <a:pt x="2" y="198"/>
                                  </a:lnTo>
                                  <a:lnTo>
                                    <a:pt x="0" y="222"/>
                                  </a:lnTo>
                                  <a:lnTo>
                                    <a:pt x="0" y="222"/>
                                  </a:lnTo>
                                  <a:lnTo>
                                    <a:pt x="2" y="244"/>
                                  </a:lnTo>
                                  <a:lnTo>
                                    <a:pt x="6" y="266"/>
                                  </a:lnTo>
                                  <a:lnTo>
                                    <a:pt x="11" y="288"/>
                                  </a:lnTo>
                                  <a:lnTo>
                                    <a:pt x="18" y="308"/>
                                  </a:lnTo>
                                  <a:lnTo>
                                    <a:pt x="28" y="326"/>
                                  </a:lnTo>
                                  <a:lnTo>
                                    <a:pt x="38" y="345"/>
                                  </a:lnTo>
                                  <a:lnTo>
                                    <a:pt x="51" y="361"/>
                                  </a:lnTo>
                                  <a:lnTo>
                                    <a:pt x="65" y="378"/>
                                  </a:lnTo>
                                  <a:lnTo>
                                    <a:pt x="80" y="392"/>
                                  </a:lnTo>
                                  <a:lnTo>
                                    <a:pt x="98" y="405"/>
                                  </a:lnTo>
                                  <a:lnTo>
                                    <a:pt x="116" y="416"/>
                                  </a:lnTo>
                                  <a:lnTo>
                                    <a:pt x="134" y="425"/>
                                  </a:lnTo>
                                  <a:lnTo>
                                    <a:pt x="154" y="433"/>
                                  </a:lnTo>
                                  <a:lnTo>
                                    <a:pt x="175" y="438"/>
                                  </a:lnTo>
                                  <a:lnTo>
                                    <a:pt x="197" y="442"/>
                                  </a:lnTo>
                                  <a:lnTo>
                                    <a:pt x="219" y="442"/>
                                  </a:lnTo>
                                  <a:lnTo>
                                    <a:pt x="219" y="442"/>
                                  </a:lnTo>
                                  <a:lnTo>
                                    <a:pt x="240" y="442"/>
                                  </a:lnTo>
                                  <a:lnTo>
                                    <a:pt x="262" y="438"/>
                                  </a:lnTo>
                                  <a:lnTo>
                                    <a:pt x="284" y="433"/>
                                  </a:lnTo>
                                  <a:lnTo>
                                    <a:pt x="304" y="425"/>
                                  </a:lnTo>
                                  <a:lnTo>
                                    <a:pt x="323" y="416"/>
                                  </a:lnTo>
                                  <a:lnTo>
                                    <a:pt x="341" y="405"/>
                                  </a:lnTo>
                                  <a:lnTo>
                                    <a:pt x="358" y="392"/>
                                  </a:lnTo>
                                  <a:lnTo>
                                    <a:pt x="372" y="378"/>
                                  </a:lnTo>
                                  <a:lnTo>
                                    <a:pt x="387" y="361"/>
                                  </a:lnTo>
                                  <a:lnTo>
                                    <a:pt x="399" y="345"/>
                                  </a:lnTo>
                                  <a:lnTo>
                                    <a:pt x="410" y="326"/>
                                  </a:lnTo>
                                  <a:lnTo>
                                    <a:pt x="419" y="308"/>
                                  </a:lnTo>
                                  <a:lnTo>
                                    <a:pt x="426" y="288"/>
                                  </a:lnTo>
                                  <a:lnTo>
                                    <a:pt x="432" y="266"/>
                                  </a:lnTo>
                                  <a:lnTo>
                                    <a:pt x="435" y="244"/>
                                  </a:lnTo>
                                  <a:lnTo>
                                    <a:pt x="437" y="222"/>
                                  </a:lnTo>
                                  <a:lnTo>
                                    <a:pt x="437" y="222"/>
                                  </a:lnTo>
                                  <a:lnTo>
                                    <a:pt x="435" y="198"/>
                                  </a:lnTo>
                                  <a:lnTo>
                                    <a:pt x="432" y="176"/>
                                  </a:lnTo>
                                  <a:lnTo>
                                    <a:pt x="426" y="156"/>
                                  </a:lnTo>
                                  <a:lnTo>
                                    <a:pt x="419" y="135"/>
                                  </a:lnTo>
                                  <a:lnTo>
                                    <a:pt x="410" y="115"/>
                                  </a:lnTo>
                                  <a:lnTo>
                                    <a:pt x="399" y="97"/>
                                  </a:lnTo>
                                  <a:lnTo>
                                    <a:pt x="387" y="80"/>
                                  </a:lnTo>
                                  <a:lnTo>
                                    <a:pt x="372" y="64"/>
                                  </a:lnTo>
                                  <a:lnTo>
                                    <a:pt x="358" y="51"/>
                                  </a:lnTo>
                                  <a:lnTo>
                                    <a:pt x="341" y="38"/>
                                  </a:lnTo>
                                  <a:lnTo>
                                    <a:pt x="323" y="27"/>
                                  </a:lnTo>
                                  <a:lnTo>
                                    <a:pt x="304" y="18"/>
                                  </a:lnTo>
                                  <a:lnTo>
                                    <a:pt x="284" y="9"/>
                                  </a:lnTo>
                                  <a:lnTo>
                                    <a:pt x="262" y="3"/>
                                  </a:lnTo>
                                  <a:lnTo>
                                    <a:pt x="240" y="2"/>
                                  </a:lnTo>
                                  <a:lnTo>
                                    <a:pt x="219" y="0"/>
                                  </a:lnTo>
                                  <a:lnTo>
                                    <a:pt x="219" y="0"/>
                                  </a:lnTo>
                                  <a:close/>
                                  <a:moveTo>
                                    <a:pt x="219" y="398"/>
                                  </a:moveTo>
                                  <a:lnTo>
                                    <a:pt x="219" y="398"/>
                                  </a:lnTo>
                                  <a:lnTo>
                                    <a:pt x="201" y="398"/>
                                  </a:lnTo>
                                  <a:lnTo>
                                    <a:pt x="184" y="394"/>
                                  </a:lnTo>
                                  <a:lnTo>
                                    <a:pt x="166" y="390"/>
                                  </a:lnTo>
                                  <a:lnTo>
                                    <a:pt x="150" y="385"/>
                                  </a:lnTo>
                                  <a:lnTo>
                                    <a:pt x="136" y="378"/>
                                  </a:lnTo>
                                  <a:lnTo>
                                    <a:pt x="121" y="368"/>
                                  </a:lnTo>
                                  <a:lnTo>
                                    <a:pt x="109" y="357"/>
                                  </a:lnTo>
                                  <a:lnTo>
                                    <a:pt x="96" y="346"/>
                                  </a:lnTo>
                                  <a:lnTo>
                                    <a:pt x="85" y="333"/>
                                  </a:lnTo>
                                  <a:lnTo>
                                    <a:pt x="74" y="321"/>
                                  </a:lnTo>
                                  <a:lnTo>
                                    <a:pt x="65" y="306"/>
                                  </a:lnTo>
                                  <a:lnTo>
                                    <a:pt x="58" y="289"/>
                                  </a:lnTo>
                                  <a:lnTo>
                                    <a:pt x="53" y="273"/>
                                  </a:lnTo>
                                  <a:lnTo>
                                    <a:pt x="47" y="256"/>
                                  </a:lnTo>
                                  <a:lnTo>
                                    <a:pt x="46" y="240"/>
                                  </a:lnTo>
                                  <a:lnTo>
                                    <a:pt x="44" y="222"/>
                                  </a:lnTo>
                                  <a:lnTo>
                                    <a:pt x="44" y="222"/>
                                  </a:lnTo>
                                  <a:lnTo>
                                    <a:pt x="46" y="203"/>
                                  </a:lnTo>
                                  <a:lnTo>
                                    <a:pt x="47" y="185"/>
                                  </a:lnTo>
                                  <a:lnTo>
                                    <a:pt x="53" y="168"/>
                                  </a:lnTo>
                                  <a:lnTo>
                                    <a:pt x="58" y="152"/>
                                  </a:lnTo>
                                  <a:lnTo>
                                    <a:pt x="65" y="137"/>
                                  </a:lnTo>
                                  <a:lnTo>
                                    <a:pt x="74" y="123"/>
                                  </a:lnTo>
                                  <a:lnTo>
                                    <a:pt x="85" y="108"/>
                                  </a:lnTo>
                                  <a:lnTo>
                                    <a:pt x="96" y="95"/>
                                  </a:lnTo>
                                  <a:lnTo>
                                    <a:pt x="109" y="84"/>
                                  </a:lnTo>
                                  <a:lnTo>
                                    <a:pt x="121" y="75"/>
                                  </a:lnTo>
                                  <a:lnTo>
                                    <a:pt x="136" y="66"/>
                                  </a:lnTo>
                                  <a:lnTo>
                                    <a:pt x="150" y="58"/>
                                  </a:lnTo>
                                  <a:lnTo>
                                    <a:pt x="166" y="51"/>
                                  </a:lnTo>
                                  <a:lnTo>
                                    <a:pt x="184" y="47"/>
                                  </a:lnTo>
                                  <a:lnTo>
                                    <a:pt x="201" y="44"/>
                                  </a:lnTo>
                                  <a:lnTo>
                                    <a:pt x="219" y="44"/>
                                  </a:lnTo>
                                  <a:lnTo>
                                    <a:pt x="219" y="44"/>
                                  </a:lnTo>
                                  <a:lnTo>
                                    <a:pt x="237" y="44"/>
                                  </a:lnTo>
                                  <a:lnTo>
                                    <a:pt x="255" y="47"/>
                                  </a:lnTo>
                                  <a:lnTo>
                                    <a:pt x="271" y="51"/>
                                  </a:lnTo>
                                  <a:lnTo>
                                    <a:pt x="287" y="58"/>
                                  </a:lnTo>
                                  <a:lnTo>
                                    <a:pt x="302" y="66"/>
                                  </a:lnTo>
                                  <a:lnTo>
                                    <a:pt x="316" y="75"/>
                                  </a:lnTo>
                                  <a:lnTo>
                                    <a:pt x="331" y="84"/>
                                  </a:lnTo>
                                  <a:lnTo>
                                    <a:pt x="343" y="95"/>
                                  </a:lnTo>
                                  <a:lnTo>
                                    <a:pt x="354" y="108"/>
                                  </a:lnTo>
                                  <a:lnTo>
                                    <a:pt x="363" y="123"/>
                                  </a:lnTo>
                                  <a:lnTo>
                                    <a:pt x="372" y="137"/>
                                  </a:lnTo>
                                  <a:lnTo>
                                    <a:pt x="379" y="152"/>
                                  </a:lnTo>
                                  <a:lnTo>
                                    <a:pt x="387" y="168"/>
                                  </a:lnTo>
                                  <a:lnTo>
                                    <a:pt x="390" y="185"/>
                                  </a:lnTo>
                                  <a:lnTo>
                                    <a:pt x="392" y="203"/>
                                  </a:lnTo>
                                  <a:lnTo>
                                    <a:pt x="394" y="222"/>
                                  </a:lnTo>
                                  <a:lnTo>
                                    <a:pt x="394" y="222"/>
                                  </a:lnTo>
                                  <a:lnTo>
                                    <a:pt x="392" y="240"/>
                                  </a:lnTo>
                                  <a:lnTo>
                                    <a:pt x="390" y="256"/>
                                  </a:lnTo>
                                  <a:lnTo>
                                    <a:pt x="387" y="273"/>
                                  </a:lnTo>
                                  <a:lnTo>
                                    <a:pt x="379" y="289"/>
                                  </a:lnTo>
                                  <a:lnTo>
                                    <a:pt x="372" y="306"/>
                                  </a:lnTo>
                                  <a:lnTo>
                                    <a:pt x="363" y="321"/>
                                  </a:lnTo>
                                  <a:lnTo>
                                    <a:pt x="354" y="333"/>
                                  </a:lnTo>
                                  <a:lnTo>
                                    <a:pt x="343" y="346"/>
                                  </a:lnTo>
                                  <a:lnTo>
                                    <a:pt x="331" y="357"/>
                                  </a:lnTo>
                                  <a:lnTo>
                                    <a:pt x="316" y="368"/>
                                  </a:lnTo>
                                  <a:lnTo>
                                    <a:pt x="302" y="378"/>
                                  </a:lnTo>
                                  <a:lnTo>
                                    <a:pt x="287" y="385"/>
                                  </a:lnTo>
                                  <a:lnTo>
                                    <a:pt x="271" y="390"/>
                                  </a:lnTo>
                                  <a:lnTo>
                                    <a:pt x="255" y="394"/>
                                  </a:lnTo>
                                  <a:lnTo>
                                    <a:pt x="237" y="398"/>
                                  </a:lnTo>
                                  <a:lnTo>
                                    <a:pt x="219" y="398"/>
                                  </a:lnTo>
                                  <a:lnTo>
                                    <a:pt x="219" y="398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62" name="Forma Livre: Forma 362"/>
                          <wps:cNvSpPr/>
                          <wps:spPr>
                            <a:xfrm>
                              <a:off x="395" y="581"/>
                              <a:ext cx="108" cy="9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215" h="197" extrusionOk="0">
                                  <a:moveTo>
                                    <a:pt x="107" y="112"/>
                                  </a:moveTo>
                                  <a:lnTo>
                                    <a:pt x="62" y="0"/>
                                  </a:lnTo>
                                  <a:lnTo>
                                    <a:pt x="0" y="0"/>
                                  </a:lnTo>
                                  <a:lnTo>
                                    <a:pt x="0" y="30"/>
                                  </a:lnTo>
                                  <a:lnTo>
                                    <a:pt x="0" y="30"/>
                                  </a:lnTo>
                                  <a:lnTo>
                                    <a:pt x="0" y="33"/>
                                  </a:lnTo>
                                  <a:lnTo>
                                    <a:pt x="2" y="35"/>
                                  </a:lnTo>
                                  <a:lnTo>
                                    <a:pt x="4" y="39"/>
                                  </a:lnTo>
                                  <a:lnTo>
                                    <a:pt x="8" y="41"/>
                                  </a:lnTo>
                                  <a:lnTo>
                                    <a:pt x="8" y="41"/>
                                  </a:lnTo>
                                  <a:lnTo>
                                    <a:pt x="11" y="41"/>
                                  </a:lnTo>
                                  <a:lnTo>
                                    <a:pt x="13" y="44"/>
                                  </a:lnTo>
                                  <a:lnTo>
                                    <a:pt x="15" y="48"/>
                                  </a:lnTo>
                                  <a:lnTo>
                                    <a:pt x="15" y="50"/>
                                  </a:lnTo>
                                  <a:lnTo>
                                    <a:pt x="15" y="151"/>
                                  </a:lnTo>
                                  <a:lnTo>
                                    <a:pt x="15" y="151"/>
                                  </a:lnTo>
                                  <a:lnTo>
                                    <a:pt x="15" y="154"/>
                                  </a:lnTo>
                                  <a:lnTo>
                                    <a:pt x="13" y="156"/>
                                  </a:lnTo>
                                  <a:lnTo>
                                    <a:pt x="11" y="160"/>
                                  </a:lnTo>
                                  <a:lnTo>
                                    <a:pt x="8" y="160"/>
                                  </a:lnTo>
                                  <a:lnTo>
                                    <a:pt x="8" y="160"/>
                                  </a:lnTo>
                                  <a:lnTo>
                                    <a:pt x="4" y="162"/>
                                  </a:lnTo>
                                  <a:lnTo>
                                    <a:pt x="2" y="165"/>
                                  </a:lnTo>
                                  <a:lnTo>
                                    <a:pt x="0" y="167"/>
                                  </a:lnTo>
                                  <a:lnTo>
                                    <a:pt x="0" y="171"/>
                                  </a:lnTo>
                                  <a:lnTo>
                                    <a:pt x="0" y="197"/>
                                  </a:lnTo>
                                  <a:lnTo>
                                    <a:pt x="67" y="197"/>
                                  </a:lnTo>
                                  <a:lnTo>
                                    <a:pt x="67" y="171"/>
                                  </a:lnTo>
                                  <a:lnTo>
                                    <a:pt x="67" y="171"/>
                                  </a:lnTo>
                                  <a:lnTo>
                                    <a:pt x="67" y="167"/>
                                  </a:lnTo>
                                  <a:lnTo>
                                    <a:pt x="65" y="165"/>
                                  </a:lnTo>
                                  <a:lnTo>
                                    <a:pt x="63" y="162"/>
                                  </a:lnTo>
                                  <a:lnTo>
                                    <a:pt x="60" y="160"/>
                                  </a:lnTo>
                                  <a:lnTo>
                                    <a:pt x="60" y="160"/>
                                  </a:lnTo>
                                  <a:lnTo>
                                    <a:pt x="56" y="160"/>
                                  </a:lnTo>
                                  <a:lnTo>
                                    <a:pt x="54" y="156"/>
                                  </a:lnTo>
                                  <a:lnTo>
                                    <a:pt x="53" y="154"/>
                                  </a:lnTo>
                                  <a:lnTo>
                                    <a:pt x="53" y="151"/>
                                  </a:lnTo>
                                  <a:lnTo>
                                    <a:pt x="53" y="88"/>
                                  </a:lnTo>
                                  <a:lnTo>
                                    <a:pt x="53" y="85"/>
                                  </a:lnTo>
                                  <a:lnTo>
                                    <a:pt x="54" y="83"/>
                                  </a:lnTo>
                                  <a:lnTo>
                                    <a:pt x="56" y="87"/>
                                  </a:lnTo>
                                  <a:lnTo>
                                    <a:pt x="100" y="187"/>
                                  </a:lnTo>
                                  <a:lnTo>
                                    <a:pt x="100" y="189"/>
                                  </a:lnTo>
                                  <a:lnTo>
                                    <a:pt x="101" y="191"/>
                                  </a:lnTo>
                                  <a:lnTo>
                                    <a:pt x="103" y="191"/>
                                  </a:lnTo>
                                  <a:lnTo>
                                    <a:pt x="105" y="191"/>
                                  </a:lnTo>
                                  <a:lnTo>
                                    <a:pt x="107" y="191"/>
                                  </a:lnTo>
                                  <a:lnTo>
                                    <a:pt x="109" y="191"/>
                                  </a:lnTo>
                                  <a:lnTo>
                                    <a:pt x="110" y="191"/>
                                  </a:lnTo>
                                  <a:lnTo>
                                    <a:pt x="112" y="191"/>
                                  </a:lnTo>
                                  <a:lnTo>
                                    <a:pt x="114" y="191"/>
                                  </a:lnTo>
                                  <a:lnTo>
                                    <a:pt x="114" y="189"/>
                                  </a:lnTo>
                                  <a:lnTo>
                                    <a:pt x="116" y="187"/>
                                  </a:lnTo>
                                  <a:lnTo>
                                    <a:pt x="157" y="87"/>
                                  </a:lnTo>
                                  <a:lnTo>
                                    <a:pt x="159" y="83"/>
                                  </a:lnTo>
                                  <a:lnTo>
                                    <a:pt x="161" y="85"/>
                                  </a:lnTo>
                                  <a:lnTo>
                                    <a:pt x="161" y="88"/>
                                  </a:lnTo>
                                  <a:lnTo>
                                    <a:pt x="161" y="151"/>
                                  </a:lnTo>
                                  <a:lnTo>
                                    <a:pt x="161" y="151"/>
                                  </a:lnTo>
                                  <a:lnTo>
                                    <a:pt x="161" y="154"/>
                                  </a:lnTo>
                                  <a:lnTo>
                                    <a:pt x="159" y="156"/>
                                  </a:lnTo>
                                  <a:lnTo>
                                    <a:pt x="157" y="160"/>
                                  </a:lnTo>
                                  <a:lnTo>
                                    <a:pt x="156" y="160"/>
                                  </a:lnTo>
                                  <a:lnTo>
                                    <a:pt x="156" y="160"/>
                                  </a:lnTo>
                                  <a:lnTo>
                                    <a:pt x="152" y="162"/>
                                  </a:lnTo>
                                  <a:lnTo>
                                    <a:pt x="150" y="165"/>
                                  </a:lnTo>
                                  <a:lnTo>
                                    <a:pt x="148" y="167"/>
                                  </a:lnTo>
                                  <a:lnTo>
                                    <a:pt x="148" y="171"/>
                                  </a:lnTo>
                                  <a:lnTo>
                                    <a:pt x="148" y="197"/>
                                  </a:lnTo>
                                  <a:lnTo>
                                    <a:pt x="215" y="197"/>
                                  </a:lnTo>
                                  <a:lnTo>
                                    <a:pt x="215" y="171"/>
                                  </a:lnTo>
                                  <a:lnTo>
                                    <a:pt x="215" y="171"/>
                                  </a:lnTo>
                                  <a:lnTo>
                                    <a:pt x="213" y="167"/>
                                  </a:lnTo>
                                  <a:lnTo>
                                    <a:pt x="213" y="165"/>
                                  </a:lnTo>
                                  <a:lnTo>
                                    <a:pt x="210" y="162"/>
                                  </a:lnTo>
                                  <a:lnTo>
                                    <a:pt x="208" y="160"/>
                                  </a:lnTo>
                                  <a:lnTo>
                                    <a:pt x="208" y="160"/>
                                  </a:lnTo>
                                  <a:lnTo>
                                    <a:pt x="204" y="160"/>
                                  </a:lnTo>
                                  <a:lnTo>
                                    <a:pt x="202" y="156"/>
                                  </a:lnTo>
                                  <a:lnTo>
                                    <a:pt x="201" y="154"/>
                                  </a:lnTo>
                                  <a:lnTo>
                                    <a:pt x="201" y="151"/>
                                  </a:lnTo>
                                  <a:lnTo>
                                    <a:pt x="201" y="50"/>
                                  </a:lnTo>
                                  <a:lnTo>
                                    <a:pt x="201" y="50"/>
                                  </a:lnTo>
                                  <a:lnTo>
                                    <a:pt x="201" y="48"/>
                                  </a:lnTo>
                                  <a:lnTo>
                                    <a:pt x="202" y="44"/>
                                  </a:lnTo>
                                  <a:lnTo>
                                    <a:pt x="204" y="41"/>
                                  </a:lnTo>
                                  <a:lnTo>
                                    <a:pt x="208" y="41"/>
                                  </a:lnTo>
                                  <a:lnTo>
                                    <a:pt x="208" y="41"/>
                                  </a:lnTo>
                                  <a:lnTo>
                                    <a:pt x="210" y="39"/>
                                  </a:lnTo>
                                  <a:lnTo>
                                    <a:pt x="213" y="35"/>
                                  </a:lnTo>
                                  <a:lnTo>
                                    <a:pt x="213" y="33"/>
                                  </a:lnTo>
                                  <a:lnTo>
                                    <a:pt x="215" y="30"/>
                                  </a:lnTo>
                                  <a:lnTo>
                                    <a:pt x="215" y="0"/>
                                  </a:lnTo>
                                  <a:lnTo>
                                    <a:pt x="154" y="0"/>
                                  </a:lnTo>
                                  <a:lnTo>
                                    <a:pt x="107" y="112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rgbClr val="FFFFFF"/>
                            </a:solidFill>
                            <a:ln>
                              <a:noFill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63" name="Forma Livre: Forma 363"/>
                          <wps:cNvSpPr/>
                          <wps:spPr>
                            <a:xfrm>
                              <a:off x="395" y="581"/>
                              <a:ext cx="108" cy="9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215" h="197" extrusionOk="0">
                                  <a:moveTo>
                                    <a:pt x="107" y="112"/>
                                  </a:moveTo>
                                  <a:lnTo>
                                    <a:pt x="62" y="0"/>
                                  </a:lnTo>
                                  <a:lnTo>
                                    <a:pt x="0" y="0"/>
                                  </a:lnTo>
                                  <a:lnTo>
                                    <a:pt x="0" y="30"/>
                                  </a:lnTo>
                                  <a:lnTo>
                                    <a:pt x="0" y="30"/>
                                  </a:lnTo>
                                  <a:lnTo>
                                    <a:pt x="0" y="33"/>
                                  </a:lnTo>
                                  <a:lnTo>
                                    <a:pt x="2" y="35"/>
                                  </a:lnTo>
                                  <a:lnTo>
                                    <a:pt x="4" y="39"/>
                                  </a:lnTo>
                                  <a:lnTo>
                                    <a:pt x="8" y="41"/>
                                  </a:lnTo>
                                  <a:lnTo>
                                    <a:pt x="8" y="41"/>
                                  </a:lnTo>
                                  <a:lnTo>
                                    <a:pt x="11" y="41"/>
                                  </a:lnTo>
                                  <a:lnTo>
                                    <a:pt x="13" y="44"/>
                                  </a:lnTo>
                                  <a:lnTo>
                                    <a:pt x="15" y="48"/>
                                  </a:lnTo>
                                  <a:lnTo>
                                    <a:pt x="15" y="50"/>
                                  </a:lnTo>
                                  <a:lnTo>
                                    <a:pt x="15" y="151"/>
                                  </a:lnTo>
                                  <a:lnTo>
                                    <a:pt x="15" y="151"/>
                                  </a:lnTo>
                                  <a:lnTo>
                                    <a:pt x="15" y="154"/>
                                  </a:lnTo>
                                  <a:lnTo>
                                    <a:pt x="13" y="156"/>
                                  </a:lnTo>
                                  <a:lnTo>
                                    <a:pt x="11" y="160"/>
                                  </a:lnTo>
                                  <a:lnTo>
                                    <a:pt x="8" y="160"/>
                                  </a:lnTo>
                                  <a:lnTo>
                                    <a:pt x="8" y="160"/>
                                  </a:lnTo>
                                  <a:lnTo>
                                    <a:pt x="4" y="162"/>
                                  </a:lnTo>
                                  <a:lnTo>
                                    <a:pt x="2" y="165"/>
                                  </a:lnTo>
                                  <a:lnTo>
                                    <a:pt x="0" y="167"/>
                                  </a:lnTo>
                                  <a:lnTo>
                                    <a:pt x="0" y="171"/>
                                  </a:lnTo>
                                  <a:lnTo>
                                    <a:pt x="0" y="197"/>
                                  </a:lnTo>
                                  <a:lnTo>
                                    <a:pt x="67" y="197"/>
                                  </a:lnTo>
                                  <a:lnTo>
                                    <a:pt x="67" y="171"/>
                                  </a:lnTo>
                                  <a:lnTo>
                                    <a:pt x="67" y="171"/>
                                  </a:lnTo>
                                  <a:lnTo>
                                    <a:pt x="67" y="167"/>
                                  </a:lnTo>
                                  <a:lnTo>
                                    <a:pt x="65" y="165"/>
                                  </a:lnTo>
                                  <a:lnTo>
                                    <a:pt x="63" y="162"/>
                                  </a:lnTo>
                                  <a:lnTo>
                                    <a:pt x="60" y="160"/>
                                  </a:lnTo>
                                  <a:lnTo>
                                    <a:pt x="60" y="160"/>
                                  </a:lnTo>
                                  <a:lnTo>
                                    <a:pt x="56" y="160"/>
                                  </a:lnTo>
                                  <a:lnTo>
                                    <a:pt x="54" y="156"/>
                                  </a:lnTo>
                                  <a:lnTo>
                                    <a:pt x="53" y="154"/>
                                  </a:lnTo>
                                  <a:lnTo>
                                    <a:pt x="53" y="151"/>
                                  </a:lnTo>
                                  <a:lnTo>
                                    <a:pt x="53" y="88"/>
                                  </a:lnTo>
                                  <a:lnTo>
                                    <a:pt x="53" y="85"/>
                                  </a:lnTo>
                                  <a:lnTo>
                                    <a:pt x="54" y="83"/>
                                  </a:lnTo>
                                  <a:lnTo>
                                    <a:pt x="56" y="87"/>
                                  </a:lnTo>
                                  <a:lnTo>
                                    <a:pt x="100" y="187"/>
                                  </a:lnTo>
                                  <a:lnTo>
                                    <a:pt x="100" y="189"/>
                                  </a:lnTo>
                                  <a:lnTo>
                                    <a:pt x="101" y="191"/>
                                  </a:lnTo>
                                  <a:lnTo>
                                    <a:pt x="103" y="191"/>
                                  </a:lnTo>
                                  <a:lnTo>
                                    <a:pt x="105" y="191"/>
                                  </a:lnTo>
                                  <a:lnTo>
                                    <a:pt x="107" y="191"/>
                                  </a:lnTo>
                                  <a:lnTo>
                                    <a:pt x="109" y="191"/>
                                  </a:lnTo>
                                  <a:lnTo>
                                    <a:pt x="110" y="191"/>
                                  </a:lnTo>
                                  <a:lnTo>
                                    <a:pt x="112" y="191"/>
                                  </a:lnTo>
                                  <a:lnTo>
                                    <a:pt x="114" y="191"/>
                                  </a:lnTo>
                                  <a:lnTo>
                                    <a:pt x="114" y="189"/>
                                  </a:lnTo>
                                  <a:lnTo>
                                    <a:pt x="116" y="187"/>
                                  </a:lnTo>
                                  <a:lnTo>
                                    <a:pt x="157" y="87"/>
                                  </a:lnTo>
                                  <a:lnTo>
                                    <a:pt x="159" y="83"/>
                                  </a:lnTo>
                                  <a:lnTo>
                                    <a:pt x="161" y="85"/>
                                  </a:lnTo>
                                  <a:lnTo>
                                    <a:pt x="161" y="88"/>
                                  </a:lnTo>
                                  <a:lnTo>
                                    <a:pt x="161" y="151"/>
                                  </a:lnTo>
                                  <a:lnTo>
                                    <a:pt x="161" y="151"/>
                                  </a:lnTo>
                                  <a:lnTo>
                                    <a:pt x="161" y="154"/>
                                  </a:lnTo>
                                  <a:lnTo>
                                    <a:pt x="159" y="156"/>
                                  </a:lnTo>
                                  <a:lnTo>
                                    <a:pt x="157" y="160"/>
                                  </a:lnTo>
                                  <a:lnTo>
                                    <a:pt x="156" y="160"/>
                                  </a:lnTo>
                                  <a:lnTo>
                                    <a:pt x="156" y="160"/>
                                  </a:lnTo>
                                  <a:lnTo>
                                    <a:pt x="152" y="162"/>
                                  </a:lnTo>
                                  <a:lnTo>
                                    <a:pt x="150" y="165"/>
                                  </a:lnTo>
                                  <a:lnTo>
                                    <a:pt x="148" y="167"/>
                                  </a:lnTo>
                                  <a:lnTo>
                                    <a:pt x="148" y="171"/>
                                  </a:lnTo>
                                  <a:lnTo>
                                    <a:pt x="148" y="197"/>
                                  </a:lnTo>
                                  <a:lnTo>
                                    <a:pt x="215" y="197"/>
                                  </a:lnTo>
                                  <a:lnTo>
                                    <a:pt x="215" y="171"/>
                                  </a:lnTo>
                                  <a:lnTo>
                                    <a:pt x="215" y="171"/>
                                  </a:lnTo>
                                  <a:lnTo>
                                    <a:pt x="213" y="167"/>
                                  </a:lnTo>
                                  <a:lnTo>
                                    <a:pt x="213" y="165"/>
                                  </a:lnTo>
                                  <a:lnTo>
                                    <a:pt x="210" y="162"/>
                                  </a:lnTo>
                                  <a:lnTo>
                                    <a:pt x="208" y="160"/>
                                  </a:lnTo>
                                  <a:lnTo>
                                    <a:pt x="208" y="160"/>
                                  </a:lnTo>
                                  <a:lnTo>
                                    <a:pt x="204" y="160"/>
                                  </a:lnTo>
                                  <a:lnTo>
                                    <a:pt x="202" y="156"/>
                                  </a:lnTo>
                                  <a:lnTo>
                                    <a:pt x="201" y="154"/>
                                  </a:lnTo>
                                  <a:lnTo>
                                    <a:pt x="201" y="151"/>
                                  </a:lnTo>
                                  <a:lnTo>
                                    <a:pt x="201" y="50"/>
                                  </a:lnTo>
                                  <a:lnTo>
                                    <a:pt x="201" y="50"/>
                                  </a:lnTo>
                                  <a:lnTo>
                                    <a:pt x="201" y="48"/>
                                  </a:lnTo>
                                  <a:lnTo>
                                    <a:pt x="202" y="44"/>
                                  </a:lnTo>
                                  <a:lnTo>
                                    <a:pt x="204" y="41"/>
                                  </a:lnTo>
                                  <a:lnTo>
                                    <a:pt x="208" y="41"/>
                                  </a:lnTo>
                                  <a:lnTo>
                                    <a:pt x="208" y="41"/>
                                  </a:lnTo>
                                  <a:lnTo>
                                    <a:pt x="210" y="39"/>
                                  </a:lnTo>
                                  <a:lnTo>
                                    <a:pt x="213" y="35"/>
                                  </a:lnTo>
                                  <a:lnTo>
                                    <a:pt x="213" y="33"/>
                                  </a:lnTo>
                                  <a:lnTo>
                                    <a:pt x="215" y="30"/>
                                  </a:lnTo>
                                  <a:lnTo>
                                    <a:pt x="215" y="0"/>
                                  </a:lnTo>
                                  <a:lnTo>
                                    <a:pt x="154" y="0"/>
                                  </a:lnTo>
                                  <a:lnTo>
                                    <a:pt x="107" y="112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64" name="Forma Livre: Forma 364"/>
                          <wps:cNvSpPr/>
                          <wps:spPr>
                            <a:xfrm>
                              <a:off x="339" y="519"/>
                              <a:ext cx="219" cy="221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437" h="442" extrusionOk="0">
                                  <a:moveTo>
                                    <a:pt x="219" y="0"/>
                                  </a:moveTo>
                                  <a:lnTo>
                                    <a:pt x="219" y="0"/>
                                  </a:lnTo>
                                  <a:lnTo>
                                    <a:pt x="197" y="2"/>
                                  </a:lnTo>
                                  <a:lnTo>
                                    <a:pt x="175" y="3"/>
                                  </a:lnTo>
                                  <a:lnTo>
                                    <a:pt x="154" y="9"/>
                                  </a:lnTo>
                                  <a:lnTo>
                                    <a:pt x="134" y="18"/>
                                  </a:lnTo>
                                  <a:lnTo>
                                    <a:pt x="116" y="27"/>
                                  </a:lnTo>
                                  <a:lnTo>
                                    <a:pt x="98" y="38"/>
                                  </a:lnTo>
                                  <a:lnTo>
                                    <a:pt x="80" y="51"/>
                                  </a:lnTo>
                                  <a:lnTo>
                                    <a:pt x="65" y="64"/>
                                  </a:lnTo>
                                  <a:lnTo>
                                    <a:pt x="51" y="80"/>
                                  </a:lnTo>
                                  <a:lnTo>
                                    <a:pt x="38" y="97"/>
                                  </a:lnTo>
                                  <a:lnTo>
                                    <a:pt x="28" y="115"/>
                                  </a:lnTo>
                                  <a:lnTo>
                                    <a:pt x="18" y="135"/>
                                  </a:lnTo>
                                  <a:lnTo>
                                    <a:pt x="11" y="156"/>
                                  </a:lnTo>
                                  <a:lnTo>
                                    <a:pt x="6" y="176"/>
                                  </a:lnTo>
                                  <a:lnTo>
                                    <a:pt x="2" y="198"/>
                                  </a:lnTo>
                                  <a:lnTo>
                                    <a:pt x="0" y="222"/>
                                  </a:lnTo>
                                  <a:lnTo>
                                    <a:pt x="0" y="222"/>
                                  </a:lnTo>
                                  <a:lnTo>
                                    <a:pt x="2" y="244"/>
                                  </a:lnTo>
                                  <a:lnTo>
                                    <a:pt x="6" y="266"/>
                                  </a:lnTo>
                                  <a:lnTo>
                                    <a:pt x="11" y="288"/>
                                  </a:lnTo>
                                  <a:lnTo>
                                    <a:pt x="18" y="308"/>
                                  </a:lnTo>
                                  <a:lnTo>
                                    <a:pt x="28" y="326"/>
                                  </a:lnTo>
                                  <a:lnTo>
                                    <a:pt x="38" y="345"/>
                                  </a:lnTo>
                                  <a:lnTo>
                                    <a:pt x="51" y="361"/>
                                  </a:lnTo>
                                  <a:lnTo>
                                    <a:pt x="65" y="378"/>
                                  </a:lnTo>
                                  <a:lnTo>
                                    <a:pt x="80" y="392"/>
                                  </a:lnTo>
                                  <a:lnTo>
                                    <a:pt x="98" y="405"/>
                                  </a:lnTo>
                                  <a:lnTo>
                                    <a:pt x="116" y="416"/>
                                  </a:lnTo>
                                  <a:lnTo>
                                    <a:pt x="134" y="425"/>
                                  </a:lnTo>
                                  <a:lnTo>
                                    <a:pt x="154" y="433"/>
                                  </a:lnTo>
                                  <a:lnTo>
                                    <a:pt x="175" y="438"/>
                                  </a:lnTo>
                                  <a:lnTo>
                                    <a:pt x="197" y="442"/>
                                  </a:lnTo>
                                  <a:lnTo>
                                    <a:pt x="219" y="442"/>
                                  </a:lnTo>
                                  <a:lnTo>
                                    <a:pt x="219" y="442"/>
                                  </a:lnTo>
                                  <a:lnTo>
                                    <a:pt x="240" y="442"/>
                                  </a:lnTo>
                                  <a:lnTo>
                                    <a:pt x="262" y="438"/>
                                  </a:lnTo>
                                  <a:lnTo>
                                    <a:pt x="284" y="433"/>
                                  </a:lnTo>
                                  <a:lnTo>
                                    <a:pt x="304" y="425"/>
                                  </a:lnTo>
                                  <a:lnTo>
                                    <a:pt x="323" y="416"/>
                                  </a:lnTo>
                                  <a:lnTo>
                                    <a:pt x="341" y="405"/>
                                  </a:lnTo>
                                  <a:lnTo>
                                    <a:pt x="358" y="392"/>
                                  </a:lnTo>
                                  <a:lnTo>
                                    <a:pt x="372" y="378"/>
                                  </a:lnTo>
                                  <a:lnTo>
                                    <a:pt x="387" y="361"/>
                                  </a:lnTo>
                                  <a:lnTo>
                                    <a:pt x="399" y="345"/>
                                  </a:lnTo>
                                  <a:lnTo>
                                    <a:pt x="410" y="326"/>
                                  </a:lnTo>
                                  <a:lnTo>
                                    <a:pt x="419" y="308"/>
                                  </a:lnTo>
                                  <a:lnTo>
                                    <a:pt x="426" y="288"/>
                                  </a:lnTo>
                                  <a:lnTo>
                                    <a:pt x="432" y="266"/>
                                  </a:lnTo>
                                  <a:lnTo>
                                    <a:pt x="435" y="244"/>
                                  </a:lnTo>
                                  <a:lnTo>
                                    <a:pt x="437" y="222"/>
                                  </a:lnTo>
                                  <a:lnTo>
                                    <a:pt x="437" y="222"/>
                                  </a:lnTo>
                                  <a:lnTo>
                                    <a:pt x="435" y="198"/>
                                  </a:lnTo>
                                  <a:lnTo>
                                    <a:pt x="432" y="176"/>
                                  </a:lnTo>
                                  <a:lnTo>
                                    <a:pt x="426" y="156"/>
                                  </a:lnTo>
                                  <a:lnTo>
                                    <a:pt x="419" y="135"/>
                                  </a:lnTo>
                                  <a:lnTo>
                                    <a:pt x="410" y="115"/>
                                  </a:lnTo>
                                  <a:lnTo>
                                    <a:pt x="399" y="97"/>
                                  </a:lnTo>
                                  <a:lnTo>
                                    <a:pt x="387" y="80"/>
                                  </a:lnTo>
                                  <a:lnTo>
                                    <a:pt x="372" y="64"/>
                                  </a:lnTo>
                                  <a:lnTo>
                                    <a:pt x="358" y="51"/>
                                  </a:lnTo>
                                  <a:lnTo>
                                    <a:pt x="341" y="38"/>
                                  </a:lnTo>
                                  <a:lnTo>
                                    <a:pt x="323" y="27"/>
                                  </a:lnTo>
                                  <a:lnTo>
                                    <a:pt x="304" y="18"/>
                                  </a:lnTo>
                                  <a:lnTo>
                                    <a:pt x="284" y="9"/>
                                  </a:lnTo>
                                  <a:lnTo>
                                    <a:pt x="262" y="3"/>
                                  </a:lnTo>
                                  <a:lnTo>
                                    <a:pt x="240" y="2"/>
                                  </a:lnTo>
                                  <a:lnTo>
                                    <a:pt x="219" y="0"/>
                                  </a:lnTo>
                                  <a:lnTo>
                                    <a:pt x="219" y="0"/>
                                  </a:lnTo>
                                  <a:close/>
                                  <a:moveTo>
                                    <a:pt x="219" y="398"/>
                                  </a:moveTo>
                                  <a:lnTo>
                                    <a:pt x="219" y="398"/>
                                  </a:lnTo>
                                  <a:lnTo>
                                    <a:pt x="201" y="398"/>
                                  </a:lnTo>
                                  <a:lnTo>
                                    <a:pt x="184" y="394"/>
                                  </a:lnTo>
                                  <a:lnTo>
                                    <a:pt x="166" y="390"/>
                                  </a:lnTo>
                                  <a:lnTo>
                                    <a:pt x="150" y="385"/>
                                  </a:lnTo>
                                  <a:lnTo>
                                    <a:pt x="136" y="378"/>
                                  </a:lnTo>
                                  <a:lnTo>
                                    <a:pt x="121" y="368"/>
                                  </a:lnTo>
                                  <a:lnTo>
                                    <a:pt x="109" y="357"/>
                                  </a:lnTo>
                                  <a:lnTo>
                                    <a:pt x="96" y="346"/>
                                  </a:lnTo>
                                  <a:lnTo>
                                    <a:pt x="85" y="333"/>
                                  </a:lnTo>
                                  <a:lnTo>
                                    <a:pt x="74" y="321"/>
                                  </a:lnTo>
                                  <a:lnTo>
                                    <a:pt x="65" y="306"/>
                                  </a:lnTo>
                                  <a:lnTo>
                                    <a:pt x="58" y="289"/>
                                  </a:lnTo>
                                  <a:lnTo>
                                    <a:pt x="53" y="273"/>
                                  </a:lnTo>
                                  <a:lnTo>
                                    <a:pt x="47" y="256"/>
                                  </a:lnTo>
                                  <a:lnTo>
                                    <a:pt x="46" y="240"/>
                                  </a:lnTo>
                                  <a:lnTo>
                                    <a:pt x="44" y="222"/>
                                  </a:lnTo>
                                  <a:lnTo>
                                    <a:pt x="44" y="222"/>
                                  </a:lnTo>
                                  <a:lnTo>
                                    <a:pt x="46" y="203"/>
                                  </a:lnTo>
                                  <a:lnTo>
                                    <a:pt x="47" y="185"/>
                                  </a:lnTo>
                                  <a:lnTo>
                                    <a:pt x="53" y="168"/>
                                  </a:lnTo>
                                  <a:lnTo>
                                    <a:pt x="58" y="152"/>
                                  </a:lnTo>
                                  <a:lnTo>
                                    <a:pt x="65" y="137"/>
                                  </a:lnTo>
                                  <a:lnTo>
                                    <a:pt x="74" y="123"/>
                                  </a:lnTo>
                                  <a:lnTo>
                                    <a:pt x="85" y="108"/>
                                  </a:lnTo>
                                  <a:lnTo>
                                    <a:pt x="96" y="95"/>
                                  </a:lnTo>
                                  <a:lnTo>
                                    <a:pt x="109" y="84"/>
                                  </a:lnTo>
                                  <a:lnTo>
                                    <a:pt x="121" y="75"/>
                                  </a:lnTo>
                                  <a:lnTo>
                                    <a:pt x="136" y="66"/>
                                  </a:lnTo>
                                  <a:lnTo>
                                    <a:pt x="150" y="58"/>
                                  </a:lnTo>
                                  <a:lnTo>
                                    <a:pt x="166" y="51"/>
                                  </a:lnTo>
                                  <a:lnTo>
                                    <a:pt x="184" y="47"/>
                                  </a:lnTo>
                                  <a:lnTo>
                                    <a:pt x="201" y="44"/>
                                  </a:lnTo>
                                  <a:lnTo>
                                    <a:pt x="219" y="44"/>
                                  </a:lnTo>
                                  <a:lnTo>
                                    <a:pt x="219" y="44"/>
                                  </a:lnTo>
                                  <a:lnTo>
                                    <a:pt x="237" y="44"/>
                                  </a:lnTo>
                                  <a:lnTo>
                                    <a:pt x="255" y="47"/>
                                  </a:lnTo>
                                  <a:lnTo>
                                    <a:pt x="271" y="51"/>
                                  </a:lnTo>
                                  <a:lnTo>
                                    <a:pt x="287" y="58"/>
                                  </a:lnTo>
                                  <a:lnTo>
                                    <a:pt x="302" y="66"/>
                                  </a:lnTo>
                                  <a:lnTo>
                                    <a:pt x="316" y="75"/>
                                  </a:lnTo>
                                  <a:lnTo>
                                    <a:pt x="331" y="84"/>
                                  </a:lnTo>
                                  <a:lnTo>
                                    <a:pt x="343" y="95"/>
                                  </a:lnTo>
                                  <a:lnTo>
                                    <a:pt x="354" y="108"/>
                                  </a:lnTo>
                                  <a:lnTo>
                                    <a:pt x="363" y="123"/>
                                  </a:lnTo>
                                  <a:lnTo>
                                    <a:pt x="372" y="137"/>
                                  </a:lnTo>
                                  <a:lnTo>
                                    <a:pt x="379" y="152"/>
                                  </a:lnTo>
                                  <a:lnTo>
                                    <a:pt x="387" y="168"/>
                                  </a:lnTo>
                                  <a:lnTo>
                                    <a:pt x="390" y="185"/>
                                  </a:lnTo>
                                  <a:lnTo>
                                    <a:pt x="392" y="203"/>
                                  </a:lnTo>
                                  <a:lnTo>
                                    <a:pt x="394" y="222"/>
                                  </a:lnTo>
                                  <a:lnTo>
                                    <a:pt x="394" y="222"/>
                                  </a:lnTo>
                                  <a:lnTo>
                                    <a:pt x="392" y="240"/>
                                  </a:lnTo>
                                  <a:lnTo>
                                    <a:pt x="390" y="256"/>
                                  </a:lnTo>
                                  <a:lnTo>
                                    <a:pt x="387" y="273"/>
                                  </a:lnTo>
                                  <a:lnTo>
                                    <a:pt x="379" y="289"/>
                                  </a:lnTo>
                                  <a:lnTo>
                                    <a:pt x="372" y="306"/>
                                  </a:lnTo>
                                  <a:lnTo>
                                    <a:pt x="363" y="321"/>
                                  </a:lnTo>
                                  <a:lnTo>
                                    <a:pt x="354" y="333"/>
                                  </a:lnTo>
                                  <a:lnTo>
                                    <a:pt x="343" y="346"/>
                                  </a:lnTo>
                                  <a:lnTo>
                                    <a:pt x="331" y="357"/>
                                  </a:lnTo>
                                  <a:lnTo>
                                    <a:pt x="316" y="368"/>
                                  </a:lnTo>
                                  <a:lnTo>
                                    <a:pt x="302" y="378"/>
                                  </a:lnTo>
                                  <a:lnTo>
                                    <a:pt x="287" y="385"/>
                                  </a:lnTo>
                                  <a:lnTo>
                                    <a:pt x="271" y="390"/>
                                  </a:lnTo>
                                  <a:lnTo>
                                    <a:pt x="255" y="394"/>
                                  </a:lnTo>
                                  <a:lnTo>
                                    <a:pt x="237" y="398"/>
                                  </a:lnTo>
                                  <a:lnTo>
                                    <a:pt x="219" y="398"/>
                                  </a:lnTo>
                                  <a:lnTo>
                                    <a:pt x="219" y="398"/>
                                  </a:lnTo>
                                  <a:close/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sm" len="sm"/>
                              <a:tailEnd type="none" w="sm" len="sm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  <wps:wsp>
                          <wps:cNvPr id="365" name="Forma Livre: Forma 365"/>
                          <wps:cNvSpPr/>
                          <wps:spPr>
                            <a:xfrm>
                              <a:off x="395" y="581"/>
                              <a:ext cx="108" cy="98"/>
                            </a:xfrm>
                            <a:custGeom>
                              <a:avLst/>
                              <a:gdLst/>
                              <a:ahLst/>
                              <a:cxnLst/>
                              <a:rect l="l" t="t" r="r" b="b"/>
                              <a:pathLst>
                                <a:path w="215" h="197" extrusionOk="0">
                                  <a:moveTo>
                                    <a:pt x="107" y="112"/>
                                  </a:moveTo>
                                  <a:lnTo>
                                    <a:pt x="62" y="0"/>
                                  </a:lnTo>
                                  <a:lnTo>
                                    <a:pt x="0" y="0"/>
                                  </a:lnTo>
                                  <a:lnTo>
                                    <a:pt x="0" y="30"/>
                                  </a:lnTo>
                                  <a:lnTo>
                                    <a:pt x="0" y="30"/>
                                  </a:lnTo>
                                  <a:lnTo>
                                    <a:pt x="0" y="33"/>
                                  </a:lnTo>
                                  <a:lnTo>
                                    <a:pt x="2" y="35"/>
                                  </a:lnTo>
                                  <a:lnTo>
                                    <a:pt x="4" y="39"/>
                                  </a:lnTo>
                                  <a:lnTo>
                                    <a:pt x="8" y="41"/>
                                  </a:lnTo>
                                  <a:lnTo>
                                    <a:pt x="8" y="41"/>
                                  </a:lnTo>
                                  <a:lnTo>
                                    <a:pt x="11" y="41"/>
                                  </a:lnTo>
                                  <a:lnTo>
                                    <a:pt x="13" y="44"/>
                                  </a:lnTo>
                                  <a:lnTo>
                                    <a:pt x="15" y="48"/>
                                  </a:lnTo>
                                  <a:lnTo>
                                    <a:pt x="15" y="50"/>
                                  </a:lnTo>
                                  <a:lnTo>
                                    <a:pt x="15" y="151"/>
                                  </a:lnTo>
                                  <a:lnTo>
                                    <a:pt x="15" y="151"/>
                                  </a:lnTo>
                                  <a:lnTo>
                                    <a:pt x="15" y="154"/>
                                  </a:lnTo>
                                  <a:lnTo>
                                    <a:pt x="13" y="156"/>
                                  </a:lnTo>
                                  <a:lnTo>
                                    <a:pt x="11" y="160"/>
                                  </a:lnTo>
                                  <a:lnTo>
                                    <a:pt x="8" y="160"/>
                                  </a:lnTo>
                                  <a:lnTo>
                                    <a:pt x="8" y="160"/>
                                  </a:lnTo>
                                  <a:lnTo>
                                    <a:pt x="4" y="162"/>
                                  </a:lnTo>
                                  <a:lnTo>
                                    <a:pt x="2" y="165"/>
                                  </a:lnTo>
                                  <a:lnTo>
                                    <a:pt x="0" y="167"/>
                                  </a:lnTo>
                                  <a:lnTo>
                                    <a:pt x="0" y="171"/>
                                  </a:lnTo>
                                  <a:lnTo>
                                    <a:pt x="0" y="197"/>
                                  </a:lnTo>
                                  <a:lnTo>
                                    <a:pt x="67" y="197"/>
                                  </a:lnTo>
                                  <a:lnTo>
                                    <a:pt x="67" y="171"/>
                                  </a:lnTo>
                                  <a:lnTo>
                                    <a:pt x="67" y="171"/>
                                  </a:lnTo>
                                  <a:lnTo>
                                    <a:pt x="67" y="167"/>
                                  </a:lnTo>
                                  <a:lnTo>
                                    <a:pt x="65" y="165"/>
                                  </a:lnTo>
                                  <a:lnTo>
                                    <a:pt x="63" y="162"/>
                                  </a:lnTo>
                                  <a:lnTo>
                                    <a:pt x="60" y="160"/>
                                  </a:lnTo>
                                  <a:lnTo>
                                    <a:pt x="60" y="160"/>
                                  </a:lnTo>
                                  <a:lnTo>
                                    <a:pt x="56" y="160"/>
                                  </a:lnTo>
                                  <a:lnTo>
                                    <a:pt x="54" y="156"/>
                                  </a:lnTo>
                                  <a:lnTo>
                                    <a:pt x="53" y="154"/>
                                  </a:lnTo>
                                  <a:lnTo>
                                    <a:pt x="53" y="151"/>
                                  </a:lnTo>
                                  <a:lnTo>
                                    <a:pt x="53" y="88"/>
                                  </a:lnTo>
                                  <a:lnTo>
                                    <a:pt x="53" y="85"/>
                                  </a:lnTo>
                                  <a:lnTo>
                                    <a:pt x="54" y="83"/>
                                  </a:lnTo>
                                  <a:lnTo>
                                    <a:pt x="56" y="87"/>
                                  </a:lnTo>
                                  <a:lnTo>
                                    <a:pt x="100" y="187"/>
                                  </a:lnTo>
                                  <a:lnTo>
                                    <a:pt x="100" y="189"/>
                                  </a:lnTo>
                                  <a:lnTo>
                                    <a:pt x="101" y="191"/>
                                  </a:lnTo>
                                  <a:lnTo>
                                    <a:pt x="103" y="191"/>
                                  </a:lnTo>
                                  <a:lnTo>
                                    <a:pt x="105" y="191"/>
                                  </a:lnTo>
                                  <a:lnTo>
                                    <a:pt x="107" y="191"/>
                                  </a:lnTo>
                                  <a:lnTo>
                                    <a:pt x="109" y="191"/>
                                  </a:lnTo>
                                  <a:lnTo>
                                    <a:pt x="110" y="191"/>
                                  </a:lnTo>
                                  <a:lnTo>
                                    <a:pt x="112" y="191"/>
                                  </a:lnTo>
                                  <a:lnTo>
                                    <a:pt x="114" y="191"/>
                                  </a:lnTo>
                                  <a:lnTo>
                                    <a:pt x="114" y="189"/>
                                  </a:lnTo>
                                  <a:lnTo>
                                    <a:pt x="116" y="187"/>
                                  </a:lnTo>
                                  <a:lnTo>
                                    <a:pt x="157" y="87"/>
                                  </a:lnTo>
                                  <a:lnTo>
                                    <a:pt x="159" y="83"/>
                                  </a:lnTo>
                                  <a:lnTo>
                                    <a:pt x="161" y="85"/>
                                  </a:lnTo>
                                  <a:lnTo>
                                    <a:pt x="161" y="88"/>
                                  </a:lnTo>
                                  <a:lnTo>
                                    <a:pt x="161" y="151"/>
                                  </a:lnTo>
                                  <a:lnTo>
                                    <a:pt x="161" y="151"/>
                                  </a:lnTo>
                                  <a:lnTo>
                                    <a:pt x="161" y="154"/>
                                  </a:lnTo>
                                  <a:lnTo>
                                    <a:pt x="159" y="156"/>
                                  </a:lnTo>
                                  <a:lnTo>
                                    <a:pt x="157" y="160"/>
                                  </a:lnTo>
                                  <a:lnTo>
                                    <a:pt x="156" y="160"/>
                                  </a:lnTo>
                                  <a:lnTo>
                                    <a:pt x="156" y="160"/>
                                  </a:lnTo>
                                  <a:lnTo>
                                    <a:pt x="152" y="162"/>
                                  </a:lnTo>
                                  <a:lnTo>
                                    <a:pt x="150" y="165"/>
                                  </a:lnTo>
                                  <a:lnTo>
                                    <a:pt x="148" y="167"/>
                                  </a:lnTo>
                                  <a:lnTo>
                                    <a:pt x="148" y="171"/>
                                  </a:lnTo>
                                  <a:lnTo>
                                    <a:pt x="148" y="197"/>
                                  </a:lnTo>
                                  <a:lnTo>
                                    <a:pt x="215" y="197"/>
                                  </a:lnTo>
                                  <a:lnTo>
                                    <a:pt x="215" y="171"/>
                                  </a:lnTo>
                                  <a:lnTo>
                                    <a:pt x="215" y="171"/>
                                  </a:lnTo>
                                  <a:lnTo>
                                    <a:pt x="213" y="167"/>
                                  </a:lnTo>
                                  <a:lnTo>
                                    <a:pt x="213" y="165"/>
                                  </a:lnTo>
                                  <a:lnTo>
                                    <a:pt x="210" y="162"/>
                                  </a:lnTo>
                                  <a:lnTo>
                                    <a:pt x="208" y="160"/>
                                  </a:lnTo>
                                  <a:lnTo>
                                    <a:pt x="208" y="160"/>
                                  </a:lnTo>
                                  <a:lnTo>
                                    <a:pt x="204" y="160"/>
                                  </a:lnTo>
                                  <a:lnTo>
                                    <a:pt x="202" y="156"/>
                                  </a:lnTo>
                                  <a:lnTo>
                                    <a:pt x="201" y="154"/>
                                  </a:lnTo>
                                  <a:lnTo>
                                    <a:pt x="201" y="151"/>
                                  </a:lnTo>
                                  <a:lnTo>
                                    <a:pt x="201" y="50"/>
                                  </a:lnTo>
                                  <a:lnTo>
                                    <a:pt x="201" y="50"/>
                                  </a:lnTo>
                                  <a:lnTo>
                                    <a:pt x="201" y="48"/>
                                  </a:lnTo>
                                  <a:lnTo>
                                    <a:pt x="202" y="44"/>
                                  </a:lnTo>
                                  <a:lnTo>
                                    <a:pt x="204" y="41"/>
                                  </a:lnTo>
                                  <a:lnTo>
                                    <a:pt x="208" y="41"/>
                                  </a:lnTo>
                                  <a:lnTo>
                                    <a:pt x="208" y="41"/>
                                  </a:lnTo>
                                  <a:lnTo>
                                    <a:pt x="210" y="39"/>
                                  </a:lnTo>
                                  <a:lnTo>
                                    <a:pt x="213" y="35"/>
                                  </a:lnTo>
                                  <a:lnTo>
                                    <a:pt x="213" y="33"/>
                                  </a:lnTo>
                                  <a:lnTo>
                                    <a:pt x="215" y="30"/>
                                  </a:lnTo>
                                  <a:lnTo>
                                    <a:pt x="215" y="0"/>
                                  </a:lnTo>
                                  <a:lnTo>
                                    <a:pt x="154" y="0"/>
                                  </a:lnTo>
                                  <a:lnTo>
                                    <a:pt x="107" y="112"/>
                                  </a:lnTo>
                                </a:path>
                              </a:pathLst>
                            </a:custGeom>
                            <a:noFill/>
                            <a:ln w="9525" cap="flat" cmpd="sng">
                              <a:solidFill>
                                <a:srgbClr val="000000"/>
                              </a:solidFill>
                              <a:prstDash val="solid"/>
                              <a:round/>
                              <a:headEnd type="none" w="med" len="med"/>
                              <a:tailEnd type="none" w="med" len="med"/>
                            </a:ln>
                          </wps:spPr>
                          <wps:bodyPr spcFirstLastPara="1" wrap="square" lIns="91425" tIns="91425" rIns="91425" bIns="91425" anchor="ctr" anchorCtr="0"/>
                        </wps:wsp>
                      </wpg:grpSp>
                    </wpg:grpSp>
                  </wpg:wgp>
                </a:graphicData>
              </a:graphic>
            </wp:anchor>
          </w:drawing>
        </mc:Choice>
        <mc:Fallback>
          <w:pict>
            <v:group id="Agrupar 214" o:spid="_x0000_s1026" style="position:absolute;left:0;text-align:left;margin-left:437pt;margin-top:-22pt;width:45.2pt;height:68.85pt;z-index:251658240" coordorigin="50589,33428" coordsize="5740,8743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">
              <v:group id="Agrupar 1" o:spid="_x0000_s1027" style="position:absolute;left:50589;top:33428;width:5741;height:8743" coordsize="5740,874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">
                <v:rect id="Retângulo 2" o:spid="_x0000_s1028" style="position:absolute;width:5740;height:874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" filled="f" stroked="f">
                  <v:textbox inset="2.53958mm,2.53958mm,2.53958mm,2.53958mm">
                    <w:txbxContent>
                      <w:p w:rsidR="00424C0A" w:rsidRDefault="001E6D5E">
                        <w:pPr>
                          <w:spacing w:before="0"/>
                          <w:jc w:val="left"/>
                          <w:textDirection w:val="btLr"/>
                        </w:pPr>
                      </w:p>
                    </w:txbxContent>
                  </v:textbox>
                </v:rect>
                <v:rect id="Retângulo 3" o:spid="_x0000_s1029" style="position:absolute;width:5740;height:874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" filled="f" stroked="f">
                  <v:textbox inset="2.53958mm,2.53958mm,2.53958mm,2.53958mm">
                    <w:txbxContent>
                      <w:p w:rsidR="00424C0A" w:rsidRDefault="001E6D5E">
                        <w:pPr>
                          <w:spacing w:before="0"/>
                          <w:jc w:val="left"/>
                          <w:textDirection w:val="btLr"/>
                        </w:pPr>
                      </w:p>
                    </w:txbxContent>
                  </v:textbox>
                </v:rect>
                <v:group id="Agrupar 4" o:spid="_x0000_s1030" style="position:absolute;left:63;top:19;width:5677;height:8680" coordorigin="5,5" coordsize="894,13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">
                  <v:shape id="Forma Livre: Forma 5" o:spid="_x0000_s1031" style="position:absolute;left:163;top:719;width:573;height:426;visibility:visible;mso-wrap-style:square;v-text-anchor:middle" coordsize="1145,85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" path="m575,852r,l600,850r24,-3l649,841r24,-5l696,826r24,-11l743,804r23,-14l788,775r22,-16l831,740r20,-18l873,702r20,-22l913,656r19,-24l932,632r17,-24l967,583r30,-52l1026,474r26,-58l1075,353r20,-64l1111,221r13,-69l1124,152,1145,14r-84,110l1001,r,l978,132r,l967,190r-13,55l938,298r-20,50l898,396r-23,45l849,482r-25,38l795,555r-29,31l736,612r-31,22l673,652r-17,8l640,667r-16,4l608,674r-17,4l575,678r-5,l570,678r-16,l537,674r-16,-3l505,667r-16,-7l472,652,440,634,409,612,379,586,350,555,321,520,296,482,270,441,247,396,227,348,209,298,193,245,178,190,167,132r,l144,,86,124,,14r,l21,152r,l34,221r16,68l70,353r23,63l119,474r29,57l178,583r18,25l213,632r,l232,656r20,24l272,702r22,20l314,740r21,19l357,775r23,15l402,804r23,11l449,826r23,10l496,841r25,6l546,850r24,2l575,852xe" filled="f">
                    <v:stroke startarrowwidth="narrow" startarrowlength="short" endarrowwidth="narrow" endarrowlength="short"/>
                    <v:path arrowok="t" o:extrusionok="f"/>
                  </v:shape>
                  <v:rect id="Retângulo 6" o:spid="_x0000_s1032" style="position:absolute;left:254;top:567;width:68;height:8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7" o:spid="_x0000_s1033" style="position:absolute;left:263;top:580;width:57;height:7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8" o:spid="_x0000_s1034" style="position:absolute;left:271;top:590;width:48;height: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9" o:spid="_x0000_s1035" style="position:absolute;left:278;top:600;width:41;height: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10" o:spid="_x0000_s1036" style="position:absolute;left:284;top:607;width:36;height:4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11" o:spid="_x0000_s1037" style="position:absolute;left:291;top:613;width:30;height:3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12" o:spid="_x0000_s1038" style="position:absolute;left:297;top:619;width:25;height:3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Conector de Seta Reta 13" o:spid="_x0000_s1039" type="#_x0000_t32" style="position:absolute;left:253;top:569;width:49;height:5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">
                    <v:stroke joinstyle="miter"/>
                  </v:shape>
                  <v:rect id="Retângulo 14" o:spid="_x0000_s1040" style="position:absolute;left:302;top:623;width:22;height:2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15" o:spid="_x0000_s1041" style="position:absolute;left:580;top:567;width:65;height:8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16" o:spid="_x0000_s1042" style="position:absolute;left:582;top:580;width:55;height:7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17" o:spid="_x0000_s1043" style="position:absolute;left:583;top:590;width:46;height:6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18" o:spid="_x0000_s1044" style="position:absolute;left:583;top:600;width:40;height:5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19" o:spid="_x0000_s1045" style="position:absolute;left:582;top:607;width:34;height:4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20" o:spid="_x0000_s1046" style="position:absolute;left:581;top:613;width:29;height:3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21" o:spid="_x0000_s1047" style="position:absolute;left:580;top:619;width:24;height:3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shape id="Conector de Seta Reta 22" o:spid="_x0000_s1048" type="#_x0000_t32" style="position:absolute;left:599;top:569;width:47;height:57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">
                    <v:stroke joinstyle="miter"/>
                  </v:shape>
                  <v:rect id="Retângulo 23" o:spid="_x0000_s1049" style="position:absolute;left:578;top:623;width:21;height:2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shape id="Forma Livre: Forma 24" o:spid="_x0000_s1050" style="position:absolute;left:5;top:5;width:894;height:1367;visibility:visible;mso-wrap-style:square;v-text-anchor:middle" coordsize="1790,273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" path="m1790,1368r,l1788,1440r-3,69l1779,1577r-7,68l1761,1711r-13,64l1736,1839r-16,63l1702,1962r-20,59l1660,2078r-23,55l1611,2188r-27,51l1557,2288r-30,48l1496,2380r-33,44l1429,2464r-34,39l1359,2538r-38,33l1283,2602r-40,27l1202,2653r-42,22l1119,2694r-44,14l1030,2721r-45,7l940,2734r-45,2l895,2736r-47,-2l803,2728r-45,-7l715,2708r-44,-14l628,2675r-42,-22l547,2629r-40,-27l467,2571r-36,-33l393,2503r-34,-39l325,2424r-33,-44l262,2336r-29,-48l204,2239r-27,-51l152,2133r-22,-55l108,2021,88,1962,70,1902,54,1839,40,1775,27,1711r-9,-66l9,1577,4,1509,,1440r,-72l,1368r,-70l4,1229r5,-68l18,1093r9,-66l40,963,54,899,70,836,88,776r20,-59l130,660r22,-57l177,550r27,-51l233,449r29,-47l292,356r33,-42l359,273r34,-38l431,198r36,-33l507,136r40,-28l586,85,628,63,671,44,715,30,758,17,803,8,848,2,895,r,l940,2r45,6l1030,17r45,13l1119,44r41,19l1202,85r41,23l1283,136r38,29l1359,198r36,37l1429,273r34,41l1496,356r31,46l1557,449r27,50l1611,550r26,53l1660,660r22,57l1702,776r18,60l1736,899r12,64l1761,1027r11,66l1779,1161r6,68l1788,1298r2,70l1790,1368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5" o:spid="_x0000_s1051" style="position:absolute;left:28;top:30;width:847;height:1317;visibility:visible;mso-wrap-style:square;v-text-anchor:middle" coordsize="1694,263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" path="m1694,1316r,l1694,1384r-3,68l1685,1518r-7,64l1669,1646r-13,62l1644,1769r-17,60l1611,1886r-18,57l1572,2000r-22,53l1526,2104r-25,50l1474,2202r-27,45l1416,2291r-30,41l1355,2370r-34,39l1286,2442r-34,31l1214,2502r-36,28l1139,2554r-40,20l1059,2590r-41,17l976,2618r-41,7l891,2631r-43,1l848,2632r-43,-1l761,2625r-43,-7l677,2607r-42,-17l595,2574r-39,-20l518,2530r-38,-28l444,2473r-36,-31l373,2409r-32,-39l308,2332r-30,-41l249,2247r-29,-45l193,2154r-25,-50l144,2053r-21,-53l103,1943,83,1886,67,1829,52,1769,38,1708,27,1646r-9,-64l9,1518,5,1452,2,1384,,1316r,l2,1248r3,-66l9,1116r9,-64l27,988,38,925,52,863,67,804,83,746r20,-57l123,634r21,-53l168,529r25,-49l220,432r29,-46l278,342r30,-42l341,262r32,-37l408,190r36,-31l480,130r38,-26l556,80,595,60,635,42,677,27,718,16,761,7,805,1,848,r,l891,1r44,6l976,16r42,11l1059,42r40,18l1139,80r39,24l1214,130r38,29l1286,190r35,35l1355,262r31,38l1416,342r31,44l1474,432r27,48l1526,529r24,52l1572,634r21,55l1611,746r16,58l1644,863r12,62l1669,988r9,64l1685,1116r6,66l1694,1248r,68l1694,1316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6" o:spid="_x0000_s1052" style="position:absolute;left:133;top:142;width:637;height:1088;visibility:visible;mso-wrap-style:square;v-text-anchor:middle" coordsize="1276,217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" path="m1276,1087r,l1276,1144r-2,55l1269,1254r-6,54l1256,1361r-7,51l1238,1462r-11,49l1215,1561r-15,45l1184,1652r-16,44l1150,1738r-18,43l1112,1819r-22,39l1068,1894r-23,33l1020,1960r-24,30l969,2019r-27,26l915,2068r-29,22l857,2111r-29,16l798,2142r-31,13l736,2164r-32,7l671,2175r-32,2l639,2177r-32,-2l574,2171r-32,-7l509,2155r-31,-13l450,2127r-31,-16l390,2090r-29,-22l334,2045r-27,-26l282,1990r-26,-30l233,1927r-23,-33l188,1858r-22,-39l146,1781r-19,-43l109,1696,92,1652,78,1606,63,1561,51,1511,38,1462r-9,-50l20,1361r-7,-53l7,1254,4,1199,,1144r,-57l,1087r,-55l4,977,7,922r6,-53l20,816r9,-51l38,713,51,664,63,616,78,569,92,523r17,-44l127,437r19,-41l166,356r22,-39l210,283r23,-35l256,217r26,-32l307,158r27,-28l361,107,390,85,419,66,450,48,478,33,509,22,542,11,574,6,607,r32,l639,r32,l704,6r32,5l767,22r31,11l828,48r29,18l886,85r29,22l942,130r27,28l996,185r24,32l1045,248r23,35l1090,317r22,39l1132,396r18,41l1168,479r16,44l1200,569r15,47l1227,664r11,49l1249,765r7,51l1263,869r6,53l1274,977r2,55l1276,1087r,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7" o:spid="_x0000_s1053" style="position:absolute;left:46;top:494;width:86;height:86;visibility:visible;mso-wrap-style:square;v-text-anchor:middle" coordsize="171,1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" path="m128,140r,l123,132r-6,-3l117,129r-9,-4l94,123,65,118r,l49,116r,l42,110r,l34,103,23,92r,l31,107r7,12l38,119r7,11l56,140r,l69,147r16,4l85,151r12,l112,149r,l119,145r9,-5l128,140xm146,88r,l144,75r,l135,53,43,39,33,50,45,63r-5,3l16,37,36,17,27,4,31,r,l38,9r5,6l43,15r8,2l58,19r72,11l130,30r13,1l150,31r,l153,28r2,-2l155,26r,-4l152,19r7,l171,42r,l166,50r-7,3l159,53r-7,2l141,55r,l152,72r7,16l159,88r2,17l161,121r,l157,136r-7,13l141,158r-11,7l130,165r-9,6l110,173r-9,l90,173r,l74,169,61,160r,l49,149,36,134r,l29,121,22,105r,l22,125r,l20,134r,l18,145r,l18,152r4,6l22,158r5,5l34,165r,l43,167r,4l43,171r-12,l31,171r-8,-2l16,165r-5,-3l7,158r,l4,152,,147r,-6l,136r,l2,130r,l7,118r,l13,108r1,-7l14,101r,-7l14,86r,l9,77r2,-5l13,74r7,5l20,79r5,6l31,88r,l38,92r13,2l97,101r,l110,105r,l114,108r3,4l117,112r8,9l134,136r,l137,130r6,-7l143,123r1,-7l146,108r,l146,103r,-15xe" stroked="f">
                    <v:path arrowok="t" o:extrusionok="f"/>
                  </v:shape>
                  <v:shape id="Forma Livre: Forma 28" o:spid="_x0000_s1054" style="position:absolute;left:85;top:440;width:60;height:54;visibility:visible;mso-wrap-style:square;v-text-anchor:middle" coordsize="121,10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" path="m12,26l30,15,23,2,27,r,l34,11r,l39,15r6,2l93,29r,l99,29r3,l102,29r4,-1l106,28,104,18r4,l121,44r,l111,50r-5,1l106,51r-7,l90,50,36,37,23,42,34,64,88,77r9,-5l108,94,88,108,83,99,32,84r,l23,84r-5,l18,84r-2,l14,86r,l14,90r2,4l12,95,,70r,l9,64r5,-3l14,61r5,l25,61r3,1l12,26xe" stroked="f">
                    <v:path arrowok="t" o:extrusionok="f"/>
                  </v:shape>
                  <v:shape id="Forma Livre: Forma 29" o:spid="_x0000_s1055" style="position:absolute;left:85;top:402;width:68;height:34;visibility:visible;mso-wrap-style:square;v-text-anchor:middle" coordsize="137,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" path="m,13l5,,21,20r-2,6l,13xm32,31l52,18r5,11l110,46r,l117,48r4,l121,48r3,-2l124,46r,-2l124,44r-2,-7l126,37r11,25l137,62r-7,6l122,70r,l115,70,104,66,50,50r-9,3l32,31xe" stroked="f">
                    <v:path arrowok="t" o:extrusionok="f"/>
                  </v:shape>
                  <v:shape id="Forma Livre: Forma 30" o:spid="_x0000_s1056" style="position:absolute;left:98;top:362;width:69;height:49;visibility:visible;mso-wrap-style:square;v-text-anchor:middle" coordsize="137,9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" path="m52,46l39,8r,l50,2,57,r,l65,r9,2l131,24r,l131,42r,l137,64r,l126,72r-9,7l117,79r-5,9l106,97r-2,l104,97r-1,-5l101,90r,l90,85,47,68r,l41,66r,l34,68r,l25,70r,l18,68r,l11,64,5,57r,l1,50,,35r3,l3,35r4,9l9,48r3,2l12,50r6,l18,50r9,-2l27,48r7,-4l39,44r,l52,46r,xm57,48r47,18l126,46,72,24r,l65,22r-4,l61,22r-5,2l50,28r7,20xe" stroked="f">
                    <v:path arrowok="t" o:extrusionok="f"/>
                  </v:shape>
                  <v:shape id="Forma Livre: Forma 31" o:spid="_x0000_s1057" style="position:absolute;left:136;top:317;width:49;height:47;visibility:visible;mso-wrap-style:square;v-text-anchor:middle" coordsize="98,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" path="m2,13l44,,55,57r16,8l89,46,87,28r4,-2l98,66r,l83,79r,l71,94r-2,l69,94,67,90,65,87r,l55,81,,55r,l2,37r,l2,13r,xm6,32r,1l47,54,42,21,6,32xe" stroked="f">
                    <v:path arrowok="t" o:extrusionok="f"/>
                  </v:shape>
                  <v:shape id="Forma Livre: Forma 192" o:spid="_x0000_s1058" style="position:absolute;left:152;top:273;width:51;height:49;visibility:visible;mso-wrap-style:square;v-text-anchor:middle" coordsize="101,9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" path="m18,4l41,r6,21l25,24r4,13l81,68,94,61,92,48r4,-2l101,81r,l85,88r,l74,98,72,96r,l72,90,70,87r,l59,79,23,59r,l16,55r-3,l13,55r-2,l9,57r,l9,61r,4l5,66,,37r,l9,33r7,l16,33r4,l23,35,18,4xe" stroked="f">
                    <v:path arrowok="t" o:extrusionok="f"/>
                  </v:shape>
                  <v:shape id="Forma Livre: Forma 193" o:spid="_x0000_s1059" style="position:absolute;left:180;top:221;width:52;height:70;visibility:visible;mso-wrap-style:square;v-text-anchor:middle" coordsize="105,1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" path="m45,53l69,40r36,24l105,64r-4,7l99,81r,l98,88r1,11l99,99r-12,9l87,108r-9,7l78,115r-4,10l74,134r,l72,139r,l70,139r,l69,139r,l67,136r,l65,130,61,115,54,93,31,106,,84r,l2,73,4,66r,l2,59,,49r,l18,37r,l25,27r,l29,24r,-6l29,18,27,15,25,13r,l22,13r,l18,13r-3,l15,13,11,7r,l11,4r,l13,2,16,r,l20,r4,2l24,2r5,7l29,9r5,13l45,53xm33,81l47,75,34,38r,l31,49r,l22,59,9,64,33,81xm51,71r14,41l65,112r2,-8l67,104r3,-7l70,97r9,-9l90,81,67,64,51,71xe" stroked="f">
                    <v:path arrowok="t" o:extrusionok="f"/>
                  </v:shape>
                  <v:shape id="Forma Livre: Forma 194" o:spid="_x0000_s1060" style="position:absolute;left:197;top:187;width:54;height:55;visibility:visible;mso-wrap-style:square;v-text-anchor:middle" coordsize="109,1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" path="m,11l9,r8,26l15,29,,11xm24,40l45,35r2,11l91,83r,l96,86r4,2l100,88r5,l105,88r,-2l105,86r,-7l109,79r,29l109,108r-8,2l94,110r,l87,106,78,99,35,62,24,64r,-24xe" stroked="f">
                    <v:path arrowok="t" o:extrusionok="f"/>
                  </v:shape>
                  <v:shape id="Forma Livre: Forma 195" o:spid="_x0000_s1061" style="position:absolute;left:212;top:160;width:71;height:60;visibility:visible;mso-wrap-style:square;v-text-anchor:middle" coordsize="143,1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" path="m,29l83,15r,l81,7r,l83,r2,4l85,4r2,5l87,9r7,8l143,66r,l135,86r,l132,103r,l119,106r-11,4l108,110r-9,6l90,121r-2,-2l88,119r,-7l88,112,79,101,42,62r,l47,51r2,-9l16,48,,29xm83,37l58,40r,l56,48r45,46l128,83,83,37xe" stroked="f">
                    <v:path arrowok="t" o:extrusionok="f"/>
                  </v:shape>
                  <v:shape id="Forma Livre: Forma 196" o:spid="_x0000_s1062" style="position:absolute;left:271;top:127;width:54;height:60;visibility:visible;mso-wrap-style:square;v-text-anchor:middle" coordsize="109,1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" path="m49,2l53,r,l56,15r,l62,26,87,62r,l92,70r6,2l98,72r2,1l101,72r,l103,70r,l105,64r4,2l101,95r,l92,94,87,92r,l82,88,76,83,65,121r,l56,121r-9,-4l40,114r-5,-4l35,110r-4,-9l27,94r,l26,79,27,62,,48,,44r,l6,40r,l9,37r4,-4l15,28r2,-8l17,20,35,17r,l47,9r,l49,7r,l49,2r,xm40,33l6,46,31,59,56,55,40,33xm58,59l31,64r,l35,75r5,9l40,84r5,8l53,95r7,2l69,99,74,79,58,59xe" stroked="f">
                    <v:path arrowok="t" o:extrusionok="f"/>
                  </v:shape>
                  <v:shape id="Forma Livre: Forma 197" o:spid="_x0000_s1063" style="position:absolute;left:301;top:99;width:63;height:58;visibility:visible;mso-wrap-style:square;v-text-anchor:middle" coordsize="124,11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" path="m,2l83,13r,l84,6r,l88,r2,4l90,4r,5l90,9r3,9l124,81r,l112,97r,l103,112r,l90,112r-11,l79,112r-11,2l59,116r-2,-2l57,114r2,-8l59,106,54,94,30,46r,l39,37r4,-9l10,24,,2xm77,33l52,29r,l48,35,77,94r29,-2l77,33xe" stroked="f">
                    <v:path arrowok="t" o:extrusionok="f"/>
                  </v:shape>
                  <v:shape id="Forma Livre: Forma 198" o:spid="_x0000_s1064" style="position:absolute;left:367;top:84;width:40;height:54;visibility:visible;mso-wrap-style:square;v-text-anchor:middle" coordsize="80,10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" path="m31,l69,24,35,69r3,19l64,90,76,75r4,2l55,108r,l36,106r,l17,106r,-2l17,104r1,-3l18,97r,l17,84,,27r,l13,16r,l31,r,xm20,16r-2,l31,62,53,36,20,16xe" stroked="f">
                    <v:path arrowok="t" o:extrusionok="f"/>
                  </v:shape>
                  <v:shape id="Forma Livre: Forma 199" o:spid="_x0000_s1065" style="position:absolute;left:471;top:50;width:90;height:97;visibility:visible;mso-wrap-style:square;v-text-anchor:middle" coordsize="180,1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" path="m119,13r5,2l119,33,151,22r,l166,39r9,12l175,51r4,10l180,70r,l180,79r-1,13l160,156r-37,18l123,174,103,161r,l87,152,76,194,38,183,50,141r,l36,138r-11,l25,138r-12,1l2,143,,139r,l16,130r13,-5l29,125r12,-2l56,123r,l58,110r,-11l58,99,56,90,49,81r,l41,72,31,64r,-3l31,61,45,57,76,46r1,-7l77,39r2,-8l79,24r,l77,20,76,15r,l70,11,65,9r,l56,7,47,9r,-3l47,6,54,2,63,r,l70,r7,2l77,2,87,4r7,5l94,9r3,8l101,22r,l101,29,99,39r15,-6l119,13xm74,51l49,61r,l58,70r,l67,83,74,51xm112,40l99,44,58,189r12,4l112,40xm92,134r,l103,138r11,5l114,143r10,7l137,161r9,-31l159,83r,l159,70r,l157,62r-4,-7l153,55,144,44,133,33r-16,4l92,134xe" stroked="f">
                    <v:path arrowok="t" o:extrusionok="f"/>
                  </v:shape>
                  <v:shape id="Forma Livre: Forma 200" o:spid="_x0000_s1066" style="position:absolute;left:558;top:112;width:47;height:51;visibility:visible;mso-wrap-style:square;v-text-anchor:middle" coordsize="96,10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" path="m92,20r4,24l76,47,72,27,60,29,29,82r5,13l49,93r,6l16,102r,l9,86r,l,75,2,73r,l6,71r3,l9,71,18,60,38,24r,l42,18r1,-5l43,13,42,11r,-2l42,9r-4,l33,9r,-4l60,r,l63,9r2,7l65,16r,4l61,25,92,20xe" stroked="f">
                    <v:path arrowok="t" o:extrusionok="f"/>
                  </v:shape>
                  <v:shape id="Forma Livre: Forma 201" o:spid="_x0000_s1067" style="position:absolute;left:591;top:143;width:49;height:47;visibility:visible;mso-wrap-style:square;v-text-anchor:middle" coordsize="97,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" path="m96,9r1,46l40,51,29,66,41,88r20,2l61,94,20,92r,l13,75r,l,59,2,57r,l5,57,9,55r,l18,46,54,r,l72,4r,l96,9r,xm76,9r-2,l45,46r32,2l76,9xe" stroked="f">
                    <v:path arrowok="t" o:extrusionok="f"/>
                  </v:shape>
                  <v:shape id="Forma Livre: Forma 202" o:spid="_x0000_s1068" style="position:absolute;left:619;top:173;width:72;height:53;visibility:visible;mso-wrap-style:square;v-text-anchor:middle" coordsize="144,10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" path="m88,49r7,28l65,106r,l58,102,50,99r,l43,97,32,95r,l27,80r,l20,71r,l12,66,3,62r,l,60r,l,58r,l,56r,l3,55r,l11,55,25,53,47,51,40,25,68,r,l77,3r8,4l85,7r7,l101,7r,l110,27r,l117,36r,l121,40r3,2l124,42r4,l130,40r,l132,36r,l132,31r1,-2l133,29r6,-4l139,25r3,2l142,27r2,4l144,33r,l144,36r-3,4l141,40r-8,4l133,44r-12,3l88,49xm68,53l27,58r,l34,62r,l40,67r,l47,77r3,12l72,69,68,53xm63,33r4,16l104,44r,l95,36r,l88,25,85,12,63,33xe" stroked="f">
                    <v:path arrowok="t" o:extrusionok="f"/>
                  </v:shape>
                  <v:shape id="Forma Livre: Forma 203" o:spid="_x0000_s1069" style="position:absolute;left:660;top:195;width:63;height:70;visibility:visible;mso-wrap-style:square;v-text-anchor:middle" coordsize="126,1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" path="m126,33r-1,1l125,34r-8,-3l112,31r,l106,33r-9,5l69,60r39,11l108,71r,11l106,89r,l103,95r-7,5l45,139r,l25,128r,l11,124r,l11,113,9,102r,l5,91,,77r2,l2,77r5,l11,77r,l20,71,34,60,81,23r,l88,18r6,-6l94,12,96,7,96,r3,l99,r2,11l101,11r,7l101,18r16,7l117,25r9,8l126,33xm25,95r7,27l78,88r,l87,80r,l87,75r1,-6l65,64,25,95xe" stroked="f">
                    <v:path arrowok="t" o:extrusionok="f"/>
                  </v:shape>
                  <v:shape id="Forma Livre: Forma 204" o:spid="_x0000_s1070" style="position:absolute;left:686;top:252;width:66;height:41;visibility:visible;mso-wrap-style:square;v-text-anchor:middle" coordsize="134,8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" path="m92,11l89,35,78,33,31,63r,l26,68r-4,2l22,70r,5l22,75r,l22,75r7,4l27,83,,74r,l2,64,4,59r,l9,53r9,-7l67,15,69,4r23,7xm127,r7,11l107,11,105,8,127,xe" stroked="f">
                    <v:path arrowok="t" o:extrusionok="f"/>
                  </v:shape>
                  <v:shape id="Forma Livre: Forma 205" o:spid="_x0000_s1071" style="position:absolute;left:703;top:281;width:58;height:43;visibility:visible;mso-wrap-style:square;v-text-anchor:middle" coordsize="117,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" path="m72,r45,9l117,11,92,24r10,18l92,48,83,29,21,64,19,79r8,4l25,86,,73r,l1,59,,42r1,l1,42r6,2l10,44r,l14,42r7,-2l72,11,68,2,72,xe" stroked="f">
                    <v:path arrowok="t" o:extrusionok="f"/>
                  </v:shape>
                  <v:shape id="Forma Livre: Forma 206" o:spid="_x0000_s1072" style="position:absolute;left:717;top:317;width:53;height:44;visibility:visible;mso-wrap-style:square;v-text-anchor:middle" coordsize="107,8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" path="m107,28l89,68,40,41,22,48r2,26l40,85r-2,3l4,66r,l4,48r,l,30,2,28r,l6,30r4,l10,30,22,26,74,r,l87,11r,l107,28r,xm89,19l87,17,46,37,74,54,89,19xe" stroked="f">
                    <v:path arrowok="t" o:extrusionok="f"/>
                  </v:shape>
                  <v:shape id="Forma Livre: Forma 207" o:spid="_x0000_s1073" style="position:absolute;left:735;top:357;width:55;height:41;visibility:visible;mso-wrap-style:square;v-text-anchor:middle" coordsize="110,8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" path="m110,48l99,70,79,61,90,42,79,35,23,57,19,72r11,7l28,83,,64r,l3,48r,l5,33r2,l7,33r3,2l14,37r,l27,33,66,17r,l72,15r3,-4l75,11r,-2l75,8r,l74,6,70,2,72,,97,13r,l93,22r-3,6l90,28r-2,3l83,33r27,15xe" stroked="f">
                    <v:path arrowok="t" o:extrusionok="f"/>
                  </v:shape>
                  <v:shape id="Forma Livre: Forma 208" o:spid="_x0000_s1074" style="position:absolute;left:748;top:401;width:71;height:32;visibility:visible;mso-wrap-style:square;v-text-anchor:middle" coordsize="142,6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" path="m103,13l94,35,85,30,31,48r,l25,50r-5,2l20,52r,3l20,55r,2l20,57r5,4l23,64,,50r,l3,41,7,35r,l12,31,23,28,77,9,83,r20,13xm139,9r3,13l117,15r-2,-4l139,9xe" stroked="f">
                    <v:path arrowok="t" o:extrusionok="f"/>
                  </v:shape>
                  <v:shape id="Forma Livre: Forma 209" o:spid="_x0000_s1075" style="position:absolute;left:756;top:435;width:58;height:48;visibility:visible;mso-wrap-style:square;v-text-anchor:middle" coordsize="116,9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" path="m116,62r,4l116,66,101,62r,l88,64,47,77r,l38,79r-4,2l34,81r-1,3l33,86r,l34,88r,l38,92r-2,3l11,77r,l16,70r4,-6l20,64r5,-4l33,59,,35r,l5,24r6,-8l16,13,24,9r,l33,7r9,2l42,9r12,4l70,18,92,r4,l96,r,5l96,5r3,8l101,16r6,6l112,26r,l108,42r,l110,57r,l112,60r,l116,62r,xe" stroked="f">
                    <v:path arrowok="t" o:extrusionok="f"/>
                  </v:shape>
                  <v:shape id="Forma Livre: Forma 210" o:spid="_x0000_s1076" style="position:absolute;left:767;top:446;width:22;height:18;visibility:visible;mso-wrap-style:square;v-text-anchor:middle" coordsize="45,3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" path="m39,29l45,2r,l32,,21,2r,l14,4,7,9,3,15,,24,14,35,39,29xe" stroked="f">
                    <v:path arrowok="t" o:extrusionok="f"/>
                  </v:shape>
                  <v:shape id="Forma Livre: Forma 211" o:spid="_x0000_s1077" style="position:absolute;left:789;top:437;width:12;height:22;visibility:visible;mso-wrap-style:square;v-text-anchor:middle" coordsize="25,4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" path="m25,38l25,,4,20,,44,25,38xe" stroked="f">
                    <v:path arrowok="t" o:extrusionok="f"/>
                  </v:shape>
                  <v:shape id="Forma Livre: Forma 212" o:spid="_x0000_s1078" style="position:absolute;left:769;top:482;width:57;height:56;visibility:visible;mso-wrap-style:square;v-text-anchor:middle" coordsize="116,1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" path="m116,63l103,81r11,7l112,92r,l101,85r,l96,85r-7,2l40,96r,l35,98r-4,1l31,99r-2,4l29,103r6,6l31,112,9,94r,l15,85r3,-4l18,81r8,-4l35,76,89,65,98,54,80,39,24,50r-6,9l,43,11,22r9,6l71,19r,l80,15r5,-2l85,13r2,-2l87,10r,l85,6,82,4,85,r22,19l107,19r-4,9l98,32r,l94,35r-5,2l85,37r31,26xe" stroked="f">
                    <v:path arrowok="t" o:extrusionok="f"/>
                  </v:shape>
                  <v:shape id="Forma Livre: Forma 213" o:spid="_x0000_s1079" style="position:absolute;left:778;top:545;width:56;height:43;visibility:visible;mso-wrap-style:square;v-text-anchor:middle" coordsize="112,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" path="m112,66r-2,4l110,70,98,64r,l85,64,42,70r,l33,72r-6,1l27,73r-1,2l26,77r,l27,81r,l31,84r-4,2l6,68r,l11,61r6,-6l17,55r5,-2l29,50,,22r,l6,13,13,7,20,2,26,r,l35,r9,2l44,2,56,7,71,17,96,r4,2l100,2r,5l100,7r1,6l103,18r4,6l112,28r,l107,46r,l107,59r,l107,62r,l112,66r,xm60,46l67,20r,l55,17r-10,l45,17r-9,1l31,22r-7,6l20,35,35,50,60,46xm89,42l96,6,71,22,62,46,89,42xe" stroked="f">
                    <v:path arrowok="t" o:extrusionok="f"/>
                  </v:shape>
                  <v:shape id="Forma Livre: Forma 215" o:spid="_x0000_s1080" style="position:absolute;left:46;top:494;width:86;height:86;visibility:visible;mso-wrap-style:square;v-text-anchor:middle" coordsize="171,1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" path="m128,140r,l123,132r-6,-3l117,129r-9,-4l94,123,65,118r,l49,116r,l42,110r,l34,103,23,92r,l31,107r7,12l38,119r7,11l56,140r,l69,147r16,4l85,151r12,l112,149r,l119,145r9,-5l128,140xm146,88r,l144,75r,l135,53,43,39,33,50,45,63r-5,3l16,37,36,17,27,4,31,r,l38,9r5,6l43,15r8,2l58,19r72,11l130,30r13,1l150,31r,l153,28r2,-2l155,26r,-4l152,19r7,l171,42r,l166,50r-7,3l159,53r-7,2l141,55r,l152,72r7,16l159,88r2,17l161,121r,l157,136r-7,13l141,158r-11,7l130,165r-9,6l110,173r-9,l90,173r,l74,169,61,160r,l49,149,36,134r,l29,121,22,105r,l22,125r,l20,134r,l18,145r,l18,152r4,6l22,158r5,5l34,165r,l43,167r,4l43,171r-12,l31,171r-8,-2l16,165r-5,-3l7,158r,l4,152,,147r,-6l,136r,l2,130r,l7,118r,l13,108r1,-7l14,101r,-7l14,86r,l9,77r2,-5l13,74r7,5l20,79r5,6l31,88r,l38,92r13,2l97,101r,l110,105r,l114,108r3,4l117,112r8,9l134,136r,l137,130r6,-7l143,123r1,-7l146,108r,l146,103r,-15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16" o:spid="_x0000_s1081" style="position:absolute;left:85;top:440;width:60;height:54;visibility:visible;mso-wrap-style:square;v-text-anchor:middle" coordsize="121,10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" path="m12,26l30,15,23,2,27,r,l34,11r,l39,15r6,2l93,29r,l99,29r3,l102,29r4,-1l106,28,104,18r4,l121,44r,l111,50r-5,1l106,51r-7,l90,50,36,37,23,42,34,64,88,77r9,-5l108,94,88,108,83,99,32,84r,l23,84r-5,l18,84r-2,l14,86r,l14,90r2,4l12,95,,70r,l9,64r5,-3l14,61r5,l25,61r3,1l12,26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17" o:spid="_x0000_s1082" style="position:absolute;left:85;top:402;width:68;height:34;visibility:visible;mso-wrap-style:square;v-text-anchor:middle" coordsize="137,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" path="m,13l5,,21,20r-2,6l,13xm32,31l52,18r5,11l110,46r,l117,48r4,l121,48r3,-2l124,46r,-2l124,44r-2,-7l126,37r11,25l137,62r-7,6l122,70r,l115,70,104,66,50,50r-9,3l32,31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18" o:spid="_x0000_s1083" style="position:absolute;left:46;top:494;width:86;height:86;visibility:visible;mso-wrap-style:square;v-text-anchor:middle" coordsize="171,17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" path="m128,140r,l123,132r-6,-3l117,129r-9,-4l94,123,65,118r,l49,116r,l42,110r,l34,103,23,92r,l31,107r7,12l38,119r7,11l56,140r,l69,147r16,4l85,151r12,l112,149r,l119,145r9,-5l128,140xm146,88r,l144,75r,l135,53,43,39,33,50,45,63r-5,3l16,37,36,17,27,4,31,r,l38,9r5,6l43,15r8,2l58,19r72,11l130,30r13,1l150,31r,l153,28r2,-2l155,26r,-4l152,19r7,l171,42r,l166,50r-7,3l159,53r-7,2l141,55r,l152,72r7,16l159,88r2,17l161,121r,l157,136r-7,13l141,158r-11,7l130,165r-9,6l110,173r-9,l90,173r,l74,169,61,160r,l49,149,36,134r,l29,121,22,105r,l22,125r,l20,134r,l18,145r,l18,152r4,6l22,158r5,5l34,165r,l43,167r,4l43,171r-12,l31,171r-8,-2l16,165r-5,-3l7,158r,l4,152,,147r,-6l,136r,l2,130r,l7,118r,l13,108r1,-7l14,101r,-7l14,86r,l9,77r2,-5l13,74r7,5l20,79r5,6l31,88r,l38,92r13,2l97,101r,l110,105r,l114,108r3,4l117,112r8,9l134,136r,l137,130r6,-7l143,123r1,-7l146,108r,l146,103r,-15xe">
                    <v:stroke startarrowwidth="narrow" startarrowlength="short" endarrowwidth="narrow" endarrowlength="short"/>
                    <v:path arrowok="t" o:extrusionok="f"/>
                  </v:shape>
                  <v:shape id="Forma Livre: Forma 219" o:spid="_x0000_s1084" style="position:absolute;left:85;top:440;width:60;height:54;visibility:visible;mso-wrap-style:square;v-text-anchor:middle" coordsize="121,10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" path="m12,26l30,15,23,2,27,r,l34,11r,l39,15r6,2l93,29r,l99,29r3,l102,29r4,-1l106,28,104,18r4,l121,44r,l111,50r-5,1l106,51r-7,l90,50,36,37,23,42,34,64,88,77r9,-5l108,94,88,108,83,99,32,84r,l23,84r-5,l18,84r-2,l14,86r,l14,90r2,4l12,95,,70r,l9,64r5,-3l14,61r5,l25,61r3,1l12,26xe">
                    <v:stroke startarrowwidth="narrow" startarrowlength="short" endarrowwidth="narrow" endarrowlength="short"/>
                    <v:path arrowok="t" o:extrusionok="f"/>
                  </v:shape>
                  <v:shape id="Forma Livre: Forma 220" o:spid="_x0000_s1085" style="position:absolute;left:85;top:402;width:68;height:34;visibility:visible;mso-wrap-style:square;v-text-anchor:middle" coordsize="137,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" path="m,13l5,,21,20r-2,6l,13xm32,31l52,18r5,11l110,46r,l117,48r4,l121,48r3,-2l124,46r,-2l124,44r-2,-7l126,37r11,25l137,62r-7,6l122,70r,l115,70,104,66,50,50r-9,3l32,31xe">
                    <v:stroke startarrowwidth="narrow" startarrowlength="short" endarrowwidth="narrow" endarrowlength="short"/>
                    <v:path arrowok="t" o:extrusionok="f"/>
                  </v:shape>
                  <v:shape id="Forma Livre: Forma 221" o:spid="_x0000_s1086" style="position:absolute;left:98;top:362;width:69;height:49;visibility:visible;mso-wrap-style:square;v-text-anchor:middle" coordsize="137,9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" path="m47,26r,l48,20r4,-7l56,4,57,2,57,r,l65,r9,2l131,24r,l131,42r,l137,64r,l126,72r-9,7l117,79r-5,9l106,97r-2,l104,97r-1,-5l101,90r,l90,85,47,68r,l41,66r,l34,68r,l25,70r,l18,68r,l11,64,5,57r,l1,50,,35r3,l3,35r4,9l9,48r3,2l12,50r6,l18,50r9,-2l27,48r7,-4l39,44r,l52,46,47,26xe" stroked="f">
                    <v:path arrowok="t" o:extrusionok="f"/>
                  </v:shape>
                  <v:shape id="Forma Livre: Forma 222" o:spid="_x0000_s1087" style="position:absolute;left:98;top:362;width:69;height:49;visibility:visible;mso-wrap-style:square;v-text-anchor:middle" coordsize="137,9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" path="m47,26r,l48,20r4,-7l56,4,57,2,57,r,l65,r9,2l131,24r,l131,42r,l137,64r,l126,72r-9,7l117,79r-5,9l106,97r-2,l104,97r-1,-5l101,90r,l90,85,47,68r,l41,66r,l34,68r,l25,70r,l18,68r,l11,64,5,57r,l1,50,,35r3,l3,35r4,9l9,48r3,2l12,50r6,l18,50r9,-2l27,48r7,-4l39,44r,l52,46e" filled="f">
                    <v:path arrowok="t" o:extrusionok="f"/>
                  </v:shape>
                  <v:shape id="Forma Livre: Forma 223" o:spid="_x0000_s1088" style="position:absolute;left:136;top:317;width:49;height:47;visibility:visible;mso-wrap-style:square;v-text-anchor:middle" coordsize="98,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" path="m2,13l44,,55,57r16,8l89,46,87,28r4,-2l98,66r,l83,79r,l71,94r-2,l69,94,67,90,65,87r,l55,81,,55r,l2,37r,l2,13r,xm6,32r,1l47,54,42,21,6,32xe">
                    <v:stroke startarrowwidth="narrow" startarrowlength="short" endarrowwidth="narrow" endarrowlength="short"/>
                    <v:path arrowok="t" o:extrusionok="f"/>
                  </v:shape>
                  <v:shape id="Forma Livre: Forma 224" o:spid="_x0000_s1089" style="position:absolute;left:152;top:273;width:51;height:49;visibility:visible;mso-wrap-style:square;v-text-anchor:middle" coordsize="101,9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" path="m18,4l41,r6,21l25,24r4,13l81,68,94,61,92,48r4,-2l101,81r,l85,88r,l74,98,72,96r,l72,90,70,87r,l59,79,23,59r,l16,55r-3,l13,55r-2,l9,57r,l9,61r,4l5,66,,37r,l9,33r7,l16,33r4,l23,35,18,4xe">
                    <v:stroke startarrowwidth="narrow" startarrowlength="short" endarrowwidth="narrow" endarrowlength="short"/>
                    <v:path arrowok="t" o:extrusionok="f"/>
                  </v:shape>
                  <v:shape id="Forma Livre: Forma 225" o:spid="_x0000_s1090" style="position:absolute;left:180;top:221;width:52;height:70;visibility:visible;mso-wrap-style:square;v-text-anchor:middle" coordsize="105,1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" path="m45,53l69,40r36,24l105,64r-4,7l99,81r,l98,88r1,11l99,99r-12,9l87,108r-9,7l78,115r-4,10l74,134r,l72,139r,l70,139r,l69,139r,l67,136r,l65,130,61,115,54,93,31,106,,84r,l2,73,4,66r,l2,59,,49r,l18,37r,l25,27r,l29,24r,-6l29,18,27,15,25,13r,l22,13r,l18,13r-3,l15,13,11,7r,l11,4r,l13,2,16,r,l20,r4,2l24,2r5,7l29,9r5,13l45,53xm33,81l47,75,34,38r,l31,49r,l22,59,9,64,33,81xm51,71r14,41l65,112r2,-8l67,104r3,-7l70,97r9,-9l90,81,67,64,51,71xe">
                    <v:stroke startarrowwidth="narrow" startarrowlength="short" endarrowwidth="narrow" endarrowlength="short"/>
                    <v:path arrowok="t" o:extrusionok="f"/>
                  </v:shape>
                  <v:shape id="Forma Livre: Forma 226" o:spid="_x0000_s1091" style="position:absolute;left:197;top:187;width:54;height:55;visibility:visible;mso-wrap-style:square;v-text-anchor:middle" coordsize="109,1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" path="m,11l9,r8,26l15,29,,11xm24,40l45,35r2,11l91,83r,l96,86r4,2l100,88r5,l105,88r,-2l105,86r,-7l109,79r,29l109,108r-8,2l94,110r,l87,106,78,99,35,62,24,64r,-24xe">
                    <v:stroke startarrowwidth="narrow" startarrowlength="short" endarrowwidth="narrow" endarrowlength="short"/>
                    <v:path arrowok="t" o:extrusionok="f"/>
                  </v:shape>
                  <v:shape id="Forma Livre: Forma 227" o:spid="_x0000_s1092" style="position:absolute;left:212;top:160;width:71;height:60;visibility:visible;mso-wrap-style:square;v-text-anchor:middle" coordsize="143,1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" path="m,29l83,15r,l81,7r,l83,r2,4l85,4r2,5l87,9r7,8l143,66r,l135,86r,l132,103r,l119,106r-11,4l108,110r-9,6l90,121r-2,-2l88,119r,-7l88,112,79,101,42,62r,l47,51r2,-9l16,48,,29xm83,37l58,40r,l56,48r45,46l128,83,83,37xe">
                    <v:stroke startarrowwidth="narrow" startarrowlength="short" endarrowwidth="narrow" endarrowlength="short"/>
                    <v:path arrowok="t" o:extrusionok="f"/>
                  </v:shape>
                  <v:shape id="Forma Livre: Forma 228" o:spid="_x0000_s1093" style="position:absolute;left:301;top:99;width:63;height:58;visibility:visible;mso-wrap-style:square;v-text-anchor:middle" coordsize="124,11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" path="m,2l83,13r,l84,6r,l88,r2,4l90,4r,5l90,9r3,9l124,81r,l112,97r,l103,112r,l90,112r-11,l79,112r-11,2l59,116r-2,-2l57,114r2,-8l59,106,54,94,30,46r,l39,37r4,-9l10,24,,2xm77,33l52,29r,l48,35,77,94r29,-2l77,33xe">
                    <v:stroke startarrowwidth="narrow" startarrowlength="short" endarrowwidth="narrow" endarrowlength="short"/>
                    <v:path arrowok="t" o:extrusionok="f"/>
                  </v:shape>
                  <v:shape id="Forma Livre: Forma 229" o:spid="_x0000_s1094" style="position:absolute;left:367;top:84;width:40;height:54;visibility:visible;mso-wrap-style:square;v-text-anchor:middle" coordsize="80,10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" path="m31,l69,24,35,69r3,19l64,90,76,75r4,2l55,108r,l36,106r,l17,106r,-2l17,104r1,-3l18,97r,l17,84,,27r,l13,16r,l31,r,xm20,16r-2,l31,62,53,36,20,16xe">
                    <v:stroke startarrowwidth="narrow" startarrowlength="short" endarrowwidth="narrow" endarrowlength="short"/>
                    <v:path arrowok="t" o:extrusionok="f"/>
                  </v:shape>
                  <v:shape id="Forma Livre: Forma 230" o:spid="_x0000_s1095" style="position:absolute;left:471;top:50;width:90;height:97;visibility:visible;mso-wrap-style:square;v-text-anchor:middle" coordsize="180,1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" path="m119,13r5,2l119,33,151,22r,l166,39r9,12l175,51r4,10l180,70r,l180,79r-1,13l160,156r-37,18l123,174,103,161r,l87,152,76,194,38,183,50,141r,l36,138r-11,l25,138r-12,1l2,143,,139r,l16,130r13,-5l29,125r12,-2l56,123r,l58,110r,-11l58,99,56,90,49,81r,l41,72,31,64r,-3l31,61,45,57,76,46r1,-7l77,39r2,-8l79,24r,l77,20,76,15r,l70,11,65,9r,l56,7,47,9r,-3l47,6,54,2,63,r,l70,r7,2l77,2,87,4r7,5l94,9r3,8l101,22r,l101,29,99,39r15,-6l119,13xm74,51l49,61r,l58,70r,l67,83,74,51xm112,40l99,44,58,189r12,4l112,40xm92,134r,l103,138r11,5l114,143r10,7l137,161r9,-31l159,83r,l159,70r,l157,62r-4,-7l153,55,144,44,133,33r-16,4l92,134xe">
                    <v:stroke startarrowwidth="narrow" startarrowlength="short" endarrowwidth="narrow" endarrowlength="short"/>
                    <v:path arrowok="t" o:extrusionok="f"/>
                  </v:shape>
                  <v:shape id="Forma Livre: Forma 231" o:spid="_x0000_s1096" style="position:absolute;left:558;top:112;width:47;height:51;visibility:visible;mso-wrap-style:square;v-text-anchor:middle" coordsize="96,10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" path="m92,20r4,24l76,47,72,27,60,29,29,82r5,13l49,93r,6l16,102r,l9,86r,l,75,2,73r,l6,71r3,l9,71,18,60,38,24r,l42,18r1,-5l43,13,42,11r,-2l42,9r-4,l33,9r,-4l60,r,l63,9r2,7l65,16r,4l61,25,92,20xe">
                    <v:stroke startarrowwidth="narrow" startarrowlength="short" endarrowwidth="narrow" endarrowlength="short"/>
                    <v:path arrowok="t" o:extrusionok="f"/>
                  </v:shape>
                  <v:shape id="Forma Livre: Forma 232" o:spid="_x0000_s1097" style="position:absolute;left:591;top:143;width:49;height:47;visibility:visible;mso-wrap-style:square;v-text-anchor:middle" coordsize="97,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" path="m96,9r1,46l40,51,29,66,41,88r20,2l61,94,20,92r,l13,75r,l,59,2,57r,l5,57,9,55r,l18,46,54,r,l72,4r,l96,9r,xm76,9r-2,l45,46r32,2l76,9xe">
                    <v:stroke startarrowwidth="narrow" startarrowlength="short" endarrowwidth="narrow" endarrowlength="short"/>
                    <v:path arrowok="t" o:extrusionok="f"/>
                  </v:shape>
                  <v:shape id="Forma Livre: Forma 233" o:spid="_x0000_s1098" style="position:absolute;left:619;top:173;width:72;height:53;visibility:visible;mso-wrap-style:square;v-text-anchor:middle" coordsize="144,10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" path="m88,49r7,28l65,106r,l58,102,50,99r,l43,97,32,95r,l27,80r,l20,71r,l12,66,3,62r,l,60r,l,58r,l,56r,l3,55r,l11,55,25,53,47,51,40,25,68,r,l77,3r8,4l85,7r7,l101,7r,l110,27r,l117,36r,l121,40r3,2l124,42r4,l130,40r,l132,36r,l132,31r1,-2l133,29r6,-4l139,25r3,2l142,27r2,4l144,33r,l144,36r-3,4l141,40r-8,4l133,44r-12,3l88,49xm68,53l27,58r,l34,62r,l40,67r,l47,77r3,12l72,69,68,53xm63,33r4,16l104,44r,l95,36r,l88,25,85,12,63,33xe">
                    <v:stroke startarrowwidth="narrow" startarrowlength="short" endarrowwidth="narrow" endarrowlength="short"/>
                    <v:path arrowok="t" o:extrusionok="f"/>
                  </v:shape>
                  <v:shape id="Forma Livre: Forma 234" o:spid="_x0000_s1099" style="position:absolute;left:660;top:195;width:63;height:70;visibility:visible;mso-wrap-style:square;v-text-anchor:middle" coordsize="126,1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" path="m126,33r-1,1l125,34r-8,-3l112,31r,l106,33r-9,5l69,60r39,11l108,71r,11l106,89r,l103,95r-7,5l45,139r,l25,128r,l11,124r,l11,113,9,102r,l5,91,,77r2,l2,77r5,l11,77r,l20,71,34,60,81,23r,l88,18r6,-6l94,12,96,7,96,r3,l99,r2,11l101,11r,7l101,18r16,7l117,25r9,8l126,33xm25,95r7,27l78,88r,l87,80r,l87,75r1,-6l65,64,25,95xe">
                    <v:stroke startarrowwidth="narrow" startarrowlength="short" endarrowwidth="narrow" endarrowlength="short"/>
                    <v:path arrowok="t" o:extrusionok="f"/>
                  </v:shape>
                  <v:shape id="Forma Livre: Forma 235" o:spid="_x0000_s1100" style="position:absolute;left:686;top:252;width:66;height:41;visibility:visible;mso-wrap-style:square;v-text-anchor:middle" coordsize="134,8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" path="m92,11l89,35,78,33,31,63r,l26,68r-4,2l22,70r,5l22,75r,l22,75r7,4l27,83,,74r,l2,64,4,59r,l9,53r9,-7l67,15,69,4r23,7xm127,r7,11l107,11,105,8,127,xe">
                    <v:stroke startarrowwidth="narrow" startarrowlength="short" endarrowwidth="narrow" endarrowlength="short"/>
                    <v:path arrowok="t" o:extrusionok="f"/>
                  </v:shape>
                  <v:shape id="Forma Livre: Forma 236" o:spid="_x0000_s1101" style="position:absolute;left:703;top:281;width:58;height:43;visibility:visible;mso-wrap-style:square;v-text-anchor:middle" coordsize="117,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" path="m72,r45,9l117,11,92,24r10,18l92,48,83,29,21,64,19,79r8,4l25,86,,73r,l1,59,,42r1,l1,42r6,2l10,44r,l14,42r7,-2l72,11,68,2,72,xe">
                    <v:stroke startarrowwidth="narrow" startarrowlength="short" endarrowwidth="narrow" endarrowlength="short"/>
                    <v:path arrowok="t" o:extrusionok="f"/>
                  </v:shape>
                  <v:shape id="Forma Livre: Forma 237" o:spid="_x0000_s1102" style="position:absolute;left:717;top:317;width:53;height:44;visibility:visible;mso-wrap-style:square;v-text-anchor:middle" coordsize="107,8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" path="m107,28l89,68,40,41,22,48r2,26l40,85r-2,3l4,66r,l4,48r,l,30,2,28r,l6,30r4,l10,30,22,26,74,r,l87,11r,l107,28r,xm89,19l87,17,46,37,74,54,89,19xe">
                    <v:stroke startarrowwidth="narrow" startarrowlength="short" endarrowwidth="narrow" endarrowlength="short"/>
                    <v:path arrowok="t" o:extrusionok="f"/>
                  </v:shape>
                  <v:shape id="Forma Livre: Forma 238" o:spid="_x0000_s1103" style="position:absolute;left:735;top:357;width:55;height:41;visibility:visible;mso-wrap-style:square;v-text-anchor:middle" coordsize="110,8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" path="m110,48l99,70,79,61,90,42,79,35,23,57,19,72r11,7l28,83,,64r,l3,48r,l5,33r2,l7,33r3,2l14,37r,l27,33,66,17r,l72,15r3,-4l75,11r,-2l75,8r,l74,6,70,2,72,,97,13r,l93,22r-3,6l90,28r-2,3l83,33r27,15xe">
                    <v:stroke startarrowwidth="narrow" startarrowlength="short" endarrowwidth="narrow" endarrowlength="short"/>
                    <v:path arrowok="t" o:extrusionok="f"/>
                  </v:shape>
                  <v:shape id="Forma Livre: Forma 239" o:spid="_x0000_s1104" style="position:absolute;left:748;top:401;width:71;height:32;visibility:visible;mso-wrap-style:square;v-text-anchor:middle" coordsize="142,6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" path="m103,13l94,35,85,30,31,48r,l25,50r-5,2l20,52r,3l20,55r,2l20,57r5,4l23,64,,50r,l3,41,7,35r,l12,31,23,28,77,9,83,r20,13xm139,9r3,13l117,15r-2,-4l139,9xe">
                    <v:stroke startarrowwidth="narrow" startarrowlength="short" endarrowwidth="narrow" endarrowlength="short"/>
                    <v:path arrowok="t" o:extrusionok="f"/>
                  </v:shape>
                  <v:shape id="Forma Livre: Forma 240" o:spid="_x0000_s1105" style="position:absolute;left:756;top:435;width:58;height:48;visibility:visible;mso-wrap-style:square;v-text-anchor:middle" coordsize="116,9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" path="m92,r4,l96,r2,7l98,7r1,6l101,16r6,6l112,26r,l108,44r,l110,57r,l112,60r,l116,62r,6l116,68,101,64r,l88,66,47,77r,l38,79r-4,3l34,82r-1,2l33,86r,l34,88r,l38,92r-2,3l11,79r,l16,70r4,-4l20,66r5,-4l33,59,,35r,l5,26r6,-8l16,13,24,9r,l33,7r9,2l42,9r12,4l70,20,92,xm61,51l67,24r,l54,22,43,24r,l36,26r-7,5l25,37r-3,9l36,57,61,51xm69,18l61,51,92,42,94,,69,18xe" stroked="f">
                    <v:path arrowok="t" o:extrusionok="f"/>
                  </v:shape>
                  <v:shape id="Forma Livre: Forma 241" o:spid="_x0000_s1106" style="position:absolute;left:756;top:435;width:58;height:48;visibility:visible;mso-wrap-style:square;v-text-anchor:middle" coordsize="116,9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" path="m92,r4,l96,r2,7l98,7r1,6l101,16r6,6l112,26r,l108,44r,l110,57r,l112,60r,l116,62r,6l116,68,101,64r,l88,66,47,77r,l38,79r-4,3l34,82r-1,2l33,86r,l34,88r,l38,92r-2,3l11,79r,l16,70r4,-4l20,66r5,-4l33,59,,35r,l5,26r6,-8l16,13,24,9r,l33,7r9,2l42,9r12,4l70,20e" filled="f">
                    <v:path arrowok="t" o:extrusionok="f"/>
                  </v:shape>
                  <v:shape id="Forma Livre: Forma 242" o:spid="_x0000_s1107" style="position:absolute;left:767;top:446;width:22;height:18;visibility:visible;mso-wrap-style:square;v-text-anchor:middle" coordsize="45,3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" path="m39,29l45,2r,l32,,21,2r,l14,4,7,9,3,15,,24,14,35,39,29e" filled="f">
                    <v:path arrowok="t" o:extrusionok="f"/>
                  </v:shape>
                  <v:shape id="Forma Livre: Forma 243" o:spid="_x0000_s1108" style="position:absolute;left:787;top:435;width:16;height:26;visibility:visible;mso-wrap-style:square;v-text-anchor:middle" coordsize="33,5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" path="m8,18l,51,31,42,33,e" filled="f">
                    <v:path arrowok="t" o:extrusionok="f"/>
                  </v:shape>
                  <v:shape id="Forma Livre: Forma 244" o:spid="_x0000_s1109" style="position:absolute;left:769;top:482;width:57;height:56;visibility:visible;mso-wrap-style:square;v-text-anchor:middle" coordsize="116,1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" path="m116,63l103,81r11,7l112,92r,l101,85r,l96,85r-7,2l40,96r,l35,98r-4,1l31,99r-2,4l29,103r6,6l31,112,9,94r,l15,85r3,-4l18,81r8,-4l35,76,89,65,98,54,80,39,24,50r-6,9l,43,11,22r9,6l71,19r,l80,15r5,-2l85,13r2,-2l87,10r,l85,6,82,4,85,r22,19l107,19r-4,9l98,32r,l94,35r-5,2l85,37r31,26xe">
                    <v:stroke startarrowwidth="narrow" startarrowlength="short" endarrowwidth="narrow" endarrowlength="short"/>
                    <v:path arrowok="t" o:extrusionok="f"/>
                  </v:shape>
                  <v:shape id="Forma Livre: Forma 245" o:spid="_x0000_s1110" style="position:absolute;left:122;top:372;width:37;height:22;visibility:visible;mso-wrap-style:square;v-text-anchor:middle" coordsize="74,4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" path="m5,26l52,44,74,24,19,4r,l14,2,9,r,l5,2,,6e" filled="f">
                    <v:path arrowok="t" o:extrusionok="f"/>
                  </v:shape>
                  <v:shape id="Forma Livre: Forma 246" o:spid="_x0000_s1111" style="position:absolute;left:136;top:317;width:49;height:47;visibility:visible;mso-wrap-style:square;v-text-anchor:middle" coordsize="98,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" path="m2,13l44,,55,57r16,8l89,46,87,28r4,-2l98,66r,l83,79r,l71,94r-2,l69,94,67,90,65,87r,l55,81,,55r,l2,37r,l2,13r,xm6,32r,1l47,54,42,21,6,32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47" o:spid="_x0000_s1112" style="position:absolute;left:152;top:273;width:51;height:49;visibility:visible;mso-wrap-style:square;v-text-anchor:middle" coordsize="101,9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" path="m18,4l41,r6,21l25,24r4,13l81,68,94,61,92,48r4,-2l101,81r,l85,88r,l74,98,72,96r,l72,90,70,87r,l59,79,23,59r,l16,55r-3,l13,55r-2,l9,57r,l9,61r,4l5,66,,37r,l9,33r7,l16,33r4,l23,35,18,4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48" o:spid="_x0000_s1113" style="position:absolute;left:180;top:221;width:52;height:70;visibility:visible;mso-wrap-style:square;v-text-anchor:middle" coordsize="105,1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" path="m45,53l69,40r36,24l105,64r-4,7l99,81r,l98,88r1,11l99,99r-12,9l87,108r-9,7l78,115r-4,10l74,134r,l72,139r,l70,139r,l69,139r,l67,136r,l65,130,61,115,54,93,31,106,,84r,l2,73,4,66r,l2,59,,49r,l18,37r,l25,27r,l29,24r,-6l29,18,27,15,25,13r,l22,13r,l18,13r-3,l15,13,11,7r,l11,4r,l13,2,16,r,l20,r4,2l24,2r5,7l29,9r5,13l45,53xm33,81l47,75,34,38r,l31,49r,l22,59,9,64,33,81xm51,71r14,41l65,112r2,-8l67,104r3,-7l70,97r9,-9l90,81,67,64,51,71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49" o:spid="_x0000_s1114" style="position:absolute;left:197;top:187;width:54;height:55;visibility:visible;mso-wrap-style:square;v-text-anchor:middle" coordsize="109,1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" path="m,11l9,r8,26l15,29,,11xm24,40l45,35r2,11l91,83r,l96,86r4,2l100,88r5,l105,88r,-2l105,86r,-7l109,79r,29l109,108r-8,2l94,110r,l87,106,78,99,35,62,24,64r,-24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50" o:spid="_x0000_s1115" style="position:absolute;left:212;top:160;width:71;height:60;visibility:visible;mso-wrap-style:square;v-text-anchor:middle" coordsize="143,1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" path="m,29l83,15r,l81,7r,l83,r2,4l85,4r2,5l87,9r7,8l143,66r,l135,86r,l132,103r,l119,106r-11,4l108,110r-9,6l90,121r-2,-2l88,119r,-7l88,112,79,101,42,62r,l47,51r2,-9l16,48,,29xm83,37l58,40r,l56,48r45,46l128,83,83,37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51" o:spid="_x0000_s1116" style="position:absolute;left:271;top:127;width:54;height:60;visibility:visible;mso-wrap-style:square;v-text-anchor:middle" coordsize="109,1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" path="m,48l,44r,l6,40r,l9,37r4,-4l15,28r2,-8l17,20,35,17r,l47,9r,l49,7r,l49,2,53,r,l56,15r,l62,26,87,62r,l92,70r6,2l98,72r2,1l101,72r,l103,70r,l105,64r4,2l101,95r,l92,94,87,92r,l82,88,76,83,65,121r,l56,121r-9,-4l40,114r-5,-4l35,110r-4,-9l27,94r,l26,79,27,62e" filled="f">
                    <v:path arrowok="t" o:extrusionok="f"/>
                  </v:shape>
                  <v:shape id="Forma Livre: Forma 252" o:spid="_x0000_s1117" style="position:absolute;left:270;top:143;width:29;height:14;visibility:visible;mso-wrap-style:square;v-text-anchor:middle" coordsize="57,2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" path="m27,28l57,22,41,,,13e" filled="f">
                    <v:path arrowok="t" o:extrusionok="f"/>
                  </v:shape>
                  <v:shape id="Forma Livre: Forma 253" o:spid="_x0000_s1118" style="position:absolute;left:286;top:156;width:22;height:20;visibility:visible;mso-wrap-style:square;v-text-anchor:middle" coordsize="43,4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" path="m27,l,5r,l4,16r5,9l9,25r5,8l22,36r7,2l38,40,43,20,27,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54" o:spid="_x0000_s1119" style="position:absolute;left:301;top:99;width:63;height:58;visibility:visible;mso-wrap-style:square;v-text-anchor:middle" coordsize="124,11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" path="m,2l83,13r,l84,6r,l88,r2,4l90,4r,5l90,9r3,9l124,81r,l112,97r,l103,112r,l90,112r-11,l79,112r-11,2l59,116r-2,-2l57,114r2,-8l59,106,54,94,30,46r,l39,37r4,-9l10,24,,2xm77,33l52,29r,l48,35,77,94r29,-2l77,33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55" o:spid="_x0000_s1120" style="position:absolute;left:367;top:84;width:40;height:54;visibility:visible;mso-wrap-style:square;v-text-anchor:middle" coordsize="80,10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" path="m31,l69,24,35,69r3,19l64,90,76,75r4,2l55,108r,l36,106r,l17,106r,-2l17,104r1,-3l18,97r,l17,84,,27r,l13,16r,l31,r,xm20,16r-2,l31,62,53,36,20,16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56" o:spid="_x0000_s1121" style="position:absolute;left:471;top:50;width:90;height:97;visibility:visible;mso-wrap-style:square;v-text-anchor:middle" coordsize="180,1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" path="m119,13r5,2l119,33,151,22r,l166,39r9,12l175,51r4,10l180,70r,l180,79r-1,13l160,156r-37,18l123,174,103,161r,l87,152,76,194,38,183,50,141r,l36,138r-11,l25,138r-12,1l2,143,,139r,l16,130r13,-5l29,125r12,-2l56,123r,l58,110r,-11l58,99,56,90,49,81r,l41,72,31,64r,-3l31,61,45,57,76,46r1,-7l77,39r2,-8l79,24r,l77,20,76,15r,l70,11,65,9r,l56,7,47,9r,-3l47,6,54,2,63,r,l70,r7,2l77,2,87,4r7,5l94,9r3,8l101,22r,l101,29,99,39r15,-6l119,13xm74,51l49,61r,l58,70r,l67,83,74,51xm112,40l99,44,58,189r12,4l112,40xm92,134r,l103,138r11,5l114,143r10,7l137,161r9,-31l159,83r,l159,70r,l157,62r-4,-7l153,55,144,44,133,33r-16,4l92,134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57" o:spid="_x0000_s1122" style="position:absolute;left:558;top:112;width:47;height:51;visibility:visible;mso-wrap-style:square;v-text-anchor:middle" coordsize="96,10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" path="m92,20r4,24l76,47,72,27,60,29,29,82r5,13l49,93r,6l16,102r,l9,86r,l,75,2,73r,l6,71r3,l9,71,18,60,38,24r,l42,18r1,-5l43,13,42,11r,-2l42,9r-4,l33,9r,-4l60,r,l63,9r2,7l65,16r,4l61,25,92,20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58" o:spid="_x0000_s1123" style="position:absolute;left:591;top:143;width:49;height:47;visibility:visible;mso-wrap-style:square;v-text-anchor:middle" coordsize="97,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" path="m96,9r1,46l40,51,29,66,41,88r20,2l61,94,20,92r,l13,75r,l,59,2,57r,l5,57,9,55r,l18,46,54,r,l72,4r,l96,9r,xm76,9r-2,l45,46r32,2l76,9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59" o:spid="_x0000_s1124" style="position:absolute;left:619;top:173;width:72;height:53;visibility:visible;mso-wrap-style:square;v-text-anchor:middle" coordsize="144,10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" path="m88,49r7,28l65,106r,l58,102,50,99r,l43,97,32,95r,l27,80r,l20,71r,l12,66,3,62r,l,60r,l,58r,l,56r,l3,55r,l11,55,25,53,47,51,40,25,68,r,l77,3r8,4l85,7r7,l101,7r,l110,27r,l117,36r,l121,40r3,2l124,42r4,l130,40r,l132,36r,l132,31r1,-2l133,29r6,-4l139,25r3,2l142,27r2,4l144,33r,l144,36r-3,4l141,40r-8,4l133,44r-12,3l88,49xm68,53l27,58r,l34,62r,l40,67r,l47,77r3,12l72,69,68,53xm63,33r4,16l104,44r,l95,36r,l88,25,85,12,63,33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60" o:spid="_x0000_s1125" style="position:absolute;left:660;top:195;width:63;height:70;visibility:visible;mso-wrap-style:square;v-text-anchor:middle" coordsize="126,13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" path="m126,33r-1,1l125,34r-8,-3l112,31r,l106,33r-9,5l69,60r39,11l108,71r,11l106,89r,l103,95r-7,5l45,139r,l25,128r,l11,124r,l11,113,9,102r,l5,91,,77r2,l2,77r5,l11,77r,l20,71,34,60,81,23r,l88,18r6,-6l94,12,96,7,96,r3,l99,r2,11l101,11r,7l101,18r16,7l117,25r9,8l126,33xm25,95r7,27l78,88r,l87,80r,l87,75r1,-6l65,64,25,95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61" o:spid="_x0000_s1126" style="position:absolute;left:686;top:252;width:66;height:41;visibility:visible;mso-wrap-style:square;v-text-anchor:middle" coordsize="134,8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" path="m92,11l89,35,78,33,31,63r,l26,68r-4,2l22,70r,5l22,75r,l22,75r7,4l27,83,,74r,l2,64,4,59r,l9,53r9,-7l67,15,69,4r23,7xm127,r7,11l107,11,105,8,127,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62" o:spid="_x0000_s1127" style="position:absolute;left:703;top:281;width:58;height:43;visibility:visible;mso-wrap-style:square;v-text-anchor:middle" coordsize="117,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" path="m72,r45,9l117,11,92,24r10,18l92,48,83,29,21,64,19,79r8,4l25,86,,73r,l1,59,,42r1,l1,42r6,2l10,44r,l14,42r7,-2l72,11,68,2,72,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63" o:spid="_x0000_s1128" style="position:absolute;left:717;top:317;width:53;height:44;visibility:visible;mso-wrap-style:square;v-text-anchor:middle" coordsize="107,8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" path="m107,28l89,68,40,41,22,48r2,26l40,85r-2,3l4,66r,l4,48r,l,30,2,28r,l6,30r4,l10,30,22,26,74,r,l87,11r,l107,28r,xm89,19l87,17,46,37,74,54,89,19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64" o:spid="_x0000_s1129" style="position:absolute;left:735;top:357;width:55;height:41;visibility:visible;mso-wrap-style:square;v-text-anchor:middle" coordsize="110,8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" path="m110,48l99,70,79,61,90,42,79,35,23,57,19,72r11,7l28,83,,64r,l3,48r,l5,33r2,l7,33r3,2l14,37r,l27,33,66,17r,l72,15r3,-4l75,11r,-2l75,8r,l74,6,70,2,72,,97,13r,l93,22r-3,6l90,28r-2,3l83,33r27,15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65" o:spid="_x0000_s1130" style="position:absolute;left:748;top:401;width:71;height:32;visibility:visible;mso-wrap-style:square;v-text-anchor:middle" coordsize="142,6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" path="m103,13l94,35,85,30,31,48r,l25,50r-5,2l20,52r,3l20,55r,2l20,57r5,4l23,64,,50r,l3,41,7,35r,l12,31,23,28,77,9,83,r20,13xm139,9r3,13l117,15r-2,-4l139,9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66" o:spid="_x0000_s1131" style="position:absolute;left:769;top:482;width:57;height:56;visibility:visible;mso-wrap-style:square;v-text-anchor:middle" coordsize="116,1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" path="m116,63l103,81r11,7l112,92r,l101,85r,l96,85r-7,2l40,96r,l35,98r-4,1l31,99r-2,4l29,103r6,6l31,112,9,94r,l15,85r3,-4l18,81r8,-4l35,76,89,65,98,54,80,39,24,50r-6,9l,43,11,22r9,6l71,19r,l80,15r5,-2l85,13r2,-2l87,10r,l85,6,82,4,85,r22,19l107,19r-4,9l98,32r,l94,35r-5,2l85,37r31,26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67" o:spid="_x0000_s1132" style="position:absolute;left:778;top:545;width:56;height:43;visibility:visible;mso-wrap-style:square;v-text-anchor:middle" coordsize="112,8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" path="m96,r4,2l100,2r,5l100,7r1,6l103,18r4,6l112,28r,l107,46r,l107,59r,l107,62r,l112,66r-2,4l110,70,98,64r,l85,64,42,70r,l33,72r-6,1l27,73r-1,2l26,77r,l27,81r,l31,84r-4,2l6,68r,l11,61r6,-6l17,55r5,-2l29,50,,22r,l6,13,13,7,20,2,26,r,l35,r9,2l44,2,56,7,71,17e" filled="f">
                    <v:path arrowok="t" o:extrusionok="f"/>
                  </v:shape>
                  <v:shape id="Forma Livre: Forma 268" o:spid="_x0000_s1133" style="position:absolute;left:788;top:553;width:23;height:16;visibility:visible;mso-wrap-style:square;v-text-anchor:middle" coordsize="47,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" path="m40,29l47,3r,l35,,25,r,l16,1,11,5,4,11,,18,15,33,40,29e" filled="f">
                    <v:path arrowok="t" o:extrusionok="f"/>
                  </v:shape>
                  <v:shape id="Forma Livre: Forma 269" o:spid="_x0000_s1134" style="position:absolute;left:807;top:545;width:19;height:22;visibility:visible;mso-wrap-style:square;v-text-anchor:middle" coordsize="38,4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" path="m11,13l,44,29,40,38,e" filled="f">
                    <v:path arrowok="t" o:extrusionok="f"/>
                  </v:shape>
                  <v:shape id="Forma Livre: Forma 270" o:spid="_x0000_s1135" style="position:absolute;left:152;top:168;width:599;height:1036;visibility:visible;mso-wrap-style:square;v-text-anchor:middle" coordsize="1196,207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" path="m1196,1035r,l1196,1089r-3,53l1189,1193r-5,52l1178,1294r-9,50l1160,1391r-11,48l1137,1485r-13,46l1110,1573r-17,42l1077,1655r-18,41l1041,1732r-20,37l1000,1802r-22,33l956,1866r-23,29l909,1921r-25,26l857,1971r-25,20l805,2009r-29,17l749,2038r-31,13l689,2060r-29,6l630,2071r-31,l599,2071r-31,l538,2066r-31,-6l478,2051r-29,-13l420,2026r-27,-17l366,1991r-27,-20l314,1947r-25,-26l263,1895r-23,-29l218,1835r-21,-33l175,1769r-20,-37l137,1696r-18,-41l103,1615,87,1573,72,1531,59,1485,47,1439r-9,-48l27,1344r-7,-50l13,1245,7,1193,4,1142,2,1089,,1035r,l2,982,4,929,7,878r6,-52l20,777r7,-50l38,680r9,-48l59,586,72,542,87,498r16,-42l119,416r18,-39l155,339r20,-35l197,269r21,-33l240,205r23,-28l289,150r25,-26l339,102,366,82,393,62,420,47,449,33,478,22,507,12,538,5,568,1,599,r,l630,1r30,4l689,12r29,10l749,33r27,14l805,62r27,20l857,102r27,22l909,150r24,27l956,205r22,31l1000,269r21,35l1041,339r18,38l1077,416r16,40l1110,498r14,44l1137,586r12,46l1160,680r9,47l1178,777r6,49l1189,878r4,51l1196,982r,53l1196,1035xe" filled="f">
                    <v:stroke startarrowwidth="narrow" startarrowlength="short" endarrowwidth="narrow" endarrowlength="short"/>
                    <v:path arrowok="t" o:extrusionok="f"/>
                  </v:shape>
                  <v:rect id="Retângulo 271" o:spid="_x0000_s1136" style="position:absolute;left:69;top:633;width:22;height:4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272" o:spid="_x0000_s1137" style="position:absolute;left:69;top:734;width:22;height:4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273" o:spid="_x0000_s1138" style="position:absolute;left:69;top:690;width:22;height:3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274" o:spid="_x0000_s1139" style="position:absolute;left:813;top:633;width:22;height:4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275" o:spid="_x0000_s1140" style="position:absolute;left:813;top:734;width:22;height:4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rect id="Retângulo 276" o:spid="_x0000_s1141" style="position:absolute;left:813;top:690;width:22;height:3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" filled="f">
                    <v:stroke startarrowwidth="narrow" startarrowlength="short" endarrowwidth="narrow" endarrowlength="short"/>
                    <v:textbox inset="2.53958mm,2.53958mm,2.53958mm,2.53958mm">
                      <w:txbxContent>
                        <w:p w:rsidR="00424C0A" w:rsidRDefault="001E6D5E">
                          <w:pPr>
                            <w:spacing w:before="0"/>
                            <w:jc w:val="left"/>
                            <w:textDirection w:val="btLr"/>
                          </w:pPr>
                        </w:p>
                      </w:txbxContent>
                    </v:textbox>
                  </v:rect>
                  <v:shape id="Forma Livre: Forma 277" o:spid="_x0000_s1142" style="position:absolute;left:283;top:391;width:334;height:527;visibility:visible;mso-wrap-style:square;v-text-anchor:middle" coordsize="667,105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" path="m333,r-5,l324,4r,l301,18,277,31,254,42r-22,8l212,57r-19,4l157,66r-31,2l104,68,84,64,72,62,66,72,,198r7,9l7,207r7,11l23,238r7,28l39,308r7,53l52,431r4,86l57,624r,l57,646r2,23l63,691r5,22l74,735r7,21l97,796r20,37l139,867r23,33l187,930r24,27l236,979r22,22l277,1018r33,24l324,1053r4,1l337,1054r4,-1l341,1053r14,-11l388,1018r19,-17l431,979r23,-22l480,930r23,-30l526,867r24,-34l568,796r18,-40l591,735r8,-22l602,691r4,-22l608,646r1,-22l609,624r2,-107l615,431r5,-70l628,308r7,-42l644,238r7,-20l660,207r7,-9l593,62r-11,2l582,64r-19,4l539,68,510,66,474,61,454,57,433,50,411,42,389,31,366,18,342,4,337,r-4,xm333,37r,l353,50r22,11l395,72r20,7l452,90r33,7l516,101r25,2l563,101r14,-2l577,99r52,95l629,194r-7,11l617,218r-11,33l599,293r-8,50l584,400r-3,66l579,541r,83l579,624r-2,18l575,662r-5,37l559,735r-13,33l530,801r-18,32l492,862r-21,26l451,913r-22,22l389,974r-34,27l333,1018r,l310,1001,277,974,238,935,216,913,194,888,175,862,155,833,137,801,120,768,106,735,97,699,90,662,88,642r,-18l88,624r,-83l84,466,81,400,75,343,68,293,59,251,48,218,43,205,37,194r,l88,99r,l102,101r22,2l149,101r31,-4l214,90,252,79r18,-7l292,61,312,50,333,37r,xe">
                    <v:stroke startarrowwidth="narrow" startarrowlength="short" endarrowwidth="narrow" endarrowlength="short"/>
                    <v:path arrowok="t" o:extrusionok="f"/>
                  </v:shape>
                  <v:shape id="Forma Livre: Forma 278" o:spid="_x0000_s1143" style="position:absolute;left:206;top:304;width:488;height:701;visibility:visible;mso-wrap-style:square;v-text-anchor:middle" coordsize="977,140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" path="m489,r-5,l482,2r,l446,22,412,40,378,55,345,66r-31,9l284,80r-27,6l231,88r-23,2l186,90r-34,l130,86r-7,-2l105,80r,22l105,102r,10l103,135r-5,32l92,185r-7,16l85,201r-9,19l65,240,40,278,9,319,,332r11,11l11,343r15,20l33,374r7,14l47,405r8,20l60,445r5,26l71,500r5,33l80,570r3,40l87,707r2,120l89,827r2,27l92,880r4,26l101,933r8,26l118,984r11,28l139,1038r15,25l168,1089r16,26l201,1140r20,26l240,1192r24,23l287,1241r,l323,1276r35,31l390,1333r29,22l462,1386r20,13l486,1401r7,l497,1399r,l515,1386r45,-31l589,1333r32,-26l655,1276r36,-35l691,1241r24,-26l737,1192r19,-26l776,1140r18,-25l811,1089r14,-26l838,1038r12,-26l859,984r9,-25l876,933r5,-27l885,880r3,-26l888,827r,l890,707r5,-97l899,570r4,-37l906,500r6,-29l919,445r5,-20l931,405r6,-17l944,374r7,-11l968,343r9,-11l968,319r,l959,308,937,277,912,240,901,220r-9,-19l892,201r-6,-16l881,167r-5,-32l874,112r,-11l874,80r-18,4l856,84r-9,2l825,90r-32,l771,90,747,88,722,86,693,80,664,75,634,66,601,55,567,40,533,22,497,2,493,r-4,xm489,35r,l520,53r29,15l580,82r27,9l636,101r25,7l686,113r25,6l755,124r38,l823,123r22,-2l845,121r2,20l850,165r6,25l865,216r,l872,231r9,16l901,278r20,30l937,330r,l928,343r-7,12l912,372r-8,16l897,409r-5,22l886,454r-5,28l872,546r-7,77l861,717r-2,110l859,827r-2,27l856,882r-6,25l845,933r-7,26l829,983r-9,23l807,1030r-11,22l784,1076r-29,42l724,1157r-33,36l659,1228r-32,30l596,1285r-29,24l518,1344r-29,20l489,1364r-30,-20l410,1309r-29,-24l350,1258r-32,-30l285,1193r-32,-36l224,1118r-29,-42l183,1052r-13,-22l159,1006,148,983r-7,-24l132,933r-5,-26l123,882r-4,-28l119,827r,l118,717r-4,-94l107,546,98,482,92,454,87,431,80,409,73,388,65,372,58,355,49,343,42,330r,l56,308,76,280,96,247r16,-31l112,216r9,-26l129,165r3,-24l134,121r,l156,123r30,1l224,123r43,-4l291,113r25,-5l343,101,370,91,399,80,428,68,459,53,489,35r,xe">
                    <v:stroke startarrowwidth="narrow" startarrowlength="short" endarrowwidth="narrow" endarrowlength="short"/>
                    <v:path arrowok="t" o:extrusionok="f"/>
                  </v:shape>
                  <v:shape id="Forma Livre: Forma 279" o:spid="_x0000_s1144" style="position:absolute;left:438;top:932;width:25;height:25;visibility:visible;mso-wrap-style:square;v-text-anchor:middle" coordsize="49,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" path="m49,25r,l47,35r-6,7l34,47r-9,2l25,49,14,47,7,42,2,35,,25r,l2,14,7,7,14,2,25,r,l34,2r7,5l47,14r2,11l49,25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80" o:spid="_x0000_s1145" style="position:absolute;left:438;top:347;width:25;height:25;visibility:visible;mso-wrap-style:square;v-text-anchor:middle" coordsize="51,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" path="m51,24r,l49,35r-6,7l34,48r-9,1l25,49,16,48,7,42,4,35,,24r,l4,15,7,7,16,2,25,r,l34,2r9,5l49,15r2,9l51,24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81" o:spid="_x0000_s1146" style="position:absolute;left:566;top:1093;width:70;height:71;visibility:visible;mso-wrap-style:square;v-text-anchor:middle" coordsize="141,14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" path="m,143r,l17,130,56,95,80,73,103,49,123,23,141,,,143xe" stroked="f">
                    <v:path arrowok="t" o:extrusionok="f"/>
                  </v:shape>
                  <v:shape id="Forma Livre: Forma 282" o:spid="_x0000_s1147" style="position:absolute;left:566;top:1093;width:70;height:71;visibility:visible;mso-wrap-style:square;v-text-anchor:middle" coordsize="141,14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" path="m,143r,l17,130,56,95,80,73,103,49,123,23,141,e" filled="f">
                    <v:path arrowok="t" o:extrusionok="f"/>
                  </v:shape>
                  <v:shape id="Forma Livre: Forma 283" o:spid="_x0000_s1148" style="position:absolute;left:280;top:228;width:71;height:78;visibility:visible;mso-wrap-style:square;v-text-anchor:middle" coordsize="143,1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" path="m143,r,l125,14,85,53,62,77,38,102,18,128,,155r,l18,143,58,115,82,99,105,84,127,73r16,-6l143,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284" o:spid="_x0000_s1149" style="position:absolute;left:552;top:228;width:71;height:78;visibility:visible;mso-wrap-style:square;v-text-anchor:middle" coordsize="141,1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" path="m,l,,17,14,58,53,81,77r24,25l125,128r16,27l141,155,125,143,85,115,62,99,38,84,17,73,,67,,xe" filled="f">
                    <v:stroke startarrowwidth="narrow" startarrowlength="short" endarrowwidth="narrow" endarrowlength="short"/>
                    <v:path arrowok="t" o:extrusionok="f"/>
                  </v:shape>
                  <v:shape id="Conector de Seta Reta 285" o:spid="_x0000_s1150" type="#_x0000_t32" style="position:absolute;left:505;top:338;width: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">
                    <v:stroke joinstyle="miter"/>
                  </v:shape>
                  <v:shape id="Forma Livre: Forma 286" o:spid="_x0000_s1151" style="position:absolute;left:375;top:209;width:26;height:55;visibility:visible;mso-wrap-style:square;v-text-anchor:middle" coordsize="52,1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" path="m,18l19,r,l27,4r3,5l30,9r2,6l34,22r,66l34,88r,4l34,92r7,7l50,92r2,2l32,110,12,97r6,-5l18,31r,l18,24r,l12,17r,l10,15r,l5,18r,l3,20,,18xe" fillcolor="black">
                    <v:stroke startarrowwidth="narrow" startarrowlength="short" endarrowwidth="narrow" endarrowlength="short"/>
                    <v:path arrowok="t" o:extrusionok="f"/>
                  </v:shape>
                  <v:shape id="Forma Livre: Forma 287" o:spid="_x0000_s1152" style="position:absolute;left:411;top:209;width:36;height:55;visibility:visible;mso-wrap-style:square;v-text-anchor:middle" coordsize="72,1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" path="m29,r5,l34,,49,2r7,2l59,7r,l67,15r1,7l68,22r-1,6l65,33r,l59,39r-7,7l52,46r7,2l65,53r,l70,61r2,9l72,70r-2,9l65,88r,l56,97,38,110r-4,l34,110r-7,l20,108r-6,-2l9,103r,l5,99,2,94,,88,,84r,l2,77,5,70r,l11,62r5,-5l16,57,11,55,7,51r,l3,46r,-6l3,40,5,31,9,24r,l16,13,29,r,xm21,59r,l14,68r,l12,72r-1,3l11,75r1,6l18,86r,l23,90r6,2l43,94r,l52,94r7,-4l59,90r4,-6l65,79r,l63,75,61,72r,l58,68,50,64r,l34,61r,l21,59r,xm18,17r,l14,22r,l14,28r,l14,33r4,4l18,37r5,3l30,40r,l47,44r,l54,37r,l56,33r2,-2l58,31,56,26,54,22r,l49,20,43,18r,l18,17r,xe" fillcolor="black">
                    <v:stroke startarrowwidth="narrow" startarrowlength="short" endarrowwidth="narrow" endarrowlength="short"/>
                    <v:path arrowok="t" o:extrusionok="f"/>
                  </v:shape>
                  <v:shape id="Forma Livre: Forma 288" o:spid="_x0000_s1153" style="position:absolute;left:453;top:210;width:36;height:54;visibility:visible;mso-wrap-style:square;v-text-anchor:middle" coordsize="72,10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" path="m14,l72,r,4l72,4,63,16,54,27r,l47,44,40,62r,l36,81r-2,20l12,108r,l14,92r,l18,77,25,62r,l30,51,40,38r,l58,15r-31,l27,15r-9,1l12,18r,l7,24,3,29,,29,14,xe" fillcolor="black">
                    <v:stroke startarrowwidth="narrow" startarrowlength="short" endarrowwidth="narrow" endarrowlength="short"/>
                    <v:path arrowok="t" o:extrusionok="f"/>
                  </v:shape>
                  <v:shape id="Forma Livre: Forma 289" o:spid="_x0000_s1154" style="position:absolute;left:493;top:209;width:37;height:55;visibility:visible;mso-wrap-style:square;v-text-anchor:middle" coordsize="74,1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" path="m36,r,l45,4r8,5l58,15r5,5l63,20r6,8l72,35r2,9l74,53r,l74,61r-2,9l69,77r-4,9l65,86,54,99,40,110r,l29,106r-9,-5l20,101,11,92,6,83r,l2,70,,59r,l2,50,4,42,6,33r5,-7l11,26r5,-8l22,11,29,6,36,r,xm24,15r,l18,22r-3,7l13,37r,9l13,46r,11l18,68r,l24,79r9,7l33,86r9,6l53,95r,l58,88r2,-7l60,81r2,-8l63,66r,l62,55,58,44r,l53,35,45,26r,l34,20,24,15r,xe" fillcolor="black">
                    <v:stroke startarrowwidth="narrow" startarrowlength="short" endarrowwidth="narrow" endarrowlength="short"/>
                    <v:path arrowok="t" o:extrusionok="f"/>
                  </v:shape>
                  <v:shape id="Conector de Seta Reta 290" o:spid="_x0000_s1155" type="#_x0000_t32" style="position:absolute;left:434;top:1019;width: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" stroked="f"/>
                  <v:shape id="Conector de Seta Reta 291" o:spid="_x0000_s1156" type="#_x0000_t32" style="position:absolute;left:434;top:1019;width: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">
                    <v:stroke joinstyle="miter"/>
                  </v:shape>
                  <v:shape id="Forma Livre: Forma 292" o:spid="_x0000_s1157" style="position:absolute;left:243;top:463;width:31;height:18;visibility:visible;mso-wrap-style:square;v-text-anchor:middle" coordsize="64,3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" path="m4,18l,2r,l4,,9,r,l13,r4,2l51,22r,l55,22r,l60,22,58,15r2,l64,31,51,37,47,31,17,13r,l11,11r,l8,11r,l6,13r,l6,15r,l6,18r-2,xe" fillcolor="black">
                    <v:stroke startarrowwidth="narrow" startarrowlength="short" endarrowwidth="narrow" endarrowlength="short"/>
                    <v:path arrowok="t" o:extrusionok="f"/>
                  </v:shape>
                  <v:shape id="Forma Livre: Forma 293" o:spid="_x0000_s1158" style="position:absolute;left:255;top:435;width:31;height:29;visibility:visible;mso-wrap-style:square;v-text-anchor:middle" coordsize="61,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" path="m,17l1,13r,l7,6,14,r,l19,r4,l23,r4,4l29,6r,l30,17r,l36,13r3,-2l39,11r6,l50,13r,l54,17r3,5l57,22r2,9l61,44r-2,2l59,46r-5,7l48,57r,l41,59,36,57r,l32,53,29,50r,l27,40r,l23,42r-4,l19,42r-3,l12,42r,l9,39,5,33r,l3,26,,17r,xm29,37r,l30,44r,l34,48r,l38,50r5,-2l43,48r5,-4l54,37r,l56,31r,-5l56,26r,-4l52,20r,l47,18r,l41,24r,l34,31r,l29,37r,xm5,26r,l7,29r,l10,31r,l12,33r4,l16,33r5,-5l21,28,29,18r,l27,13r,l25,9r,l19,9r,l16,11r-2,2l14,13,5,26r,xe" fillcolor="black">
                    <v:stroke startarrowwidth="narrow" startarrowlength="short" endarrowwidth="narrow" endarrowlength="short"/>
                    <v:path arrowok="t" o:extrusionok="f"/>
                  </v:shape>
                  <v:shape id="Forma Livre: Forma 294" o:spid="_x0000_s1159" style="position:absolute;left:269;top:413;width:30;height:28;visibility:visible;mso-wrap-style:square;v-text-anchor:middle" coordsize="59,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" path="m41,55l38,46,54,33r,l48,24r,l38,15r,l34,13r2,27l36,40r-7,4l29,44r-8,2l21,46,12,42r,l7,38,3,31r,l2,22,,9r,l9,4,18,r,l29,r9,4l38,4r7,5l48,15r,l52,20r4,7l56,27r3,17l41,55xm32,13r,l23,11r-7,2l11,16,3,22r,l7,27r,l11,33r,l18,35r,l25,33r,l32,27r,-14xe" fillcolor="black">
                    <v:stroke startarrowwidth="narrow" startarrowlength="short" endarrowwidth="narrow" endarrowlength="short"/>
                    <v:path arrowok="t" o:extrusionok="f"/>
                  </v:shape>
                  <v:shape id="Forma Livre: Forma 295" o:spid="_x0000_s1160" style="position:absolute;left:282;top:390;width:29;height:27;visibility:visible;mso-wrap-style:square;v-text-anchor:middle" coordsize="58,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" path="m16,r4,11l3,22r,l11,31r,l20,41r,l23,42r,-25l23,17r6,-4l34,11r,l39,11r6,2l45,13r5,4l54,22r,l56,33r2,13l58,46,48,53r-9,2l39,55r-10,l20,52r,l14,48,9,42r,l5,35,3,28r,l,11,16,xm27,44r,l34,44r7,-2l41,42r7,-3l54,33r,l50,28,47,24r,l41,22r-5,l36,22r-6,2l25,28r2,16xe" fillcolor="black">
                    <v:stroke startarrowwidth="narrow" startarrowlength="short" endarrowwidth="narrow" endarrowlength="short"/>
                    <v:path arrowok="t" o:extrusionok="f"/>
                  </v:shape>
                  <v:shape id="Forma Livre: Forma 296" o:spid="_x0000_s1161" style="position:absolute;left:586;top:388;width:27;height:25;visibility:visible;mso-wrap-style:square;v-text-anchor:middle" coordsize="54,5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" path="m40,l54,5r,l54,9r,3l54,12r-4,4l47,20,12,40r,l11,42r,l11,47r5,2l16,51,,45,,31r5,2l38,12r,l41,11r,l43,7r,l43,3r,l41,1r,l38,1,40,xe" fillcolor="black">
                    <v:stroke startarrowwidth="narrow" startarrowlength="short" endarrowwidth="narrow" endarrowlength="short"/>
                    <v:path arrowok="t" o:extrusionok="f"/>
                  </v:shape>
                  <v:shape id="Forma Livre: Forma 297" o:spid="_x0000_s1162" style="position:absolute;left:597;top:410;width:31;height:25;visibility:visible;mso-wrap-style:square;v-text-anchor:middle" coordsize="61,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" path="m,22r10,1l14,44r,l25,44r,l37,38r,l41,36,18,23r,l16,16r,l19,9r,l25,3r,l32,r7,l39,,50,3r9,4l59,7r2,11l59,29r,l54,36r-8,8l46,44r-7,3l32,49r,l27,49,18,47r,l3,44,,22xm43,34r,l46,27r4,-5l50,12,48,5r,l41,3r,l36,7r,l30,11r,l28,18r,l28,27r15,7xe" fillcolor="black">
                    <v:stroke startarrowwidth="narrow" startarrowlength="short" endarrowwidth="narrow" endarrowlength="short"/>
                    <v:path arrowok="t" o:extrusionok="f"/>
                  </v:shape>
                  <v:shape id="Forma Livre: Forma 298" o:spid="_x0000_s1163" style="position:absolute;left:611;top:431;width:34;height:27;visibility:visible;mso-wrap-style:square;v-text-anchor:middle" coordsize="68,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" path="m52,l68,25,57,27,45,5,23,14,45,25r,l46,33r-1,7l45,40r-4,6l36,51r,l27,53r-9,2l18,55,14,53,9,51,,42,,20r10,2l10,47r,l18,49r,l25,47r,l30,44r2,-6l32,38r2,-7l34,22,18,14,52,xe" fillcolor="black">
                    <v:stroke startarrowwidth="narrow" startarrowlength="short" endarrowwidth="narrow" endarrowlength="short"/>
                    <v:path arrowok="t" o:extrusionok="f"/>
                  </v:shape>
                  <v:shape id="Forma Livre: Forma 299" o:spid="_x0000_s1164" style="position:absolute;left:619;top:453;width:34;height:30;visibility:visible;mso-wrap-style:square;v-text-anchor:middle" coordsize="68,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" path="m45,l68,9r,27l68,36r-3,2l65,38r-7,4l50,42r,l41,40,29,33r,l18,27r,l11,27r,l20,33r,l25,40r,l29,47r,l30,53r2,7l20,58r,l16,47r,l14,40r,l9,33,2,27r,l,25r,l,25r,l2,25r,l7,24r,l18,24r,l29,27r,l41,31r,l50,31r,l59,29r,l63,24r4,-6l43,9,45,xe" fillcolor="black">
                    <v:stroke startarrowwidth="narrow" startarrowlength="short" endarrowwidth="narrow" endarrowlength="short"/>
                    <v:path arrowok="t" o:extrusionok="f"/>
                  </v:shape>
                  <v:shape id="Forma Livre: Forma 300" o:spid="_x0000_s1165" style="position:absolute;left:98;top:1002;width:110;height:94;visibility:visible;mso-wrap-style:square;v-text-anchor:middle" coordsize="220,18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" path="m149,24r,l158,26r11,3l180,35r4,4l187,44r,l191,57r2,15l193,86r-2,17l191,103r16,5l207,108r13,11l216,123r,l209,117r-5,-1l204,116r-6,-2l193,114r,l187,116r-9,3l178,119r-7,4l94,161r,l83,167r-6,5l77,172r,2l77,178r,l81,182r7,3l84,189,59,178r-9,-6l50,172r2,-9l56,156r,l63,149r11,-6l25,116r,l27,94,29,77r,-13l25,57r,l23,53,21,51r,l16,53r,l12,57r,l7,62r,l3,62r,l,61r,l,57,,55r,l1,51,7,48r,l12,46r8,l20,46r16,2l36,48r5,2l74,57,149,24xm133,r,xm101,6r,xm81,22r,xm63,53r,xm66,61l48,57r2,66l81,139r16,-9l66,61xm74,57r63,13l137,70r,-9l135,53r,l133,50r-3,-4l126,44r-5,-2l121,42r-4,-2l117,40r,-1l117,39r2,l119,39r3,-2l130,37r,l137,39r7,3l144,42r5,6l153,55r,l157,64r,9l171,77r,l171,61,166,46r,l158,33,148,22,74,57xm167,95r,l169,90r,l171,83,86,64r27,59l167,95xe" stroked="f">
                    <v:path arrowok="t" o:extrusionok="f"/>
                  </v:shape>
                  <v:shape id="Forma Livre: Forma 301" o:spid="_x0000_s1166" style="position:absolute;left:98;top:1014;width:110;height:82;visibility:visible;mso-wrap-style:square;v-text-anchor:middle" coordsize="220,1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" path="m149,r,l158,2r11,3l180,11r4,4l187,20r,l191,33r2,15l193,62r-2,17l191,79r16,5l207,84r13,11l216,99r,l209,93r-5,-1l204,92r-6,-2l193,90r,l187,92r-9,3l178,95r-7,4l94,137r,l83,143r-6,5l77,148r,2l77,154r,l81,158r7,3l84,165,59,154r-9,-6l50,148r2,-9l56,132r,l63,125r11,-6l25,92r,l27,70,29,53r,-13l25,33r,l23,29,21,27r,l16,29r,l12,33r,l7,38r,l3,38r,l,37r,l,33,,31r,l1,27,7,24r,l12,22r8,l20,22r16,2l36,24r5,2l74,33e" filled="f">
                    <v:path arrowok="t" o:extrusionok="f"/>
                  </v:shape>
                  <v:shape id="Conector de Seta Reta 302" o:spid="_x0000_s1167" type="#_x0000_t32" style="position:absolute;left:165;top:1002;width: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">
                    <v:stroke joinstyle="miter"/>
                  </v:shape>
                  <v:shape id="Conector de Seta Reta 303" o:spid="_x0000_s1168" type="#_x0000_t32" style="position:absolute;left:149;top:1005;width: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">
                    <v:stroke joinstyle="miter"/>
                  </v:shape>
                  <v:shape id="Conector de Seta Reta 304" o:spid="_x0000_s1169" type="#_x0000_t32" style="position:absolute;left:139;top:1013;width: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">
                    <v:stroke joinstyle="miter"/>
                  </v:shape>
                  <v:shape id="Conector de Seta Reta 305" o:spid="_x0000_s1170" type="#_x0000_t32" style="position:absolute;left:130;top:1029;width: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">
                    <v:stroke joinstyle="miter"/>
                  </v:shape>
                  <v:shape id="Forma Livre: Forma 306" o:spid="_x0000_s1171" style="position:absolute;left:123;top:1030;width:24;height:42;visibility:visible;mso-wrap-style:square;v-text-anchor:middle" coordsize="49,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" path="m18,4l,,2,66,33,82,49,73,18,4e" filled="f">
                    <v:path arrowok="t" o:extrusionok="f"/>
                  </v:shape>
                  <v:shape id="Forma Livre: Forma 307" o:spid="_x0000_s1172" style="position:absolute;left:135;top:1013;width:49;height:28;visibility:visible;mso-wrap-style:square;v-text-anchor:middle" coordsize="97,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" path="m,35l63,48r,l63,39,61,31r,l59,28,56,24,52,22,47,20r,l43,18r,l43,17r,l45,17r,l48,15r8,l56,15r7,2l70,20r,l75,26r4,7l79,33r4,9l83,51r14,4l97,55r,-16l92,24r,l84,11,74,e" filled="f">
                    <v:path arrowok="t" o:extrusionok="f"/>
                  </v:shape>
                  <v:shape id="Forma Livre: Forma 308" o:spid="_x0000_s1173" style="position:absolute;left:142;top:1034;width:42;height:29;visibility:visible;mso-wrap-style:square;v-text-anchor:middle" coordsize="85,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" path="m81,31r,l83,26r,l85,19,,,27,59,81,31e" filled="f">
                    <v:path arrowok="t" o:extrusionok="f"/>
                  </v:shape>
                  <v:shape id="Forma Livre: Forma 309" o:spid="_x0000_s1174" style="position:absolute;left:181;top:1124;width:94;height:83;visibility:visible;mso-wrap-style:square;v-text-anchor:middle" coordsize="187,1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" path="m140,37l122,33,81,68r,l70,75r,l65,75r-6,l59,75r-14,l27,71r,l25,84r2,13l27,97r3,11l34,117r5,11l41,130r,l52,143r13,9l65,152r14,6l97,163r,4l97,167r-18,l65,165r,l52,161,39,154r,l27,143,18,132r,l12,125,7,114,3,104,1,93r,l,82,,71,3,60,7,51r,l11,40r5,-9l23,24r7,-8l30,16,41,9,52,5,65,2,77,r,l88,r13,2l113,5r13,6l126,15r,l106,9,90,9r,l81,11,70,15r-7,3l54,24r,l45,33r-7,9l32,53,29,66r,l36,68r5,-2l41,66r6,-4l59,55,99,22r65,15l164,37r3,14l173,64r,l178,73r8,11l187,86r-1,4l158,86r,l153,73,148,57,140,37r,xe">
                    <v:stroke startarrowwidth="narrow" startarrowlength="short" endarrowwidth="narrow" endarrowlength="short"/>
                    <v:path arrowok="t" o:extrusionok="f"/>
                  </v:shape>
                  <v:shape id="Forma Livre: Forma 310" o:spid="_x0000_s1175" style="position:absolute;left:267;top:1199;width:97;height:113;visibility:visible;mso-wrap-style:square;v-text-anchor:middle" coordsize="195,2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" path="m110,189r-27,9l83,198,76,185r-9,-9l67,176r-9,-7l49,162r,l38,156,27,152r,l15,149,,147r,-7l,140r25,-4l45,129r,l51,125r5,-6l56,119r2,-5l58,108r,l54,103,51,99r,l47,97r-7,2l38,96r,l43,92r6,-2l49,90r7,l61,92r,l67,97r,l72,107r,l76,101r,l81,90r,-9l81,81,78,72,70,64r,l63,63r-5,l54,59r,l61,55r6,-2l67,53r7,2l79,57r,l87,63r,l92,72r,l96,64r,l103,55r7,-5l110,50r13,-6l148,37r,l126,35r,l119,33r-7,-3l112,30r-7,-6l105,24,98,19r,l90,15r-7,l83,15r-7,2l65,20,63,19r,l70,11,78,6r,l87,2,96,r,l105,2r9,2l114,4r5,5l126,17r,l132,22r5,4l137,26r11,5l159,33r3,4l162,37r-16,9l134,59r,l121,72,110,86,94,116r,l90,121r-5,6l85,127r-6,3l74,132r,l67,136r-45,7l22,143r21,2l43,145r18,2l74,147r,l83,145r9,-5l92,140r7,-8l107,121,125,90r,l134,77,144,66r,l159,53,175,42r4,6l179,48r-17,9l152,66r,l141,77r-9,13l188,81r7,42l139,129r,l144,140r4,11l148,151r2,14l150,184r,l150,209r,l153,213r,l155,213r6,l170,211r,6l132,226r,l128,213r,l126,187r,-13l126,174r,-16l123,145r,l116,136r-8,-7l108,129r-7,11l92,145r,l83,151r-13,1l70,152r13,10l92,169r,l98,176r7,9l110,184r,5xm166,90r-38,6l126,99r-9,17l110,125r62,-6l166,90xe">
                    <v:stroke startarrowwidth="narrow" startarrowlength="short" endarrowwidth="narrow" endarrowlength="short"/>
                    <v:path arrowok="t" o:extrusionok="f"/>
                  </v:shape>
                  <v:shape id="Forma Livre: Forma 311" o:spid="_x0000_s1176" style="position:absolute;left:420;top:1248;width:79;height:90;visibility:visible;mso-wrap-style:square;v-text-anchor:middle" coordsize="157,1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" path="m137,76l123,96r-94,l52,76r85,xm41,138r,l50,145r9,6l59,151r9,3l81,158r11,l97,158r,l114,156r16,-7l130,149r11,-7l153,129r4,5l157,134r-7,9l142,153r-7,7l128,165r,l117,173r-11,3l95,178r-12,2l83,180,63,178,47,175,32,165,18,153r,l11,142,3,129,,116,,101r,l,83,5,65r,l14,50,27,35r,l38,26,52,17r2,4l54,21r-9,7l38,35r-6,8l27,50r,l23,59r-3,9l20,77,18,87r,l20,98r3,11l27,120r7,9l41,138xm27,65r,l31,61r5,-7l59,32,94,r,l106,8r11,3l117,11r11,2l137,13r,l150,11r1,4l132,37,79,24r,l54,46,36,59r-5,6l27,65r,xe">
                    <v:stroke startarrowwidth="narrow" startarrowlength="short" endarrowwidth="narrow" endarrowlength="short"/>
                    <v:path arrowok="t" o:extrusionok="f"/>
                  </v:shape>
                  <v:shape id="Forma Livre: Forma 312" o:spid="_x0000_s1177" style="position:absolute;left:548;top:1189;width:107;height:123;visibility:visible;mso-wrap-style:square;v-text-anchor:middle" coordsize="215,24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" path="m47,57l38,70r58,86l96,156r7,13l107,178r,l107,187r-2,11l105,198r7,-7l116,183r,l118,174r,-7l118,167r-6,-11l103,141,47,57xm154,73r,l150,62r,l143,50r,l139,44,128,35r,l121,31r-7,-2l107,28r-9,l98,28r-9,l80,31r-8,2l63,39r,l56,44r-5,7l51,51r34,54l110,141r13,19l123,160r2,12l123,185r-2,11l118,204r,l112,213r-9,7l103,220r-7,6l96,226r-15,5l81,231r-14,4l67,235r-5,3l62,238r-8,8l54,246r,l53,244r,-7l54,227r2,-5l60,218r,l67,215r13,-6l80,209r9,-5l89,204r3,-4l94,193r,l94,187r-4,-7l90,180r-5,-8l76,169r,l67,169r-9,5l58,174r-5,4l49,187r-5,l44,187r1,-9l47,172r,l51,167r5,-4l56,163r7,-3l63,160r9,-2l72,158r-9,-6l56,149r,l51,149r-6,l40,150r-7,4l33,154r-6,6l27,160r-3,7l18,165r,l20,158r4,-6l24,152r3,-5l31,143r,l40,138r,l54,136r,l49,130r-5,-3l44,127r-8,-4l29,123r,l20,125r-7,3l13,128r-4,6l6,139r-6,l,139r2,-7l4,127r,l7,121r6,-4l13,117r9,-5l22,112r14,-2l22,88,67,7r,l85,2,100,r,l118,2r7,2l134,7r,l146,17r11,11l157,28r6,11l166,50r,l168,62r2,17l170,79r-2,51l168,130r9,-11l188,110r,l197,105r,l202,101r,l204,97r,l204,83r6,-2l215,123r,l201,128r-11,6l190,134r-9,7l175,150r,l173,160r,12l168,172r,l164,158r-1,-19l163,139,157,88,154,73xe">
                    <v:stroke startarrowwidth="narrow" startarrowlength="short" endarrowwidth="narrow" endarrowlength="short"/>
                    <v:path arrowok="t" o:extrusionok="f"/>
                  </v:shape>
                  <v:shape id="Forma Livre: Forma 313" o:spid="_x0000_s1178" style="position:absolute;left:650;top:1086;width:93;height:109;visibility:visible;mso-wrap-style:square;v-text-anchor:middle" coordsize="188,21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" path="m99,95r,l112,143r5,25l121,194r,l126,176r6,-17l139,145r9,-15l148,130r6,-7l161,115r,l168,110r9,-6l172,84r5,l188,124r,l175,134r-11,9l164,143r-9,9l146,163r,l139,174r-5,13l134,187r-6,14l125,218r-6,l119,218r-9,-35l110,183,98,154,80,112r,l72,90,69,64,62,22r,l58,40,54,55r,l49,68,40,79r,l34,88r-9,7l25,95r-5,6l11,106r5,22l11,130,,84r,l13,77,24,69r,l33,60r7,-9l40,51,45,40r6,-9l51,31,54,18,58,2,62,r,l72,29r,l85,55r7,20l99,95r,xe">
                    <v:stroke startarrowwidth="narrow" startarrowlength="short" endarrowwidth="narrow" endarrowlength="short"/>
                    <v:path arrowok="t" o:extrusionok="f"/>
                  </v:shape>
                  <v:shape id="Forma Livre: Forma 314" o:spid="_x0000_s1179" style="position:absolute;left:715;top:987;width:82;height:84;visibility:visible;mso-wrap-style:square;v-text-anchor:middle" coordsize="162,1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" path="m59,130r,l56,124r-2,-5l50,112r,-6l50,106r2,-4l52,102,38,93,27,84r,l18,71,9,55r,l9,75r,l7,82r52,48xm135,152r,l121,163r-7,4l112,167r-2,-2l110,165r2,-8l115,146r,l117,135r,-9l117,126r-3,-5l105,117r,l97,113r-9,-1l81,110r-7,2l74,112r-7,3l61,123r,l59,130r76,22xm132,134r,l132,135r1,l141,130r3,-6l148,119r2,-7l150,104r,l148,95r-2,-4l142,88r,l126,82,103,75r,l72,66,50,57r,l36,49,27,42r,l22,33,18,22r,l18,13,20,r3,l23,r,11l27,20r,l31,25r9,6l40,31r16,5l83,44r,l114,53r,l128,58r,l142,66r11,11l153,77r6,13l162,101r,l162,112r-3,9l159,121r-4,9l150,137r-17,17l132,134xm7,82r,l5,80,3,79,2,77,,73r,l,64,,58r,l3,47r,l5,35,9,33r,l14,47r6,11l20,58r11,8l45,73r,l61,80r,l81,86r,l110,95r,l124,102r8,4l135,110r,l139,115r-2,9l135,132r-5,3l7,82xe" stroked="f">
                    <v:path arrowok="t" o:extrusionok="f"/>
                  </v:shape>
                  <v:shape id="Forma Livre: Forma 315" o:spid="_x0000_s1180" style="position:absolute;left:719;top:1015;width:26;height:37;visibility:visible;mso-wrap-style:square;v-text-anchor:middle" coordsize="52,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" path="m52,75r,l49,69,47,64,43,57r,-6l43,51r2,-4l45,47,31,38,20,29r,l11,16,2,r,l2,20r,l,27e" filled="f">
                    <v:path arrowok="t" o:extrusionok="f"/>
                  </v:shape>
                  <v:shape id="Forma Livre: Forma 316" o:spid="_x0000_s1181" style="position:absolute;left:745;top:1042;width:38;height:29;visibility:visible;mso-wrap-style:square;v-text-anchor:middle" coordsize="76,5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" path="m76,42r,l62,53r-7,4l53,57,51,55r,l53,47,56,36r,l58,25r,-9l58,16,55,11,46,7r,l38,3,29,2,22,,15,2r,l8,5,2,13r,l,20e" filled="f">
                    <v:path arrowok="t" o:extrusionok="f"/>
                  </v:shape>
                  <v:shape id="Forma Livre: Forma 317" o:spid="_x0000_s1182" style="position:absolute;left:724;top:987;width:73;height:77;visibility:visible;mso-wrap-style:square;v-text-anchor:middle" coordsize="144,15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" path="m114,134r,l114,135r1,l123,130r3,-6l130,119r2,-7l132,104r,l130,95r-2,-4l124,88r,l108,82,85,75r,l54,66,32,57r,l18,49,9,42r,l4,33,,22r,l,13,2,,5,r,l5,11r4,9l9,20r4,5l22,31r,l38,36r27,8l65,44r31,9l96,53r14,5l110,58r14,8l135,77r,l141,90r3,11l144,101r,11l141,121r,l137,130r-5,7l115,154e" filled="f">
                    <v:path arrowok="t" o:extrusionok="f"/>
                  </v:shape>
                  <v:shape id="Forma Livre: Forma 318" o:spid="_x0000_s1183" style="position:absolute;left:715;top:1004;width:70;height:51;visibility:visible;mso-wrap-style:square;v-text-anchor:middle" coordsize="139,10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" path="m7,49r,l5,47,3,46,2,44,,40r,l,31,,25r,l3,14r,l5,2,9,r,l14,14r6,11l20,25r11,8l45,40r,l61,47r,l81,53r,l110,62r,l124,69r8,4l135,77r,l139,82r-2,9l135,99r-5,3e" filled="f">
                    <v:path arrowok="t" o:extrusionok="f"/>
                  </v:shape>
                  <v:shape id="Forma Livre: Forma 319" o:spid="_x0000_s1184" style="position:absolute;left:45;top:822;width:111;height:145;visibility:visible;mso-wrap-style:square;v-text-anchor:middle" coordsize="222,28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" path="m199,185r,l204,190r-9,24l87,240r,l72,245r-9,4l63,249r-3,7l56,266r29,23l89,284r,l83,280r-3,-3l80,277r,-4l83,269r,l89,267r10,-3l186,242r,l195,240r7,l202,240r8,2l219,247r1,-5l208,233r14,-32l182,163r,l188,161r7,-4l195,157r6,-7l206,143r,l206,132r,-11l206,121r-4,-9l199,104,159,71r,l168,68r5,-4l173,64r8,-6l184,49r,l186,40,184,29r,l182,20r-5,-7l177,13,172,7,161,r-2,5l159,5r7,8l166,13r4,7l170,20r,7l168,35r,l164,40r-5,4l159,44r-9,3l137,51,118,33r,l107,24,99,14r-5,l94,14,90,31r,l87,40,81,51r,l76,58r-7,6l69,64r-7,4l51,71r-6,2l45,73,38,58,29,47r,l18,38,2,29,,33r,l7,40r8,7l15,47r5,13l25,75r,l27,88r,11l27,99r-2,14l22,130r31,24l56,148,44,139r,l47,124r2,-5l49,108,163,82r21,19l184,101r,l184,101r2,1l186,102r4,8l190,110r,7l188,124r,l182,132r-5,5l175,137r,l164,141r-34,9l125,124r-15,13l114,154r-33,9l81,163r-14,2l67,165r-4,-2l60,159r-4,l56,159r-5,13l51,172,38,192r45,33l87,222,76,212r49,-11l199,185xm103,46r,l107,31r23,22l94,62r,l103,46r,xm49,108r,l49,95,152,71r11,9l49,108xm71,211r,l67,207r-2,-4l65,203r,-5l71,192r,l78,189r11,-4l119,178r4,20l71,211xm141,192r-5,-18l177,163r16,16l141,192xe" stroked="f">
                    <v:path arrowok="t" o:extrusionok="f"/>
                  </v:shape>
                  <v:shape id="Forma Livre: Forma 320" o:spid="_x0000_s1185" style="position:absolute;left:45;top:822;width:111;height:145;visibility:visible;mso-wrap-style:square;v-text-anchor:middle" coordsize="222,28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" path="m199,185r,l204,190r-9,24l87,240r,l72,245r-9,4l63,249r-3,7l56,266r29,23l89,284r,l83,280r-3,-3l80,277r,-4l83,269r,l89,267r10,-3l186,242r,l195,240r7,l202,240r8,2l219,247r1,-5l208,233r14,-32l182,163r,l188,161r7,-4l195,157r6,-7l206,143r,l206,132r,-11l206,121r-4,-9l199,104,159,71r,l168,68r5,-4l173,64r8,-6l184,49r,l186,40,184,29r,l182,20r-5,-7l177,13,172,7,161,r-2,5l159,5r7,8l166,13r4,7l170,20r,7l168,35r,l164,40r-5,4l159,44r-9,3l137,51,118,33r,l107,24,99,14r-5,l94,14,90,31r,l87,40,81,51r,l76,58r-7,6l69,64r-7,4l51,71r-6,2l45,73,38,58,29,47r,l18,38,2,29,,33r,l7,40r8,7l15,47r5,13l25,75r,l27,88r,11l27,99r-2,14l22,130r31,24l56,148,44,139r,l47,124r2,-5l49,108,163,82r21,19l184,101r,l184,101r2,1l186,102r4,8l190,110r,7l188,124r,l182,132r-5,5l175,137r,l164,141r-34,9l125,124r-15,13l114,154r-33,9l81,163r-14,2l67,165r-4,-2l60,159r-4,l56,159r-5,13l51,172,38,192r45,33l87,222,76,212r49,-11e" filled="f">
                    <v:path arrowok="t" o:extrusionok="f"/>
                  </v:shape>
                  <v:shape id="Forma Livre: Forma 321" o:spid="_x0000_s1186" style="position:absolute;left:92;top:838;width:18;height:16;visibility:visible;mso-wrap-style:square;v-text-anchor:middle" coordsize="36,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" path="m9,15r,l13,,36,22,,31r,l9,15r,e" filled="f">
                    <v:path arrowok="t" o:extrusionok="f"/>
                  </v:shape>
                  <v:shape id="Forma Livre: Forma 322" o:spid="_x0000_s1187" style="position:absolute;left:69;top:858;width:57;height:18;visibility:visible;mso-wrap-style:square;v-text-anchor:middle" coordsize="114,3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" path="m,37r,l,24,103,r11,9e" filled="f">
                    <v:path arrowok="t" o:extrusionok="f"/>
                  </v:shape>
                  <v:shape id="Forma Livre: Forma 323" o:spid="_x0000_s1188" style="position:absolute;left:78;top:911;width:28;height:17;visibility:visible;mso-wrap-style:square;v-text-anchor:middle" coordsize="58,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" path="m6,33r,l2,29,,25r,l,20,6,14r,l13,11,24,7,54,r4,20l6,33e" filled="f">
                    <v:path arrowok="t" o:extrusionok="f"/>
                  </v:shape>
                  <v:shape id="Forma Livre: Forma 324" o:spid="_x0000_s1189" style="position:absolute;left:113;top:904;width:29;height:15;visibility:visible;mso-wrap-style:square;v-text-anchor:middle" coordsize="57,2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" path="m5,29l,11,41,,57,16e" filled="f">
                    <v:path arrowok="t" o:extrusionok="f"/>
                  </v:shape>
                  <v:shape id="Forma Livre: Forma 325" o:spid="_x0000_s1190" style="position:absolute;left:45;top:822;width:111;height:145;visibility:visible;mso-wrap-style:square;v-text-anchor:middle" coordsize="222,28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" path="m103,46r,l107,31r23,22l94,62r,l103,46r,xm69,209r,l65,203r,l65,198r6,-6l71,192r7,-3l89,185r30,-7l125,205r14,-16l141,190r-2,-1l136,174r41,-11l191,178r10,9l204,190r-9,24l87,240r,l72,245r-9,4l63,249r-3,7l56,266r29,23l89,284r,l83,280r-3,-3l80,277r,-4l83,269r,l89,267r10,-3l186,242r,l195,240r7,l202,240r8,2l219,247r1,-5l208,233r14,-32l182,163r,l188,161r7,-4l195,157r6,-7l206,143r,l206,132r,-11l206,121r-4,-9l199,104,159,71r,l168,68r5,-4l173,64r8,-6l184,49r,l186,40,184,29r,l182,20r-5,-7l177,13,172,7,161,r-2,5l159,5r7,8l166,13r4,7l170,20r,7l168,35r,l164,40r-5,4l159,44r-9,3l137,51,118,33r,l107,24,99,14r-5,l94,14,90,31r,l87,40,81,51r,l76,58r-7,6l69,64r-7,4l51,71r-6,2l45,73,38,58,29,47r,l18,38,2,29,,33r,l7,40r8,7l15,47r5,13l25,75r,l27,88r,11l27,99r-2,14l22,130r31,24l56,148,44,139r,l47,126r2,-11l49,108r,l49,95,152,71r11,9l173,90r11,11l184,101r,l184,101r2,1l186,102r4,8l190,110r,7l188,124r,l182,132r-5,5l175,137r,l164,141r-34,9l125,124r-15,13l114,154r-33,9l81,163r-14,2l67,165r-4,-2l60,159r-4,l56,159r-5,13l51,172,38,192r45,33l87,222r-9,-6l69,209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326" o:spid="_x0000_s1191" style="position:absolute;left:753;top:867;width:86;height:86;visibility:visible;mso-wrap-style:square;v-text-anchor:middle" coordsize="171,17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" path="m81,27l99,45,75,141,61,111,81,27xm119,137r,l128,130r7,-8l135,122r7,-9l146,104r3,-11l151,88r,l153,71,151,53r,l146,38,137,23r5,-1l142,22r7,9l157,40r5,9l166,58r,l169,69r2,13l171,93r-2,13l169,106r-7,18l155,141r-13,13l128,163r,l115,168r-14,4l88,172,74,170r,l56,165,41,155r,l29,143,18,128r,l10,115,5,97r5,l10,97r4,9l20,115r5,9l32,130r,l39,137r8,4l56,144r7,2l63,146r12,2l86,148r11,-2l108,143r11,-6xm45,133r,l43,130r-5,-8l21,95,,53r,l9,42r5,-9l14,33,20,23,21,12r,l23,1,27,,43,23,18,73r,l34,102r9,20l45,130r,3l45,133xe">
                    <v:stroke startarrowwidth="narrow" startarrowlength="short" endarrowwidth="narrow" endarrowlength="short"/>
                    <v:path arrowok="t" o:extrusionok="f"/>
                  </v:shape>
                  <v:shape id="Forma Livre: Forma 327" o:spid="_x0000_s1192" style="position:absolute;left:193;top:788;width:37;height:28;visibility:visible;mso-wrap-style:square;v-text-anchor:middle" coordsize="74,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" path="m,33l56,22,52,2,63,,74,53,63,55,60,35,2,46,,33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28" o:spid="_x0000_s1193" style="position:absolute;left:197;top:818;width:28;height:16;visibility:visible;mso-wrap-style:square;v-text-anchor:middle" coordsize="56,3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" path="m4,25l,12,49,r4,12l45,14r,l53,18r,l56,23r,l56,27r,6l44,31r,l44,23r,l42,20r,l35,18r,l18,22,4,25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29" o:spid="_x0000_s1194" style="position:absolute;left:202;top:837;width:27;height:28;visibility:visible;mso-wrap-style:square;v-text-anchor:middle" coordsize="54,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" path="m34,13l34,r,l40,2r5,2l45,4r6,5l53,18r,l54,26r,5l54,31r-1,4l51,39r,l47,40r-7,2l25,48r,l16,50r,l9,55,6,42r,l9,39r,l11,39r,l4,33r,l,26r,l,18,2,13r,l6,7,11,6r,l18,6r,l22,7r3,2l25,9r6,9l31,18r5,11l38,29r,l42,29r1,-3l43,26r,-2l43,18r,l40,15r,l34,13r,xm29,33r,l25,26r,l20,18r,l18,18r-2,l16,18r-5,2l11,20r,4l11,26r,l13,29r2,4l15,33r5,2l20,35r5,-2l29,33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30" o:spid="_x0000_s1195" style="position:absolute;left:210;top:864;width:38;height:28;visibility:visible;mso-wrap-style:square;v-text-anchor:middle" coordsize="76,5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" path="m11,57l8,44r7,-2l15,42,9,41,6,37r,l,30r,l,22,4,15r,l9,8,20,2r,l31,r9,2l40,2r7,6l51,15r,l53,22r-4,8l73,22r3,13l11,57xm26,15r,l18,17r-3,3l15,20r-4,6l13,31r,l15,35r3,2l18,37r6,l31,37r,l38,33r4,-3l42,30r2,-4l44,20r,l40,17,37,15r,l31,13r-5,2l26,15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31" o:spid="_x0000_s1196" style="position:absolute;left:218;top:887;width:35;height:18;visibility:visible;mso-wrap-style:square;v-text-anchor:middle" coordsize="68,3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" path="m,24l47,7r3,13l3,37,,24xm52,4l65,r3,13l57,17,52,4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32" o:spid="_x0000_s1197" style="position:absolute;left:216;top:905;width:36;height:25;visibility:visible;mso-wrap-style:square;v-text-anchor:middle" coordsize="72,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" path="m,27l6,25r,l7,35r,l11,38r,l15,40r,l16,36r,l16,33r,l13,27r5,l18,27r4,6l22,33r2,5l24,42r,l22,46r-4,1l18,47r-3,l11,47r,l6,44,2,36r,l,27r,xm63,40l56,29r,l60,27r2,-2l62,25r,-3l60,18r,l58,14,54,13r,l49,13r-7,1l42,14r-6,4l31,22r,l31,25r,6l31,31r2,2l36,36r,l40,36r4,l47,49r,l38,49,31,47r,l26,42,22,35r,l18,24r4,-8l22,16,27,7,36,2r,l47,r9,l56,r9,5l71,14r,l72,22r,7l72,29r-3,6l63,40r,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33" o:spid="_x0000_s1198" style="position:absolute;left:235;top:927;width:37;height:31;visibility:visible;mso-wrap-style:square;v-text-anchor:middle" coordsize="76,6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" path="m33,16l31,3r,l38,3r5,2l43,5r6,6l52,18r,l54,24r2,7l56,31r,4l54,38r,l51,42r-8,2l29,51r,l22,57r,l16,62,11,49r,l13,47r,l15,46r,l7,42r,l2,35r,l,27,,22r,l4,16,9,13r,l16,11r,l20,13r4,1l24,14r7,8l31,22r7,11l40,33r,l43,31r,-4l43,27r,-2l43,20r,l40,16r,l33,16r,xm31,36r,l25,31r,l20,25r,l18,24r-3,l15,24r-2,1l11,29r,l11,31r2,4l13,35r2,1l16,38r,l22,40r,l29,38r2,-2xm52,7l51,2r,l52,r,l56,r4,l60,r3,2l65,3r,l65,7r,l67,13r,l67,18r,l69,20r,l72,20r4,5l76,25r-5,2l65,27r,l63,25,61,24r,l60,20r,l60,14r,l58,7r,l56,5r,l52,7r,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34" o:spid="_x0000_s1199" style="position:absolute;left:248;top:953;width:27;height:27;visibility:visible;mso-wrap-style:square;v-text-anchor:middle" coordsize="54,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" path="m16,4r,l22,2,29,r,l34,2r8,2l42,4r5,5l51,15r,l54,24,53,35r,l47,42r-7,7l40,49,29,53r-9,l20,53,11,48,4,40r,l2,35,,27r,l2,20,4,15r,l9,9,16,4r,xm22,16r,l16,20r-3,6l13,26r,3l15,35r,l16,38r6,2l22,40r5,l33,38r,l38,33r4,-4l42,29r,-5l42,20r,l38,16,33,15r,l27,15r-5,1l22,16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35" o:spid="_x0000_s1200" style="position:absolute;left:271;top:990;width:26;height:26;visibility:visible;mso-wrap-style:square;v-text-anchor:middle" coordsize="53,5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" path="m24,39r5,13l29,52r-7,l17,52r,l9,48,6,42r,l2,37,,31,,26,2,20r,l6,13,13,8r,l22,2,33,r,l42,4r5,7l47,11r4,9l53,24r-2,6l51,30r-2,3l45,39r-9,9l18,20r,l13,24r-2,4l11,28r,5l13,37r,l18,41r,l24,39r,xm35,31r,l40,28r2,-4l42,24r,-4l40,17r,l36,15,33,13r,l29,13r-5,2l35,31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36" o:spid="_x0000_s1201" style="position:absolute;left:292;top:1014;width:40;height:29;visibility:visible;mso-wrap-style:square;v-text-anchor:middle" coordsize="79,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" path="m,46l52,,66,16r,l77,29r,l79,35r,5l79,40r-4,8l70,53r,l66,57r-5,2l61,59r-9,l52,59,45,55r,l36,46,28,38,9,57,,46xm52,18l38,31r5,6l43,37r7,7l50,44r6,2l56,46r5,-4l61,42r2,-2l65,37r,l65,33,63,31r,l57,22,52,18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37" o:spid="_x0000_s1202" style="position:absolute;left:315;top:1037;width:29;height:29;visibility:visible;mso-wrap-style:square;v-text-anchor:middle" coordsize="57,5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" path="m,49l36,13r9,9l9,58,,49xm39,9l48,r9,9l48,18,39,9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38" o:spid="_x0000_s1203" style="position:absolute;left:328;top:1056;width:27;height:27;visibility:visible;mso-wrap-style:square;v-text-anchor:middle" coordsize="52,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" path="m9,11r,l12,6,20,2r,l25,r7,2l32,2r6,2l43,8r,l50,15r2,11l52,26r,9l47,44r,l38,52r-9,1l29,53r-11,l11,48r,l5,42,2,37r,l,31,2,24r,l3,17,9,11r,xm18,20r,l14,26r-2,5l12,31r2,4l16,41r,l21,42r4,l25,42r5,-1l36,35r,l39,30r2,-6l41,24,39,20,38,15r,l32,13r-3,l29,13r-6,2l18,20r,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39" o:spid="_x0000_s1204" style="position:absolute;left:350;top:1072;width:30;height:34;visibility:visible;mso-wrap-style:square;v-text-anchor:middle" coordsize="60,6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" path="m38,68l27,61,40,39r,l45,30r,l45,24r,l42,21r,l36,19r,l31,21r,l24,30,11,50,,43,27,,38,6r-5,7l33,13,43,11r4,2l52,15r,l58,21r,l60,26r,l60,33r,l54,41,38,68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40" o:spid="_x0000_s1205" style="position:absolute;left:380;top:1089;width:24;height:27;visibility:visible;mso-wrap-style:square;v-text-anchor:middle" coordsize="48,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" path="m29,39r10,7l39,46r-5,6l27,53r,l21,53,14,52r,l9,50,5,46,1,41,,37r,l,28,3,19r,l9,8,16,2r,l25,r9,2l34,2r7,6l45,11r2,6l47,17r1,5l47,28,43,41,14,26r,l12,31r,6l12,37r2,4l18,42r,l23,42r,l29,39r,xm34,28r,l36,22r,-3l36,19,34,15,30,13r,l27,11r-4,2l23,13r-4,2l16,19r18,9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41" o:spid="_x0000_s1206" style="position:absolute;left:405;top:1087;width:16;height:36;visibility:visible;mso-wrap-style:square;v-text-anchor:middle" coordsize="33,7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" path="m,67l15,18r12,4l13,71,,67xm16,12l20,,33,3,29,16,16,12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42" o:spid="_x0000_s1207" style="position:absolute;left:420;top:1100;width:20;height:27;visibility:visible;mso-wrap-style:square;v-text-anchor:middle" coordsize="40,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" path="m12,53l,50,9,,20,2r,7l20,9,25,4r,l31,2r,l36,4r4,4l34,17r,l29,15r,l23,15r,l20,20r,l16,37,12,53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43" o:spid="_x0000_s1208" style="position:absolute;left:442;top:1093;width:7;height:36;visibility:visible;mso-wrap-style:square;v-text-anchor:middle" coordsize="15,7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" path="m,69l2,20r13,l13,71,,69xm2,12l2,,15,r,12l2,12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44" o:spid="_x0000_s1209" style="position:absolute;left:456;top:1100;width:23;height:28;visibility:visible;mso-wrap-style:square;v-text-anchor:middle" coordsize="47,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" path="m2,42l15,39r,l16,42r2,2l18,44r4,l25,44r,l29,44r4,-2l33,42r2,-5l35,37,33,35r,l27,35r,l15,33,7,31r,l2,26,,20r,l,15,4,8r,l9,4,18,2r,l27,r6,2l33,2r5,4l42,11,29,15r,l25,11r,l20,11r,l13,13r,l11,17r,l13,19r,l25,20r,l35,22r7,2l42,24r3,4l47,33r,l45,41r-1,5l44,46r-8,6l27,53r,l18,55,11,53r,l6,48,2,42r,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45" o:spid="_x0000_s1210" style="position:absolute;left:481;top:1086;width:43;height:36;visibility:visible;mso-wrap-style:square;v-text-anchor:middle" coordsize="86,7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" path="m,25l11,20r3,7l14,27r4,-9l25,13r,l29,13r5,-2l34,11r4,2l41,14r,l45,7r,l52,2r,l56,r5,l61,r4,2l68,3r,l74,13,86,44,74,49,63,22r,l57,13r,l56,13r-4,l52,13r-4,3l48,16r-1,6l47,22r3,11l59,55,47,60,36,35r,l32,25r,l29,24r,l25,24r,l21,27r,l20,35r,l23,44r9,24l20,71,,25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46" o:spid="_x0000_s1211" style="position:absolute;left:522;top:1072;width:27;height:26;visibility:visible;mso-wrap-style:square;v-text-anchor:middle" coordsize="52,5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" path="m5,41r,l2,35,,28r,l,22,2,15r,l7,10,11,4r,l21,r9,l30,r9,4l47,11r,l52,22r,10l52,32r-4,9l41,48r,l36,52r-7,2l29,54r-8,l16,52r,l11,48,5,41r,xm16,33r,l21,39r4,2l25,41r5,2l36,41r,l38,37r1,-5l39,32r,-6l36,21r,l32,15,27,13r,l21,11r-3,2l18,13r-4,4l12,22r,l14,28r2,5l16,33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47" o:spid="_x0000_s1212" style="position:absolute;left:552;top:1042;width:34;height:32;visibility:visible;mso-wrap-style:square;v-text-anchor:middle" coordsize="67,6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" path="m67,31r-9,9l40,22r,l33,14r,l27,13r,l24,14r,l22,22r,l22,27r,l29,36,45,53r-9,9l,25,9,16r6,6l15,22r,-9l17,9,20,5r,l27,r,l33,r,l40,2r,l45,7,67,31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48" o:spid="_x0000_s1213" style="position:absolute;left:576;top:1022;width:29;height:28;visibility:visible;mso-wrap-style:square;v-text-anchor:middle" coordsize="60,5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" path="m13,28l4,35r,l,30,,22r,l2,17,6,10r,l11,4,16,r,l20,r4,l24,r5,2l34,6,45,17r,l54,22r,l60,26r-7,9l53,35,49,33r,l47,33r,l45,43r,l42,50r,l36,54r-5,1l31,55r-6,l20,52r,l15,44r,l15,41r,-4l15,37r5,-9l20,28,25,15r-1,l24,15,22,13r-4,l18,13r-2,l13,17r,l11,22r,l13,28r,xm33,21r,l29,30r,l25,35r,l25,39r2,2l27,41r6,2l33,43r1,l38,41r,l40,37r,-4l40,33,38,28r,l34,22,33,21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49" o:spid="_x0000_s1214" style="position:absolute;left:590;top:977;width:42;height:41;visibility:visible;mso-wrap-style:square;v-text-anchor:middle" coordsize="85,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" path="m56,80l,42,27,,38,5,16,36r13,9l49,16r9,7l40,53r14,9l76,31r9,7l56,80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50" o:spid="_x0000_s1215" style="position:absolute;left:614;top:953;width:34;height:34;visibility:visible;mso-wrap-style:square;v-text-anchor:middle" coordsize="67,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" path="m67,35l61,46,54,42r,l56,46r2,5l58,51,54,61r,l49,66r-8,4l41,70,32,68,21,64r,l12,57,7,50r,l7,40,9,33r,l14,28r7,-4l,11,7,,67,35xm27,51r,l34,55r4,2l38,57r5,-2l47,51r,l49,48,47,42r,l45,39,39,33r,l32,31,27,29r,l23,31r-3,4l20,35r-2,4l20,44r,l21,48r6,3l27,51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51" o:spid="_x0000_s1216" style="position:absolute;left:629;top:931;width:32;height:30;visibility:visible;mso-wrap-style:square;v-text-anchor:middle" coordsize="65,5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" path="m59,33l54,29r,l56,35r,3l56,38r,6l54,48r,l52,53r-4,2l48,55r-3,2l39,59r,l34,57,29,55,,40,7,29r20,9l27,38r12,6l39,44r4,l43,44r4,-4l47,40r1,-7l48,33,45,27r,l34,20,14,11,20,,65,22,59,33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52" o:spid="_x0000_s1217" style="position:absolute;left:644;top:908;width:26;height:25;visibility:visible;mso-wrap-style:square;v-text-anchor:middle" coordsize="53,5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" path="m26,l22,13r,l18,13r-1,2l17,15r-4,2l11,19r,l11,24r,4l11,28r4,3l22,35r,l29,37r6,l35,37r3,-2l40,31r,l42,28r,-4l42,24,40,22,36,19,42,8r,l49,13r4,7l53,20r,8l51,37r,l45,44r-7,6l38,50,27,52,17,48r,l8,42,2,35r,l,26,2,15r,l6,8,11,4r,l18,r8,l26,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53" o:spid="_x0000_s1218" style="position:absolute;left:653;top:884;width:29;height:25;visibility:visible;mso-wrap-style:square;v-text-anchor:middle" coordsize="58,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" path="m15,29l9,40r,l4,34,,29r,l,23,2,14r,l6,7,9,3r,l13,r4,l17,r3,l27,1,42,7r,l51,9r,l58,9,55,22r,l51,22r,l49,22r,l51,31r,l49,38r,l47,44r-5,5l42,49r-6,l31,49r,l24,44r,l22,42,20,38r,l22,27r,l22,12r,l22,12r-4,l15,12r,l13,14r-2,4l11,18r,7l11,25r4,4l15,29xm31,16r,l29,25r,l29,33r,l31,34r2,2l33,36r3,l38,36r,l40,34r2,-3l42,31r2,-4l42,23r,l40,20r,l33,18,31,16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54" o:spid="_x0000_s1219" style="position:absolute;left:662;top:856;width:34;height:26;visibility:visible;mso-wrap-style:square;v-text-anchor:middle" coordsize="69,5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" path="m24,l22,14r,l18,14r-3,l15,14r-2,2l11,20r,l11,25r2,4l13,29r4,4l22,34r,l31,36r6,l37,36r3,-3l42,29r,l42,25r,-2l42,23,38,20,35,18,42,5r,l47,11r6,5l53,16r,7l51,33r,l47,42r-7,5l40,47r-9,2l20,47r,l9,44,2,36r,l,27,2,18r,l4,9,9,5r,l15,1,24,r,xm64,51l58,49r,l62,42r,l62,34r,l60,33r,l56,34r,l55,38r,l53,44,49,42r,l51,33r,l53,29r3,-4l56,25r2,-2l62,25r,l65,27r2,2l67,29r2,7l67,44r,l64,51r,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55" o:spid="_x0000_s1220" style="position:absolute;left:660;top:830;width:37;height:26;visibility:visible;mso-wrap-style:square;v-text-anchor:middle" coordsize="74,5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" path="m11,30l9,35r,l9,35r,l3,33,2,30r,l,28,,24r,l2,21r,l5,17r,l7,11r,l7,8r,l5,6,5,r,l11,2r3,4l14,6r2,2l16,11r,l14,15r,l11,19r,l7,24r,l9,28r,l11,30r,xm32,35l27,46r,l21,43,18,37r,l18,30r,-9l18,21r3,-8l23,10r,l27,6,30,4r,l36,4r7,2l58,10r,l67,11r,l74,11,70,24r,l67,24r,l65,24r,l68,33r,l68,41r,l65,48r-4,4l61,52r-5,2l49,54r,l43,50r,l40,46r,-3l40,43,38,32r,l38,19r,l38,19,34,17r-4,2l30,19r-1,2l29,24r,l29,32r,l32,35r,xm47,21r,l47,30r,l47,37r,l49,39r1,2l50,41r6,-2l56,39r2,-2l59,35r,l59,32r,-4l59,28,56,24r,l49,21r-2,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56" o:spid="_x0000_s1221" style="position:absolute;left:676;top:803;width:26;height:26;visibility:visible;mso-wrap-style:square;v-text-anchor:middle" coordsize="53,5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" path="m20,50r,l15,48,10,44r,l4,39,2,33r,l,26,,20r,l4,9,11,4r,l22,r9,l31,,42,4r7,7l49,11r4,9l53,31r,l51,37r-4,5l47,42r-5,6l37,50r,l29,52,20,50r,xm24,37r,l31,37r6,l37,37r3,-4l42,28r,l42,24,40,19r,l35,15,29,13r,l22,13r-5,2l17,15r-4,2l11,22r,l11,26r2,5l13,31r6,4l24,37r,xe" fillcolor="black" strokecolor="white">
                    <v:stroke startarrowwidth="narrow" startarrowlength="short" endarrowwidth="narrow" endarrowlength="short"/>
                    <v:path arrowok="t" o:extrusionok="f"/>
                  </v:shape>
                  <v:shape id="Forma Livre: Forma 357" o:spid="_x0000_s1222" style="position:absolute;left:686;top:1090;width:27;height:83;visibility:visible;mso-wrap-style:square;v-text-anchor:middle" coordsize="54,1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" path="m,l,,13,26r9,18l29,64r,l44,114r7,27l54,167e" filled="f">
                    <v:path arrowok="t" o:extrusionok="f"/>
                  </v:shape>
                  <v:shape id="Forma Livre: Forma 358" o:spid="_x0000_s1223" style="position:absolute;left:339;top:519;width:219;height:221;visibility:visible;mso-wrap-style:square;v-text-anchor:middle" coordsize="437,4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" path="m219,r,l197,2,175,3,154,9r-20,9l116,27,98,38,80,51,65,64,51,80,38,97,28,115,18,135r-7,21l6,176,2,198,,222r,l2,244r4,22l11,288r7,20l28,326r10,19l51,361r14,17l80,392r18,13l116,416r18,9l154,433r21,5l197,442r22,l219,442r21,l262,438r22,-5l304,425r19,-9l341,405r17,-13l372,378r15,-17l399,345r11,-19l419,308r7,-20l432,266r3,-22l437,222r,l435,198r-3,-22l426,156r-7,-21l410,115,399,97,387,80,372,64,358,51,341,38,323,27,304,18,284,9,262,3,240,2,219,r,xm219,398r,l201,398r-17,-4l166,390r-16,-5l136,378,121,368,109,357,96,346,85,333,74,321,65,306,58,289,53,273,47,256,46,240,44,222r,l46,203r1,-18l53,168r5,-16l65,137r9,-14l85,108,96,95,109,84r12,-9l136,66r14,-8l166,51r18,-4l201,44r18,l219,44r18,l255,47r16,4l287,58r15,8l316,75r15,9l343,95r11,13l363,123r9,14l379,152r8,16l390,185r2,18l394,222r,l392,240r-2,16l387,273r-8,16l372,306r-9,15l354,333r-11,13l331,357r-15,11l302,378r-15,7l271,390r-16,4l237,398r-18,l219,398xe" stroked="f">
                    <v:path arrowok="t" o:extrusionok="f"/>
                  </v:shape>
                  <v:shape id="Forma Livre: Forma 359" o:spid="_x0000_s1224" style="position:absolute;left:395;top:581;width:108;height:98;visibility:visible;mso-wrap-style:square;v-text-anchor:middle" coordsize="215,19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" path="m107,112l62,,,,,30r,l,33r2,2l4,39r4,2l8,41r3,l13,44r2,4l15,50r,101l15,151r,3l13,156r-2,4l8,160r,l4,162r-2,3l,167r,4l,197r67,l67,171r,l67,167r-2,-2l63,162r-3,-2l60,160r-4,l54,156r-1,-2l53,151r,-63l53,85r1,-2l56,87r44,100l100,189r1,2l103,191r2,l107,191r2,l110,191r2,l114,191r,-2l116,187,157,87r2,-4l161,85r,3l161,151r,l161,154r-2,2l157,160r-1,l156,160r-4,2l150,165r-2,2l148,171r,26l215,197r,-26l215,171r-2,-4l213,165r-3,-3l208,160r,l204,160r-2,-4l201,154r,-3l201,50r,l201,48r1,-4l204,41r4,l208,41r2,-2l213,35r,-2l215,30,215,,154,,107,112xe" stroked="f">
                    <v:path arrowok="t" o:extrusionok="f"/>
                  </v:shape>
                  <v:shape id="Forma Livre: Forma 360" o:spid="_x0000_s1225" style="position:absolute;left:395;top:581;width:108;height:98;visibility:visible;mso-wrap-style:square;v-text-anchor:middle" coordsize="215,19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" path="m107,112l62,,,,,30r,l,33r2,2l4,39r4,2l8,41r3,l13,44r2,4l15,50r,101l15,151r,3l13,156r-2,4l8,160r,l4,162r-2,3l,167r,4l,197r67,l67,171r,l67,167r-2,-2l63,162r-3,-2l60,160r-4,l54,156r-1,-2l53,151r,-63l53,85r1,-2l56,87r44,100l100,189r1,2l103,191r2,l107,191r2,l110,191r2,l114,191r,-2l116,187,157,87r2,-4l161,85r,3l161,151r,l161,154r-2,2l157,160r-1,l156,160r-4,2l150,165r-2,2l148,171r,26l215,197r,-26l215,171r-2,-4l213,165r-3,-3l208,160r,l204,160r-2,-4l201,154r,-3l201,50r,l201,48r1,-4l204,41r4,l208,41r2,-2l213,35r,-2l215,30,215,,154,,107,112e" filled="f" stroked="f">
                    <v:path arrowok="t" o:extrusionok="f"/>
                  </v:shape>
                  <v:shape id="Forma Livre: Forma 361" o:spid="_x0000_s1226" style="position:absolute;left:339;top:519;width:219;height:221;visibility:visible;mso-wrap-style:square;v-text-anchor:middle" coordsize="437,4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" path="m219,r,l197,2,175,3,154,9r-20,9l116,27,98,38,80,51,65,64,51,80,38,97,28,115,18,135r-7,21l6,176,2,198,,222r,l2,244r4,22l11,288r7,20l28,326r10,19l51,361r14,17l80,392r18,13l116,416r18,9l154,433r21,5l197,442r22,l219,442r21,l262,438r22,-5l304,425r19,-9l341,405r17,-13l372,378r15,-17l399,345r11,-19l419,308r7,-20l432,266r3,-22l437,222r,l435,198r-3,-22l426,156r-7,-21l410,115,399,97,387,80,372,64,358,51,341,38,323,27,304,18,284,9,262,3,240,2,219,r,xm219,398r,l201,398r-17,-4l166,390r-16,-5l136,378,121,368,109,357,96,346,85,333,74,321,65,306,58,289,53,273,47,256,46,240,44,222r,l46,203r1,-18l53,168r5,-16l65,137r9,-14l85,108,96,95,109,84r12,-9l136,66r14,-8l166,51r18,-4l201,44r18,l219,44r18,l255,47r16,4l287,58r15,8l316,75r15,9l343,95r11,13l363,123r9,14l379,152r8,16l390,185r2,18l394,222r,l392,240r-2,16l387,273r-8,16l372,306r-9,15l354,333r-11,13l331,357r-15,11l302,378r-15,7l271,390r-16,4l237,398r-18,l219,398xe">
                    <v:stroke startarrowwidth="narrow" startarrowlength="short" endarrowwidth="narrow" endarrowlength="short"/>
                    <v:path arrowok="t" o:extrusionok="f"/>
                  </v:shape>
                  <v:shape id="Forma Livre: Forma 362" o:spid="_x0000_s1227" style="position:absolute;left:395;top:581;width:108;height:98;visibility:visible;mso-wrap-style:square;v-text-anchor:middle" coordsize="215,19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" path="m107,112l62,,,,,30r,l,33r2,2l4,39r4,2l8,41r3,l13,44r2,4l15,50r,101l15,151r,3l13,156r-2,4l8,160r,l4,162r-2,3l,167r,4l,197r67,l67,171r,l67,167r-2,-2l63,162r-3,-2l60,160r-4,l54,156r-1,-2l53,151r,-63l53,85r1,-2l56,87r44,100l100,189r1,2l103,191r2,l107,191r2,l110,191r2,l114,191r,-2l116,187,157,87r2,-4l161,85r,3l161,151r,l161,154r-2,2l157,160r-1,l156,160r-4,2l150,165r-2,2l148,171r,26l215,197r,-26l215,171r-2,-4l213,165r-3,-3l208,160r,l204,160r-2,-4l201,154r,-3l201,50r,l201,48r1,-4l204,41r4,l208,41r2,-2l213,35r,-2l215,30,215,,154,,107,112xe" stroked="f">
                    <v:path arrowok="t" o:extrusionok="f"/>
                  </v:shape>
                  <v:shape id="Forma Livre: Forma 363" o:spid="_x0000_s1228" style="position:absolute;left:395;top:581;width:108;height:98;visibility:visible;mso-wrap-style:square;v-text-anchor:middle" coordsize="215,19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" path="m107,112l62,,,,,30r,l,33r2,2l4,39r4,2l8,41r3,l13,44r2,4l15,50r,101l15,151r,3l13,156r-2,4l8,160r,l4,162r-2,3l,167r,4l,197r67,l67,171r,l67,167r-2,-2l63,162r-3,-2l60,160r-4,l54,156r-1,-2l53,151r,-63l53,85r1,-2l56,87r44,100l100,189r1,2l103,191r2,l107,191r2,l110,191r2,l114,191r,-2l116,187,157,87r2,-4l161,85r,3l161,151r,l161,154r-2,2l157,160r-1,l156,160r-4,2l150,165r-2,2l148,171r,26l215,197r,-26l215,171r-2,-4l213,165r-3,-3l208,160r,l204,160r-2,-4l201,154r,-3l201,50r,l201,48r1,-4l204,41r4,l208,41r2,-2l213,35r,-2l215,30,215,,154,,107,112e" filled="f">
                    <v:path arrowok="t" o:extrusionok="f"/>
                  </v:shape>
                  <v:shape id="Forma Livre: Forma 364" o:spid="_x0000_s1229" style="position:absolute;left:339;top:519;width:219;height:221;visibility:visible;mso-wrap-style:square;v-text-anchor:middle" coordsize="437,4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" path="m219,r,l197,2,175,3,154,9r-20,9l116,27,98,38,80,51,65,64,51,80,38,97,28,115,18,135r-7,21l6,176,2,198,,222r,l2,244r4,22l11,288r7,20l28,326r10,19l51,361r14,17l80,392r18,13l116,416r18,9l154,433r21,5l197,442r22,l219,442r21,l262,438r22,-5l304,425r19,-9l341,405r17,-13l372,378r15,-17l399,345r11,-19l419,308r7,-20l432,266r3,-22l437,222r,l435,198r-3,-22l426,156r-7,-21l410,115,399,97,387,80,372,64,358,51,341,38,323,27,304,18,284,9,262,3,240,2,219,r,xm219,398r,l201,398r-17,-4l166,390r-16,-5l136,378,121,368,109,357,96,346,85,333,74,321,65,306,58,289,53,273,47,256,46,240,44,222r,l46,203r1,-18l53,168r5,-16l65,137r9,-14l85,108,96,95,109,84r12,-9l136,66r14,-8l166,51r18,-4l201,44r18,l219,44r18,l255,47r16,4l287,58r15,8l316,75r15,9l343,95r11,13l363,123r9,14l379,152r8,16l390,185r2,18l394,222r,l392,240r-2,16l387,273r-8,16l372,306r-9,15l354,333r-11,13l331,357r-15,11l302,378r-15,7l271,390r-16,4l237,398r-18,l219,398xe" filled="f">
                    <v:stroke startarrowwidth="narrow" startarrowlength="short" endarrowwidth="narrow" endarrowlength="short"/>
                    <v:path arrowok="t" o:extrusionok="f"/>
                  </v:shape>
                  <v:shape id="Forma Livre: Forma 365" o:spid="_x0000_s1230" style="position:absolute;left:395;top:581;width:108;height:98;visibility:visible;mso-wrap-style:square;v-text-anchor:middle" coordsize="215,19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" path="m107,112l62,,,,,30r,l,33r2,2l4,39r4,2l8,41r3,l13,44r2,4l15,50r,101l15,151r,3l13,156r-2,4l8,160r,l4,162r-2,3l,167r,4l,197r67,l67,171r,l67,167r-2,-2l63,162r-3,-2l60,160r-4,l54,156r-1,-2l53,151r,-63l53,85r1,-2l56,87r44,100l100,189r1,2l103,191r2,l107,191r2,l110,191r2,l114,191r,-2l116,187,157,87r2,-4l161,85r,3l161,151r,l161,154r-2,2l157,160r-1,l156,160r-4,2l150,165r-2,2l148,171r,26l215,197r,-26l215,171r-2,-4l213,165r-3,-3l208,160r,l204,160r-2,-4l201,154r,-3l201,50r,l201,48r1,-4l204,41r4,l208,41r2,-2l213,35r,-2l215,30,215,,154,,107,112e" filled="f">
                    <v:path arrowok="t" o:extrusionok="f"/>
                  </v:shape>
                </v:group>
              </v:group>
            </v:group>
          </w:pict>
        </mc:Fallback>
      </mc:AlternateContent>
    </w:r>
    <w:r>
      <w:rPr>
        <w:noProof/>
      </w:rPr>
      <w:drawing>
        <wp:anchor distT="0" distB="0" distL="114300" distR="114300" simplePos="0" relativeHeight="251659264" behindDoc="0" locked="0" layoutInCell="1" hidden="0" allowOverlap="1">
          <wp:simplePos x="0" y="0"/>
          <wp:positionH relativeFrom="column">
            <wp:posOffset>-355599</wp:posOffset>
          </wp:positionH>
          <wp:positionV relativeFrom="paragraph">
            <wp:posOffset>-64134</wp:posOffset>
          </wp:positionV>
          <wp:extent cx="622935" cy="622935"/>
          <wp:effectExtent l="0" t="0" r="0" b="0"/>
          <wp:wrapSquare wrapText="bothSides" distT="0" distB="0" distL="114300" distR="114300"/>
          <wp:docPr id="366" name="image7.pn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7.png"/>
                  <pic:cNvPicPr preferRelativeResize="0"/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622935" cy="622935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anchor>
      </w:drawing>
    </w:r>
    <w:r>
      <w:rPr>
        <w:noProof/>
      </w:rPr>
      <w:drawing>
        <wp:anchor distT="0" distB="0" distL="114300" distR="114300" simplePos="0" relativeHeight="251660288" behindDoc="0" locked="0" layoutInCell="1" hidden="0" allowOverlap="1">
          <wp:simplePos x="0" y="0"/>
          <wp:positionH relativeFrom="column">
            <wp:posOffset>7713344</wp:posOffset>
          </wp:positionH>
          <wp:positionV relativeFrom="paragraph">
            <wp:posOffset>-401318</wp:posOffset>
          </wp:positionV>
          <wp:extent cx="574040" cy="874395"/>
          <wp:effectExtent l="0" t="0" r="0" b="0"/>
          <wp:wrapNone/>
          <wp:docPr id="367" name="image5.png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5.png"/>
                  <pic:cNvPicPr preferRelativeResize="0"/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574040" cy="874395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anchor>
      </w:drawing>
    </w:r>
  </w:p>
  <w:p w:rsidR="00BD51D9" w:rsidRDefault="00031223">
    <w:pPr>
      <w:jc w:val="center"/>
      <w:rPr>
        <w:rFonts w:ascii="Arial" w:eastAsia="Arial" w:hAnsi="Arial" w:cs="Arial"/>
        <w:sz w:val="28"/>
        <w:szCs w:val="28"/>
      </w:rPr>
    </w:pPr>
    <w:r>
      <w:rPr>
        <w:rFonts w:ascii="Arial" w:eastAsia="Arial" w:hAnsi="Arial" w:cs="Arial"/>
        <w:b/>
        <w:sz w:val="28"/>
        <w:szCs w:val="28"/>
      </w:rPr>
      <w:t>Faculdade de Computação e Informática</w:t>
    </w:r>
  </w:p>
  <w:p w:rsidR="00BD51D9" w:rsidRDefault="00BD51D9"/>
  <w:p w:rsidR="00BD51D9" w:rsidRDefault="00BD51D9">
    <w:pPr>
      <w:tabs>
        <w:tab w:val="right" w:pos="9356"/>
      </w:tabs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51D9" w:rsidRDefault="00BD51D9">
    <w:pPr>
      <w:pBdr>
        <w:top w:val="nil"/>
        <w:left w:val="nil"/>
        <w:bottom w:val="nil"/>
        <w:right w:val="nil"/>
        <w:between w:val="nil"/>
      </w:pBdr>
      <w:tabs>
        <w:tab w:val="center" w:pos="4252"/>
        <w:tab w:val="right" w:pos="8504"/>
      </w:tabs>
      <w:rPr>
        <w:color w:val="00000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DA3E15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30C0B16"/>
    <w:multiLevelType w:val="hybridMultilevel"/>
    <w:tmpl w:val="430A6620"/>
    <w:lvl w:ilvl="0" w:tplc="7178721A">
      <w:start w:val="1"/>
      <w:numFmt w:val="decimal"/>
      <w:lvlText w:val="2.%1"/>
      <w:lvlJc w:val="left"/>
      <w:pPr>
        <w:ind w:left="720" w:hanging="360"/>
      </w:pPr>
      <w:rPr>
        <w:rFonts w:ascii="Times" w:hAnsi="Times" w:cs="Times" w:hint="default"/>
        <w:b/>
        <w:sz w:val="24"/>
        <w:szCs w:val="24"/>
      </w:r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9A5298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08BB2B7B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0AD07514"/>
    <w:multiLevelType w:val="hybridMultilevel"/>
    <w:tmpl w:val="9A7287A6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BEF0A8D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0D63491F"/>
    <w:multiLevelType w:val="hybridMultilevel"/>
    <w:tmpl w:val="CE761036"/>
    <w:lvl w:ilvl="0" w:tplc="603A20F6">
      <w:start w:val="1"/>
      <w:numFmt w:val="decimal"/>
      <w:lvlText w:val="2.%1"/>
      <w:lvlJc w:val="left"/>
      <w:pPr>
        <w:ind w:left="144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0F9E5AFC"/>
    <w:multiLevelType w:val="hybridMultilevel"/>
    <w:tmpl w:val="7408E650"/>
    <w:lvl w:ilvl="0" w:tplc="9D7877C4">
      <w:start w:val="1"/>
      <w:numFmt w:val="decimal"/>
      <w:lvlText w:val="2.2%1"/>
      <w:lvlJc w:val="left"/>
      <w:pPr>
        <w:ind w:left="1438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158" w:hanging="360"/>
      </w:pPr>
    </w:lvl>
    <w:lvl w:ilvl="2" w:tplc="0416001B" w:tentative="1">
      <w:start w:val="1"/>
      <w:numFmt w:val="lowerRoman"/>
      <w:lvlText w:val="%3."/>
      <w:lvlJc w:val="right"/>
      <w:pPr>
        <w:ind w:left="2878" w:hanging="180"/>
      </w:pPr>
    </w:lvl>
    <w:lvl w:ilvl="3" w:tplc="0416000F" w:tentative="1">
      <w:start w:val="1"/>
      <w:numFmt w:val="decimal"/>
      <w:lvlText w:val="%4."/>
      <w:lvlJc w:val="left"/>
      <w:pPr>
        <w:ind w:left="3598" w:hanging="360"/>
      </w:pPr>
    </w:lvl>
    <w:lvl w:ilvl="4" w:tplc="04160019" w:tentative="1">
      <w:start w:val="1"/>
      <w:numFmt w:val="lowerLetter"/>
      <w:lvlText w:val="%5."/>
      <w:lvlJc w:val="left"/>
      <w:pPr>
        <w:ind w:left="4318" w:hanging="360"/>
      </w:pPr>
    </w:lvl>
    <w:lvl w:ilvl="5" w:tplc="0416001B" w:tentative="1">
      <w:start w:val="1"/>
      <w:numFmt w:val="lowerRoman"/>
      <w:lvlText w:val="%6."/>
      <w:lvlJc w:val="right"/>
      <w:pPr>
        <w:ind w:left="5038" w:hanging="180"/>
      </w:pPr>
    </w:lvl>
    <w:lvl w:ilvl="6" w:tplc="0416000F" w:tentative="1">
      <w:start w:val="1"/>
      <w:numFmt w:val="decimal"/>
      <w:lvlText w:val="%7."/>
      <w:lvlJc w:val="left"/>
      <w:pPr>
        <w:ind w:left="5758" w:hanging="360"/>
      </w:pPr>
    </w:lvl>
    <w:lvl w:ilvl="7" w:tplc="04160019" w:tentative="1">
      <w:start w:val="1"/>
      <w:numFmt w:val="lowerLetter"/>
      <w:lvlText w:val="%8."/>
      <w:lvlJc w:val="left"/>
      <w:pPr>
        <w:ind w:left="6478" w:hanging="360"/>
      </w:pPr>
    </w:lvl>
    <w:lvl w:ilvl="8" w:tplc="0416001B" w:tentative="1">
      <w:start w:val="1"/>
      <w:numFmt w:val="lowerRoman"/>
      <w:lvlText w:val="%9."/>
      <w:lvlJc w:val="right"/>
      <w:pPr>
        <w:ind w:left="7198" w:hanging="180"/>
      </w:pPr>
    </w:lvl>
  </w:abstractNum>
  <w:abstractNum w:abstractNumId="8" w15:restartNumberingAfterBreak="0">
    <w:nsid w:val="12532200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9" w15:restartNumberingAfterBreak="0">
    <w:nsid w:val="17D866A5"/>
    <w:multiLevelType w:val="hybridMultilevel"/>
    <w:tmpl w:val="419A4428"/>
    <w:lvl w:ilvl="0" w:tplc="603A20F6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3A94917"/>
    <w:multiLevelType w:val="hybridMultilevel"/>
    <w:tmpl w:val="C914ABA8"/>
    <w:lvl w:ilvl="0" w:tplc="603A20F6">
      <w:start w:val="1"/>
      <w:numFmt w:val="decimal"/>
      <w:lvlText w:val="2.%1"/>
      <w:lvlJc w:val="left"/>
      <w:pPr>
        <w:ind w:left="84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560" w:hanging="360"/>
      </w:pPr>
    </w:lvl>
    <w:lvl w:ilvl="2" w:tplc="0416001B" w:tentative="1">
      <w:start w:val="1"/>
      <w:numFmt w:val="lowerRoman"/>
      <w:lvlText w:val="%3."/>
      <w:lvlJc w:val="right"/>
      <w:pPr>
        <w:ind w:left="2280" w:hanging="180"/>
      </w:pPr>
    </w:lvl>
    <w:lvl w:ilvl="3" w:tplc="0416000F" w:tentative="1">
      <w:start w:val="1"/>
      <w:numFmt w:val="decimal"/>
      <w:lvlText w:val="%4."/>
      <w:lvlJc w:val="left"/>
      <w:pPr>
        <w:ind w:left="3000" w:hanging="360"/>
      </w:pPr>
    </w:lvl>
    <w:lvl w:ilvl="4" w:tplc="04160019" w:tentative="1">
      <w:start w:val="1"/>
      <w:numFmt w:val="lowerLetter"/>
      <w:lvlText w:val="%5."/>
      <w:lvlJc w:val="left"/>
      <w:pPr>
        <w:ind w:left="3720" w:hanging="360"/>
      </w:pPr>
    </w:lvl>
    <w:lvl w:ilvl="5" w:tplc="0416001B" w:tentative="1">
      <w:start w:val="1"/>
      <w:numFmt w:val="lowerRoman"/>
      <w:lvlText w:val="%6."/>
      <w:lvlJc w:val="right"/>
      <w:pPr>
        <w:ind w:left="4440" w:hanging="180"/>
      </w:pPr>
    </w:lvl>
    <w:lvl w:ilvl="6" w:tplc="0416000F" w:tentative="1">
      <w:start w:val="1"/>
      <w:numFmt w:val="decimal"/>
      <w:lvlText w:val="%7."/>
      <w:lvlJc w:val="left"/>
      <w:pPr>
        <w:ind w:left="5160" w:hanging="360"/>
      </w:pPr>
    </w:lvl>
    <w:lvl w:ilvl="7" w:tplc="04160019" w:tentative="1">
      <w:start w:val="1"/>
      <w:numFmt w:val="lowerLetter"/>
      <w:lvlText w:val="%8."/>
      <w:lvlJc w:val="left"/>
      <w:pPr>
        <w:ind w:left="5880" w:hanging="360"/>
      </w:pPr>
    </w:lvl>
    <w:lvl w:ilvl="8" w:tplc="0416001B" w:tentative="1">
      <w:start w:val="1"/>
      <w:numFmt w:val="lowerRoman"/>
      <w:lvlText w:val="%9."/>
      <w:lvlJc w:val="right"/>
      <w:pPr>
        <w:ind w:left="6600" w:hanging="180"/>
      </w:pPr>
    </w:lvl>
  </w:abstractNum>
  <w:abstractNum w:abstractNumId="11" w15:restartNumberingAfterBreak="0">
    <w:nsid w:val="25B84DAA"/>
    <w:multiLevelType w:val="multilevel"/>
    <w:tmpl w:val="4E08DDBA"/>
    <w:lvl w:ilvl="0">
      <w:start w:val="1"/>
      <w:numFmt w:val="decimal"/>
      <w:lvlText w:val="%1."/>
      <w:lvlJc w:val="left"/>
      <w:pPr>
        <w:ind w:left="718" w:hanging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438" w:hanging="36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58" w:hanging="1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78" w:hanging="36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598" w:hanging="36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18" w:hanging="18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38" w:hanging="36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58" w:hanging="36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78" w:hanging="180"/>
      </w:pPr>
      <w:rPr>
        <w:vertAlign w:val="baseline"/>
      </w:rPr>
    </w:lvl>
  </w:abstractNum>
  <w:abstractNum w:abstractNumId="12" w15:restartNumberingAfterBreak="0">
    <w:nsid w:val="2877174F"/>
    <w:multiLevelType w:val="hybridMultilevel"/>
    <w:tmpl w:val="ABEE5EE0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C043EC6"/>
    <w:multiLevelType w:val="hybridMultilevel"/>
    <w:tmpl w:val="DBEC74C6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DF4776F"/>
    <w:multiLevelType w:val="multilevel"/>
    <w:tmpl w:val="4FACFA6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5" w15:restartNumberingAfterBreak="0">
    <w:nsid w:val="3EB61603"/>
    <w:multiLevelType w:val="multilevel"/>
    <w:tmpl w:val="72B635C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2.%2"/>
      <w:lvlJc w:val="left"/>
      <w:pPr>
        <w:ind w:left="792" w:hanging="432"/>
      </w:pPr>
      <w:rPr>
        <w:rFonts w:hint="default"/>
        <w:sz w:val="24"/>
        <w:szCs w:val="24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455502DB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466D7646"/>
    <w:multiLevelType w:val="hybridMultilevel"/>
    <w:tmpl w:val="53AC68CC"/>
    <w:lvl w:ilvl="0" w:tplc="F252C50C">
      <w:start w:val="1"/>
      <w:numFmt w:val="decimal"/>
      <w:lvlText w:val="%1."/>
      <w:lvlJc w:val="left"/>
      <w:pPr>
        <w:ind w:left="720" w:hanging="360"/>
      </w:pPr>
      <w:rPr>
        <w:b/>
        <w:sz w:val="26"/>
        <w:szCs w:val="26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BA40D9B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4C81398A"/>
    <w:multiLevelType w:val="multilevel"/>
    <w:tmpl w:val="4E08DDBA"/>
    <w:lvl w:ilvl="0">
      <w:start w:val="1"/>
      <w:numFmt w:val="decimal"/>
      <w:lvlText w:val="%1."/>
      <w:lvlJc w:val="left"/>
      <w:pPr>
        <w:ind w:left="718" w:hanging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438" w:hanging="36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58" w:hanging="1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78" w:hanging="36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598" w:hanging="36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18" w:hanging="18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38" w:hanging="36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58" w:hanging="36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78" w:hanging="180"/>
      </w:pPr>
      <w:rPr>
        <w:vertAlign w:val="baseline"/>
      </w:rPr>
    </w:lvl>
  </w:abstractNum>
  <w:abstractNum w:abstractNumId="20" w15:restartNumberingAfterBreak="0">
    <w:nsid w:val="4F070DC9"/>
    <w:multiLevelType w:val="hybridMultilevel"/>
    <w:tmpl w:val="E7F64652"/>
    <w:lvl w:ilvl="0" w:tplc="B0FE7794">
      <w:start w:val="1"/>
      <w:numFmt w:val="decimal"/>
      <w:lvlText w:val="2.%1"/>
      <w:lvlJc w:val="left"/>
      <w:pPr>
        <w:ind w:left="1418" w:hanging="338"/>
      </w:pPr>
      <w:rPr>
        <w:rFonts w:hint="default"/>
      </w:rPr>
    </w:lvl>
    <w:lvl w:ilvl="1" w:tplc="04160019">
      <w:start w:val="1"/>
      <w:numFmt w:val="lowerLetter"/>
      <w:lvlText w:val="%2."/>
      <w:lvlJc w:val="left"/>
      <w:pPr>
        <w:ind w:left="2160" w:hanging="360"/>
      </w:pPr>
    </w:lvl>
    <w:lvl w:ilvl="2" w:tplc="0416001B">
      <w:start w:val="1"/>
      <w:numFmt w:val="lowerRoman"/>
      <w:lvlText w:val="%3."/>
      <w:lvlJc w:val="right"/>
      <w:pPr>
        <w:ind w:left="2880" w:hanging="180"/>
      </w:pPr>
    </w:lvl>
    <w:lvl w:ilvl="3" w:tplc="0416000F">
      <w:start w:val="1"/>
      <w:numFmt w:val="decimal"/>
      <w:lvlText w:val="%4."/>
      <w:lvlJc w:val="left"/>
      <w:pPr>
        <w:ind w:left="3600" w:hanging="360"/>
      </w:pPr>
    </w:lvl>
    <w:lvl w:ilvl="4" w:tplc="04160019">
      <w:start w:val="1"/>
      <w:numFmt w:val="lowerLetter"/>
      <w:lvlText w:val="%5."/>
      <w:lvlJc w:val="left"/>
      <w:pPr>
        <w:ind w:left="4320" w:hanging="360"/>
      </w:pPr>
    </w:lvl>
    <w:lvl w:ilvl="5" w:tplc="0416001B">
      <w:start w:val="1"/>
      <w:numFmt w:val="lowerRoman"/>
      <w:lvlText w:val="%6."/>
      <w:lvlJc w:val="right"/>
      <w:pPr>
        <w:ind w:left="5040" w:hanging="180"/>
      </w:pPr>
    </w:lvl>
    <w:lvl w:ilvl="6" w:tplc="0416000F">
      <w:start w:val="1"/>
      <w:numFmt w:val="decimal"/>
      <w:lvlText w:val="%7."/>
      <w:lvlJc w:val="left"/>
      <w:pPr>
        <w:ind w:left="5760" w:hanging="360"/>
      </w:pPr>
    </w:lvl>
    <w:lvl w:ilvl="7" w:tplc="04160019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5474342E"/>
    <w:multiLevelType w:val="multilevel"/>
    <w:tmpl w:val="F0B4E73E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2" w15:restartNumberingAfterBreak="0">
    <w:nsid w:val="58CA1397"/>
    <w:multiLevelType w:val="multilevel"/>
    <w:tmpl w:val="7866773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23" w15:restartNumberingAfterBreak="0">
    <w:nsid w:val="5ADB3E06"/>
    <w:multiLevelType w:val="multilevel"/>
    <w:tmpl w:val="4FACFA6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4" w15:restartNumberingAfterBreak="0">
    <w:nsid w:val="5CEF09DF"/>
    <w:multiLevelType w:val="hybridMultilevel"/>
    <w:tmpl w:val="B4EC5A1A"/>
    <w:lvl w:ilvl="0" w:tplc="0416000F">
      <w:start w:val="1"/>
      <w:numFmt w:val="decimal"/>
      <w:lvlText w:val="%1."/>
      <w:lvlJc w:val="left"/>
      <w:pPr>
        <w:ind w:left="780" w:hanging="360"/>
      </w:pPr>
    </w:lvl>
    <w:lvl w:ilvl="1" w:tplc="04160019" w:tentative="1">
      <w:start w:val="1"/>
      <w:numFmt w:val="lowerLetter"/>
      <w:lvlText w:val="%2."/>
      <w:lvlJc w:val="left"/>
      <w:pPr>
        <w:ind w:left="1500" w:hanging="360"/>
      </w:pPr>
    </w:lvl>
    <w:lvl w:ilvl="2" w:tplc="0416001B" w:tentative="1">
      <w:start w:val="1"/>
      <w:numFmt w:val="lowerRoman"/>
      <w:lvlText w:val="%3."/>
      <w:lvlJc w:val="right"/>
      <w:pPr>
        <w:ind w:left="2220" w:hanging="180"/>
      </w:pPr>
    </w:lvl>
    <w:lvl w:ilvl="3" w:tplc="0416000F" w:tentative="1">
      <w:start w:val="1"/>
      <w:numFmt w:val="decimal"/>
      <w:lvlText w:val="%4."/>
      <w:lvlJc w:val="left"/>
      <w:pPr>
        <w:ind w:left="2940" w:hanging="360"/>
      </w:pPr>
    </w:lvl>
    <w:lvl w:ilvl="4" w:tplc="04160019" w:tentative="1">
      <w:start w:val="1"/>
      <w:numFmt w:val="lowerLetter"/>
      <w:lvlText w:val="%5."/>
      <w:lvlJc w:val="left"/>
      <w:pPr>
        <w:ind w:left="3660" w:hanging="360"/>
      </w:pPr>
    </w:lvl>
    <w:lvl w:ilvl="5" w:tplc="0416001B" w:tentative="1">
      <w:start w:val="1"/>
      <w:numFmt w:val="lowerRoman"/>
      <w:lvlText w:val="%6."/>
      <w:lvlJc w:val="right"/>
      <w:pPr>
        <w:ind w:left="4380" w:hanging="180"/>
      </w:pPr>
    </w:lvl>
    <w:lvl w:ilvl="6" w:tplc="0416000F" w:tentative="1">
      <w:start w:val="1"/>
      <w:numFmt w:val="decimal"/>
      <w:lvlText w:val="%7."/>
      <w:lvlJc w:val="left"/>
      <w:pPr>
        <w:ind w:left="5100" w:hanging="360"/>
      </w:pPr>
    </w:lvl>
    <w:lvl w:ilvl="7" w:tplc="04160019" w:tentative="1">
      <w:start w:val="1"/>
      <w:numFmt w:val="lowerLetter"/>
      <w:lvlText w:val="%8."/>
      <w:lvlJc w:val="left"/>
      <w:pPr>
        <w:ind w:left="5820" w:hanging="360"/>
      </w:pPr>
    </w:lvl>
    <w:lvl w:ilvl="8" w:tplc="0416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25" w15:restartNumberingAfterBreak="0">
    <w:nsid w:val="5D850450"/>
    <w:multiLevelType w:val="hybridMultilevel"/>
    <w:tmpl w:val="6AC21B88"/>
    <w:lvl w:ilvl="0" w:tplc="7F5C5590">
      <w:start w:val="1"/>
      <w:numFmt w:val="decimal"/>
      <w:lvlText w:val="2.%1"/>
      <w:lvlJc w:val="left"/>
      <w:pPr>
        <w:ind w:left="720" w:hanging="360"/>
      </w:pPr>
      <w:rPr>
        <w:rFonts w:hint="default"/>
        <w:b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FD9511F"/>
    <w:multiLevelType w:val="hybridMultilevel"/>
    <w:tmpl w:val="C3483D4A"/>
    <w:lvl w:ilvl="0" w:tplc="75221B26">
      <w:start w:val="1"/>
      <w:numFmt w:val="decimal"/>
      <w:lvlText w:val="%1."/>
      <w:lvlJc w:val="left"/>
      <w:pPr>
        <w:ind w:left="737" w:hanging="34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0A273AB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8" w15:restartNumberingAfterBreak="0">
    <w:nsid w:val="64C0538F"/>
    <w:multiLevelType w:val="multilevel"/>
    <w:tmpl w:val="C4E65CDA"/>
    <w:lvl w:ilvl="0">
      <w:start w:val="4"/>
      <w:numFmt w:val="decimal"/>
      <w:lvlText w:val="%1."/>
      <w:lvlJc w:val="left"/>
      <w:pPr>
        <w:ind w:left="718" w:hanging="360"/>
      </w:pPr>
    </w:lvl>
    <w:lvl w:ilvl="1">
      <w:start w:val="1"/>
      <w:numFmt w:val="lowerLetter"/>
      <w:lvlText w:val="%2."/>
      <w:lvlJc w:val="left"/>
      <w:pPr>
        <w:ind w:left="1438" w:hanging="360"/>
      </w:pPr>
    </w:lvl>
    <w:lvl w:ilvl="2">
      <w:start w:val="1"/>
      <w:numFmt w:val="lowerRoman"/>
      <w:lvlText w:val="%3."/>
      <w:lvlJc w:val="right"/>
      <w:pPr>
        <w:ind w:left="2158" w:hanging="180"/>
      </w:pPr>
    </w:lvl>
    <w:lvl w:ilvl="3">
      <w:start w:val="1"/>
      <w:numFmt w:val="decimal"/>
      <w:lvlText w:val="%4."/>
      <w:lvlJc w:val="left"/>
      <w:pPr>
        <w:ind w:left="2878" w:hanging="360"/>
      </w:pPr>
    </w:lvl>
    <w:lvl w:ilvl="4">
      <w:start w:val="1"/>
      <w:numFmt w:val="lowerLetter"/>
      <w:lvlText w:val="%5."/>
      <w:lvlJc w:val="left"/>
      <w:pPr>
        <w:ind w:left="3598" w:hanging="360"/>
      </w:pPr>
    </w:lvl>
    <w:lvl w:ilvl="5">
      <w:start w:val="1"/>
      <w:numFmt w:val="lowerRoman"/>
      <w:lvlText w:val="%6."/>
      <w:lvlJc w:val="right"/>
      <w:pPr>
        <w:ind w:left="4318" w:hanging="180"/>
      </w:pPr>
    </w:lvl>
    <w:lvl w:ilvl="6">
      <w:start w:val="1"/>
      <w:numFmt w:val="decimal"/>
      <w:lvlText w:val="%7."/>
      <w:lvlJc w:val="left"/>
      <w:pPr>
        <w:ind w:left="5038" w:hanging="360"/>
      </w:pPr>
    </w:lvl>
    <w:lvl w:ilvl="7">
      <w:start w:val="1"/>
      <w:numFmt w:val="lowerLetter"/>
      <w:lvlText w:val="%8."/>
      <w:lvlJc w:val="left"/>
      <w:pPr>
        <w:ind w:left="5758" w:hanging="360"/>
      </w:pPr>
    </w:lvl>
    <w:lvl w:ilvl="8">
      <w:start w:val="1"/>
      <w:numFmt w:val="lowerRoman"/>
      <w:lvlText w:val="%9."/>
      <w:lvlJc w:val="right"/>
      <w:pPr>
        <w:ind w:left="6478" w:hanging="180"/>
      </w:pPr>
    </w:lvl>
  </w:abstractNum>
  <w:abstractNum w:abstractNumId="29" w15:restartNumberingAfterBreak="0">
    <w:nsid w:val="6B2F3BF6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 w15:restartNumberingAfterBreak="0">
    <w:nsid w:val="70443DBB"/>
    <w:multiLevelType w:val="hybridMultilevel"/>
    <w:tmpl w:val="2B6C4DCE"/>
    <w:lvl w:ilvl="0" w:tplc="9D7877C4">
      <w:start w:val="1"/>
      <w:numFmt w:val="decimal"/>
      <w:lvlText w:val="2.2%1"/>
      <w:lvlJc w:val="left"/>
      <w:pPr>
        <w:ind w:left="144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 w15:restartNumberingAfterBreak="0">
    <w:nsid w:val="751C1786"/>
    <w:multiLevelType w:val="multilevel"/>
    <w:tmpl w:val="5AFCEE90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32" w15:restartNumberingAfterBreak="0">
    <w:nsid w:val="7A67123E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3" w15:restartNumberingAfterBreak="0">
    <w:nsid w:val="7C076AE1"/>
    <w:multiLevelType w:val="hybridMultilevel"/>
    <w:tmpl w:val="291A5580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1"/>
  </w:num>
  <w:num w:numId="2">
    <w:abstractNumId w:val="22"/>
  </w:num>
  <w:num w:numId="3">
    <w:abstractNumId w:val="28"/>
  </w:num>
  <w:num w:numId="4">
    <w:abstractNumId w:val="19"/>
  </w:num>
  <w:num w:numId="5">
    <w:abstractNumId w:val="21"/>
  </w:num>
  <w:num w:numId="6">
    <w:abstractNumId w:val="18"/>
  </w:num>
  <w:num w:numId="7">
    <w:abstractNumId w:val="27"/>
  </w:num>
  <w:num w:numId="8">
    <w:abstractNumId w:val="3"/>
  </w:num>
  <w:num w:numId="9">
    <w:abstractNumId w:val="8"/>
  </w:num>
  <w:num w:numId="10">
    <w:abstractNumId w:val="16"/>
  </w:num>
  <w:num w:numId="11">
    <w:abstractNumId w:val="14"/>
  </w:num>
  <w:num w:numId="12">
    <w:abstractNumId w:val="23"/>
  </w:num>
  <w:num w:numId="13">
    <w:abstractNumId w:val="15"/>
  </w:num>
  <w:num w:numId="14">
    <w:abstractNumId w:val="2"/>
  </w:num>
  <w:num w:numId="15">
    <w:abstractNumId w:val="32"/>
  </w:num>
  <w:num w:numId="16">
    <w:abstractNumId w:val="29"/>
  </w:num>
  <w:num w:numId="17">
    <w:abstractNumId w:val="5"/>
  </w:num>
  <w:num w:numId="18">
    <w:abstractNumId w:val="6"/>
  </w:num>
  <w:num w:numId="19">
    <w:abstractNumId w:val="9"/>
  </w:num>
  <w:num w:numId="20">
    <w:abstractNumId w:val="30"/>
  </w:num>
  <w:num w:numId="21">
    <w:abstractNumId w:val="11"/>
  </w:num>
  <w:num w:numId="22">
    <w:abstractNumId w:val="7"/>
  </w:num>
  <w:num w:numId="23">
    <w:abstractNumId w:val="20"/>
  </w:num>
  <w:num w:numId="24">
    <w:abstractNumId w:val="1"/>
  </w:num>
  <w:num w:numId="25">
    <w:abstractNumId w:val="25"/>
  </w:num>
  <w:num w:numId="26">
    <w:abstractNumId w:val="10"/>
  </w:num>
  <w:num w:numId="27">
    <w:abstractNumId w:val="13"/>
  </w:num>
  <w:num w:numId="28">
    <w:abstractNumId w:val="4"/>
  </w:num>
  <w:num w:numId="29">
    <w:abstractNumId w:val="0"/>
  </w:num>
  <w:num w:numId="30">
    <w:abstractNumId w:val="24"/>
  </w:num>
  <w:num w:numId="31">
    <w:abstractNumId w:val="26"/>
  </w:num>
  <w:num w:numId="32">
    <w:abstractNumId w:val="17"/>
  </w:num>
  <w:num w:numId="33">
    <w:abstractNumId w:val="33"/>
  </w:num>
  <w:num w:numId="34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D51D9"/>
    <w:rsid w:val="00031223"/>
    <w:rsid w:val="001736D8"/>
    <w:rsid w:val="001B1BE8"/>
    <w:rsid w:val="001E6D5E"/>
    <w:rsid w:val="001F62BA"/>
    <w:rsid w:val="00266878"/>
    <w:rsid w:val="002C1032"/>
    <w:rsid w:val="002E599E"/>
    <w:rsid w:val="003609C6"/>
    <w:rsid w:val="00391B42"/>
    <w:rsid w:val="003A138C"/>
    <w:rsid w:val="00405275"/>
    <w:rsid w:val="004F2BC5"/>
    <w:rsid w:val="005809B3"/>
    <w:rsid w:val="00663C93"/>
    <w:rsid w:val="007904FE"/>
    <w:rsid w:val="007F49F6"/>
    <w:rsid w:val="00877AFA"/>
    <w:rsid w:val="00904F26"/>
    <w:rsid w:val="009760EE"/>
    <w:rsid w:val="00A43CEE"/>
    <w:rsid w:val="00B1527D"/>
    <w:rsid w:val="00B5304D"/>
    <w:rsid w:val="00B550E9"/>
    <w:rsid w:val="00BD33CB"/>
    <w:rsid w:val="00BD51D9"/>
    <w:rsid w:val="00BD5BC7"/>
    <w:rsid w:val="00C570C2"/>
    <w:rsid w:val="00C71B15"/>
    <w:rsid w:val="00CD2455"/>
    <w:rsid w:val="00CE1356"/>
    <w:rsid w:val="00CF2626"/>
    <w:rsid w:val="00CF3D3C"/>
    <w:rsid w:val="00D75901"/>
    <w:rsid w:val="00DC6935"/>
    <w:rsid w:val="00E44075"/>
    <w:rsid w:val="00E96530"/>
    <w:rsid w:val="00F0046D"/>
    <w:rsid w:val="00F322A4"/>
    <w:rsid w:val="00FB11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033E60D"/>
  <w15:docId w15:val="{2D348083-DA7B-4228-8432-952B8D7555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" w:eastAsia="Times" w:hAnsi="Times" w:cs="Times"/>
        <w:sz w:val="24"/>
        <w:szCs w:val="24"/>
        <w:lang w:val="pt-BR" w:eastAsia="pt-BR" w:bidi="ar-SA"/>
      </w:rPr>
    </w:rPrDefault>
    <w:pPrDefault>
      <w:pPr>
        <w:tabs>
          <w:tab w:val="left" w:pos="720"/>
        </w:tabs>
        <w:spacing w:before="120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Ttulo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Ttulo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Ttulo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table" w:customStyle="1" w:styleId="TableNormal0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PargrafodaLista">
    <w:name w:val="List Paragraph"/>
    <w:basedOn w:val="Normal"/>
    <w:uiPriority w:val="34"/>
    <w:qFormat/>
    <w:rsid w:val="00B22A3E"/>
    <w:pPr>
      <w:ind w:left="720"/>
      <w:contextualSpacing/>
    </w:pPr>
  </w:style>
  <w:style w:type="paragraph" w:styleId="Legenda">
    <w:name w:val="caption"/>
    <w:basedOn w:val="Normal"/>
    <w:next w:val="Normal"/>
    <w:unhideWhenUsed/>
    <w:qFormat/>
    <w:rsid w:val="00707019"/>
    <w:pPr>
      <w:spacing w:before="0" w:after="200"/>
    </w:pPr>
    <w:rPr>
      <w:i/>
      <w:iCs/>
      <w:color w:val="1F497D" w:themeColor="text2"/>
      <w:sz w:val="18"/>
      <w:szCs w:val="18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EB73B8"/>
    <w:pPr>
      <w:spacing w:before="0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EB73B8"/>
    <w:rPr>
      <w:rFonts w:ascii="Segoe UI" w:hAnsi="Segoe UI" w:cs="Segoe UI"/>
      <w:sz w:val="18"/>
      <w:szCs w:val="18"/>
    </w:rPr>
  </w:style>
  <w:style w:type="character" w:styleId="nfase">
    <w:name w:val="Emphasis"/>
    <w:basedOn w:val="Fontepargpadro"/>
    <w:uiPriority w:val="20"/>
    <w:qFormat/>
    <w:rsid w:val="00445BC4"/>
    <w:rPr>
      <w:i/>
      <w:iCs/>
    </w:rPr>
  </w:style>
  <w:style w:type="character" w:styleId="Hyperlink">
    <w:name w:val="Hyperlink"/>
    <w:basedOn w:val="Fontepargpadro"/>
    <w:uiPriority w:val="99"/>
    <w:unhideWhenUsed/>
    <w:rsid w:val="00503C85"/>
    <w:rPr>
      <w:color w:val="0000FF" w:themeColor="hyperlink"/>
      <w:u w:val="single"/>
    </w:rPr>
  </w:style>
  <w:style w:type="character" w:customStyle="1" w:styleId="UnresolvedMention">
    <w:name w:val="Unresolved Mention"/>
    <w:basedOn w:val="Fontepargpadro"/>
    <w:uiPriority w:val="99"/>
    <w:semiHidden/>
    <w:unhideWhenUsed/>
    <w:rsid w:val="00503C85"/>
    <w:rPr>
      <w:color w:val="605E5C"/>
      <w:shd w:val="clear" w:color="auto" w:fill="E1DFDD"/>
    </w:rPr>
  </w:style>
  <w:style w:type="character" w:styleId="HiperlinkVisitado">
    <w:name w:val="FollowedHyperlink"/>
    <w:basedOn w:val="Fontepargpadro"/>
    <w:uiPriority w:val="99"/>
    <w:semiHidden/>
    <w:unhideWhenUsed/>
    <w:rsid w:val="00B5304D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5934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222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31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09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g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header" Target="header3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hyperlink" Target="https://github.com/onishibruno/Detector-de-Gases.git" TargetMode="External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youtu.be/LvYfI6hvf2c" TargetMode="External"/><Relationship Id="rId23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jpeg"/><Relationship Id="rId22" Type="http://schemas.openxmlformats.org/officeDocument/2006/relationships/footer" Target="footer3.xml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9.png"/><Relationship Id="rId1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0A9E56B-9985-4EA1-BAD1-831DE476DF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1496</Words>
  <Characters>8084</Characters>
  <Application>Microsoft Office Word</Application>
  <DocSecurity>0</DocSecurity>
  <Lines>67</Lines>
  <Paragraphs>1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ana Paiva Berveglieri</dc:creator>
  <cp:lastModifiedBy>Banco Bradesco</cp:lastModifiedBy>
  <cp:revision>2</cp:revision>
  <cp:lastPrinted>2020-06-23T14:53:00Z</cp:lastPrinted>
  <dcterms:created xsi:type="dcterms:W3CDTF">2020-06-23T14:59:00Z</dcterms:created>
  <dcterms:modified xsi:type="dcterms:W3CDTF">2020-06-23T14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c274a5d-6d05-3496-afa1-793821bc6667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harvard-cite-them-right</vt:lpwstr>
  </property>
  <property fmtid="{D5CDD505-2E9C-101B-9397-08002B2CF9AE}" pid="18" name="Mendeley Recent Style Name 6_1">
    <vt:lpwstr>Cite Them Right 10th edition - Harvard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associacao-brasileira-de-normas-tecnicas-ufrgs</vt:lpwstr>
  </property>
  <property fmtid="{D5CDD505-2E9C-101B-9397-08002B2CF9AE}" pid="24" name="Mendeley Recent Style Name 9_1">
    <vt:lpwstr>Universidade Federal do Rio Grande do Sul - ABNT (autoria completa) (Portuguese - Brazil)</vt:lpwstr>
  </property>
</Properties>
</file>